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458047"/>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458048"/>
      <w:proofErr w:type="spellStart"/>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458049"/>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68458050"/>
      <w:bookmarkStart w:id="978" w:name="_Toc536427986"/>
      <w:bookmarkStart w:id="979" w:name="_Toc536428083"/>
      <w:bookmarkStart w:id="980" w:name="_Toc536452901"/>
      <w:bookmarkStart w:id="981" w:name="_Toc536517257"/>
      <w:bookmarkStart w:id="982" w:name="_Toc536517345"/>
      <w:bookmarkStart w:id="983" w:name="_Toc536517911"/>
      <w:bookmarkStart w:id="984" w:name="_Toc536517963"/>
      <w:bookmarkStart w:id="985" w:name="_Toc536518259"/>
      <w:bookmarkStart w:id="986" w:name="_Toc536766223"/>
      <w:bookmarkStart w:id="987" w:name="_Toc536865992"/>
      <w:bookmarkStart w:id="988" w:name="_Toc84424"/>
      <w:bookmarkStart w:id="989" w:name="_Toc84579"/>
      <w:bookmarkStart w:id="990" w:name="_Toc85975"/>
      <w:bookmarkStart w:id="991" w:name="_Toc254977"/>
      <w:bookmarkStart w:id="992" w:name="_Toc256464"/>
      <w:bookmarkStart w:id="993" w:name="_Toc422902"/>
      <w:bookmarkStart w:id="994" w:name="_Toc438090"/>
      <w:bookmarkStart w:id="995" w:name="_Toc459165"/>
      <w:bookmarkStart w:id="996" w:name="_Toc494024"/>
      <w:bookmarkStart w:id="997" w:name="_Toc516675"/>
      <w:bookmarkStart w:id="998" w:name="_Toc517089"/>
      <w:bookmarkStart w:id="999" w:name="_Toc518397"/>
      <w:bookmarkStart w:id="1000" w:name="_Toc543764"/>
      <w:bookmarkStart w:id="1001" w:name="_Toc859975"/>
      <w:bookmarkStart w:id="1002" w:name="_Toc876917"/>
      <w:bookmarkStart w:id="1003" w:name="_Toc945407"/>
      <w:bookmarkStart w:id="1004" w:name="_Toc1200521"/>
      <w:bookmarkStart w:id="1005" w:name="_Toc1200575"/>
      <w:bookmarkStart w:id="1006" w:name="_Toc1205761"/>
      <w:bookmarkStart w:id="1007" w:name="_Toc1675229"/>
      <w:bookmarkStart w:id="1008" w:name="_Toc1683580"/>
      <w:bookmarkStart w:id="1009" w:name="_Toc1683664"/>
      <w:bookmarkStart w:id="1010" w:name="_Toc1684460"/>
      <w:bookmarkStart w:id="1011" w:name="_Toc1852726"/>
      <w:bookmarkStart w:id="1012" w:name="_Toc6984557"/>
      <w:bookmarkStart w:id="1013" w:name="_Toc6984637"/>
      <w:bookmarkStart w:id="1014" w:name="_Toc7185858"/>
      <w:bookmarkStart w:id="1015" w:name="_Toc7789911"/>
      <w:bookmarkStart w:id="1016" w:name="_Toc8194512"/>
      <w:bookmarkStart w:id="1017" w:name="_Toc8284743"/>
      <w:bookmarkStart w:id="1018" w:name="_Toc8286670"/>
      <w:bookmarkStart w:id="1019" w:name="_Toc8287481"/>
      <w:bookmarkStart w:id="1020" w:name="_Toc8802914"/>
      <w:bookmarkStart w:id="1021" w:name="_Toc9258375"/>
      <w:bookmarkStart w:id="1022" w:name="_Toc9265844"/>
      <w:bookmarkStart w:id="1023" w:name="_Toc9402391"/>
      <w:bookmarkStart w:id="1024" w:name="_Toc9402955"/>
      <w:bookmarkStart w:id="1025" w:name="_Toc9403054"/>
      <w:bookmarkStart w:id="1026" w:name="_Toc9686326"/>
      <w:bookmarkStart w:id="1027" w:name="_Toc9703374"/>
      <w:bookmarkStart w:id="1028" w:name="_Toc9703606"/>
      <w:bookmarkStart w:id="1029" w:name="_Toc9714572"/>
      <w:bookmarkStart w:id="1030" w:name="_Toc9797282"/>
      <w:bookmarkStart w:id="1031" w:name="_Toc9805957"/>
      <w:bookmarkStart w:id="1032" w:name="_Toc10033813"/>
      <w:bookmarkStart w:id="1033" w:name="_Toc13052666"/>
      <w:bookmarkStart w:id="1034" w:name="_Toc13053026"/>
      <w:bookmarkStart w:id="1035" w:name="_Toc13053115"/>
      <w:bookmarkStart w:id="1036" w:name="_Toc13053550"/>
      <w:bookmarkStart w:id="1037" w:name="_Toc13054136"/>
      <w:bookmarkStart w:id="1038" w:name="_Toc13054489"/>
      <w:bookmarkStart w:id="1039" w:name="_Toc13054647"/>
      <w:bookmarkStart w:id="1040" w:name="_Toc13055032"/>
      <w:bookmarkStart w:id="1041" w:name="_Toc13213121"/>
      <w:bookmarkStart w:id="1042" w:name="_Toc13255068"/>
      <w:bookmarkStart w:id="1043" w:name="_Toc13424139"/>
      <w:bookmarkStart w:id="1044" w:name="_Toc13576766"/>
      <w:bookmarkStart w:id="1045" w:name="_Toc13840198"/>
      <w:bookmarkStart w:id="1046" w:name="_Toc14033489"/>
      <w:bookmarkStart w:id="1047" w:name="_Toc14033575"/>
      <w:bookmarkStart w:id="1048" w:name="_Toc14033703"/>
      <w:bookmarkStart w:id="1049" w:name="_Toc15211820"/>
      <w:bookmarkStart w:id="1050" w:name="_Toc15212217"/>
      <w:bookmarkStart w:id="1051" w:name="_Toc15320142"/>
      <w:bookmarkStart w:id="1052" w:name="_Toc15989927"/>
      <w:bookmarkStart w:id="1053" w:name="_Toc16095290"/>
      <w:bookmarkStart w:id="1054" w:name="_Toc16106162"/>
      <w:bookmarkStart w:id="1055" w:name="_Toc16264799"/>
      <w:bookmarkStart w:id="1056" w:name="_Toc17011104"/>
      <w:bookmarkStart w:id="1057" w:name="_Toc17011708"/>
      <w:bookmarkStart w:id="1058" w:name="_Toc17011809"/>
      <w:bookmarkStart w:id="1059" w:name="_Toc18932885"/>
      <w:bookmarkStart w:id="1060" w:name="_Toc18932959"/>
      <w:bookmarkStart w:id="1061" w:name="_Toc19125952"/>
      <w:bookmarkStart w:id="1062" w:name="_Toc19277894"/>
      <w:bookmarkStart w:id="1063" w:name="_Toc19304487"/>
      <w:bookmarkStart w:id="1064" w:name="_Toc22038234"/>
      <w:bookmarkStart w:id="1065" w:name="_Toc22038283"/>
      <w:bookmarkStart w:id="1066" w:name="_Toc22038378"/>
      <w:bookmarkStart w:id="1067" w:name="_Toc22328993"/>
      <w:bookmarkStart w:id="1068" w:name="_Toc22329038"/>
      <w:bookmarkStart w:id="1069" w:name="_Toc22727138"/>
      <w:bookmarkStart w:id="1070" w:name="_Toc22823557"/>
      <w:bookmarkStart w:id="1071" w:name="_Toc22823671"/>
      <w:bookmarkStart w:id="1072" w:name="_Toc22834038"/>
      <w:bookmarkStart w:id="1073" w:name="_Toc22923112"/>
      <w:bookmarkStart w:id="1074" w:name="_Toc23163590"/>
      <w:bookmarkStart w:id="1075" w:name="_Toc23352238"/>
      <w:bookmarkStart w:id="1076" w:name="_Toc23407152"/>
      <w:bookmarkStart w:id="1077" w:name="_Toc23494000"/>
      <w:bookmarkStart w:id="1078" w:name="_Toc23522648"/>
      <w:bookmarkStart w:id="1079" w:name="_Toc23542584"/>
      <w:bookmarkStart w:id="1080" w:name="_Toc23548297"/>
      <w:bookmarkStart w:id="1081" w:name="_Toc23585190"/>
      <w:bookmarkStart w:id="1082" w:name="_Toc23737118"/>
      <w:bookmarkStart w:id="1083" w:name="_Toc23792311"/>
      <w:bookmarkStart w:id="1084" w:name="_Toc23838568"/>
      <w:bookmarkStart w:id="1085" w:name="_Toc23852106"/>
      <w:bookmarkStart w:id="1086" w:name="_Toc23855833"/>
      <w:bookmarkStart w:id="1087" w:name="_Toc23874589"/>
      <w:bookmarkStart w:id="1088" w:name="_Toc23931641"/>
      <w:bookmarkStart w:id="1089" w:name="_Toc23931685"/>
      <w:bookmarkStart w:id="1090" w:name="_Toc23969993"/>
      <w:bookmarkStart w:id="1091" w:name="_Toc24019020"/>
      <w:bookmarkStart w:id="1092" w:name="_Toc24034600"/>
      <w:bookmarkStart w:id="1093" w:name="_Toc24058425"/>
      <w:bookmarkStart w:id="1094" w:name="_Toc24110326"/>
      <w:bookmarkStart w:id="1095" w:name="_Toc24130705"/>
      <w:bookmarkStart w:id="1096" w:name="_Toc24131776"/>
      <w:bookmarkStart w:id="1097" w:name="_Toc24135932"/>
      <w:bookmarkStart w:id="1098" w:name="_Toc24192000"/>
      <w:bookmarkStart w:id="1099" w:name="_Toc24220933"/>
      <w:bookmarkStart w:id="1100" w:name="_Toc29116597"/>
      <w:bookmarkStart w:id="1101" w:name="_Toc29445241"/>
      <w:bookmarkStart w:id="1102" w:name="_Toc29446249"/>
      <w:bookmarkStart w:id="1103" w:name="_Toc30400969"/>
      <w:bookmarkStart w:id="1104" w:name="_Toc30401232"/>
      <w:bookmarkStart w:id="1105" w:name="_Toc30401277"/>
      <w:bookmarkStart w:id="1106" w:name="_Toc31701340"/>
      <w:bookmarkStart w:id="1107" w:name="_Toc31717033"/>
      <w:bookmarkStart w:id="1108" w:name="_Toc31727900"/>
      <w:bookmarkStart w:id="1109" w:name="_Toc32217100"/>
      <w:bookmarkStart w:id="1110" w:name="_Toc32222681"/>
      <w:bookmarkStart w:id="1111" w:name="_Toc32222849"/>
      <w:bookmarkStart w:id="1112" w:name="_Toc32222925"/>
      <w:bookmarkStart w:id="1113" w:name="_Toc32223407"/>
      <w:bookmarkStart w:id="1114" w:name="_Toc32223683"/>
      <w:bookmarkStart w:id="1115" w:name="_Toc32230423"/>
      <w:bookmarkStart w:id="1116" w:name="_Toc32230611"/>
      <w:bookmarkStart w:id="1117" w:name="_Toc32231756"/>
      <w:bookmarkStart w:id="1118" w:name="_Toc32245611"/>
      <w:bookmarkStart w:id="1119" w:name="_Toc32312310"/>
      <w:bookmarkStart w:id="1120" w:name="_Toc32317995"/>
      <w:bookmarkStart w:id="1121" w:name="_Toc32319619"/>
      <w:bookmarkStart w:id="1122" w:name="_Toc33514470"/>
      <w:bookmarkStart w:id="1123" w:name="_Toc33514671"/>
      <w:bookmarkStart w:id="1124" w:name="_Toc33514750"/>
      <w:bookmarkStart w:id="1125" w:name="_Toc33514829"/>
      <w:bookmarkStart w:id="1126" w:name="_Toc33514976"/>
      <w:bookmarkStart w:id="1127" w:name="_Toc33515207"/>
      <w:bookmarkStart w:id="1128" w:name="_Toc33515432"/>
      <w:bookmarkStart w:id="1129" w:name="_Toc33515496"/>
      <w:bookmarkStart w:id="1130" w:name="_Toc33515561"/>
      <w:bookmarkStart w:id="1131" w:name="_Toc33515626"/>
      <w:bookmarkStart w:id="1132" w:name="_Toc33515690"/>
      <w:bookmarkStart w:id="1133" w:name="_Toc33517690"/>
      <w:bookmarkStart w:id="1134" w:name="_Toc33517911"/>
      <w:bookmarkStart w:id="1135" w:name="_Toc33518003"/>
      <w:bookmarkStart w:id="1136" w:name="_Toc33518067"/>
      <w:bookmarkStart w:id="1137" w:name="_Toc33518131"/>
      <w:bookmarkStart w:id="1138" w:name="_Toc39915137"/>
      <w:bookmarkStart w:id="1139" w:name="_Toc40005408"/>
      <w:bookmarkStart w:id="1140" w:name="_Toc40340906"/>
      <w:bookmarkStart w:id="1141" w:name="_Toc40377216"/>
      <w:bookmarkStart w:id="1142" w:name="_Toc40381504"/>
      <w:bookmarkStart w:id="1143" w:name="_Toc40381573"/>
      <w:bookmarkStart w:id="1144" w:name="_Toc40383390"/>
      <w:bookmarkStart w:id="1145" w:name="_Toc40947170"/>
      <w:bookmarkStart w:id="1146" w:name="_Toc41215331"/>
      <w:bookmarkStart w:id="1147" w:name="_Toc41387307"/>
      <w:bookmarkStart w:id="1148" w:name="_Toc41415765"/>
      <w:bookmarkStart w:id="1149" w:name="_Toc41839746"/>
      <w:bookmarkStart w:id="1150" w:name="_Toc41839925"/>
      <w:bookmarkStart w:id="1151" w:name="_Toc41840227"/>
      <w:bookmarkStart w:id="1152" w:name="_Toc41840322"/>
      <w:bookmarkStart w:id="1153" w:name="_Toc41840914"/>
      <w:bookmarkStart w:id="1154" w:name="_Toc41840968"/>
      <w:bookmarkStart w:id="1155" w:name="_Toc41841376"/>
      <w:bookmarkStart w:id="1156" w:name="_Toc41841668"/>
      <w:bookmarkStart w:id="1157" w:name="_Toc41842311"/>
      <w:bookmarkStart w:id="1158" w:name="_Toc41893398"/>
      <w:bookmarkStart w:id="1159" w:name="_Toc41893640"/>
      <w:bookmarkStart w:id="1160" w:name="_Toc41893904"/>
      <w:bookmarkStart w:id="1161" w:name="_Toc41894131"/>
      <w:bookmarkStart w:id="1162" w:name="_Toc41894404"/>
      <w:bookmarkStart w:id="1163" w:name="_Toc41897334"/>
      <w:bookmarkStart w:id="1164" w:name="_Toc41897393"/>
      <w:bookmarkStart w:id="1165" w:name="_Toc41897668"/>
      <w:bookmarkStart w:id="1166" w:name="_Toc41897812"/>
      <w:bookmarkStart w:id="1167" w:name="_Toc41898587"/>
      <w:bookmarkStart w:id="1168" w:name="_Toc41899845"/>
      <w:bookmarkStart w:id="1169" w:name="_Toc41899916"/>
      <w:bookmarkStart w:id="1170" w:name="_Toc41899987"/>
      <w:bookmarkStart w:id="1171" w:name="_Toc41900228"/>
      <w:bookmarkStart w:id="1172" w:name="_Toc41900300"/>
      <w:bookmarkStart w:id="1173" w:name="_Toc41900356"/>
      <w:bookmarkStart w:id="1174" w:name="_Toc41916658"/>
      <w:bookmarkStart w:id="1175" w:name="_Toc41917052"/>
      <w:bookmarkStart w:id="1176" w:name="_Toc41917675"/>
      <w:bookmarkStart w:id="1177" w:name="_Toc41917792"/>
      <w:bookmarkStart w:id="1178" w:name="_Toc41917849"/>
      <w:bookmarkStart w:id="1179" w:name="_Toc41917915"/>
      <w:bookmarkStart w:id="1180" w:name="_Toc41917972"/>
      <w:bookmarkStart w:id="1181" w:name="_Toc41918029"/>
      <w:bookmarkStart w:id="1182" w:name="_Toc41918150"/>
      <w:bookmarkStart w:id="1183" w:name="_Toc41918336"/>
      <w:bookmarkStart w:id="1184" w:name="_Toc41918553"/>
      <w:bookmarkStart w:id="1185" w:name="_Toc42423715"/>
      <w:bookmarkStart w:id="1186" w:name="_Toc42891398"/>
      <w:bookmarkStart w:id="1187" w:name="_Toc43493969"/>
      <w:bookmarkStart w:id="1188" w:name="_Toc43494029"/>
      <w:bookmarkStart w:id="1189" w:name="_Toc44151459"/>
      <w:bookmarkStart w:id="1190" w:name="_Toc44151979"/>
      <w:bookmarkStart w:id="1191" w:name="_Toc44159701"/>
      <w:bookmarkStart w:id="1192" w:name="_Toc44159770"/>
      <w:bookmarkStart w:id="1193" w:name="_Toc44168283"/>
      <w:bookmarkStart w:id="1194" w:name="_Toc44174121"/>
      <w:bookmarkStart w:id="1195" w:name="_Toc44174190"/>
      <w:bookmarkStart w:id="1196" w:name="_Toc44174259"/>
      <w:bookmarkStart w:id="1197" w:name="_Toc44177613"/>
      <w:bookmarkStart w:id="1198" w:name="_Toc44177974"/>
      <w:bookmarkStart w:id="1199" w:name="_Toc44181341"/>
      <w:bookmarkStart w:id="1200" w:name="_Toc44268655"/>
      <w:bookmarkStart w:id="1201" w:name="_Toc44354775"/>
      <w:bookmarkStart w:id="1202" w:name="_Toc44436334"/>
      <w:bookmarkStart w:id="1203" w:name="_Toc44604621"/>
      <w:bookmarkStart w:id="1204" w:name="_Toc44614689"/>
      <w:bookmarkStart w:id="1205" w:name="_Toc44661259"/>
      <w:bookmarkStart w:id="1206" w:name="_Toc44662050"/>
      <w:bookmarkStart w:id="1207" w:name="_Toc44663499"/>
      <w:bookmarkStart w:id="1208" w:name="_Toc44670771"/>
      <w:bookmarkStart w:id="1209" w:name="_Toc44695262"/>
      <w:bookmarkStart w:id="1210" w:name="_Toc44695858"/>
      <w:bookmarkStart w:id="1211" w:name="_Toc44698204"/>
      <w:bookmarkStart w:id="1212" w:name="_Toc44698274"/>
      <w:bookmarkStart w:id="1213" w:name="_Toc44698682"/>
      <w:bookmarkStart w:id="1214" w:name="_Toc44699006"/>
      <w:bookmarkStart w:id="1215" w:name="_Toc44756363"/>
      <w:bookmarkStart w:id="1216" w:name="_Toc44802231"/>
      <w:bookmarkStart w:id="1217" w:name="_Toc44866593"/>
      <w:bookmarkStart w:id="1218" w:name="_Toc44866804"/>
      <w:bookmarkStart w:id="1219" w:name="_Toc45095810"/>
      <w:bookmarkStart w:id="1220" w:name="_Toc45095883"/>
      <w:bookmarkStart w:id="1221" w:name="_Toc45096851"/>
      <w:bookmarkStart w:id="1222" w:name="_Toc45224242"/>
      <w:bookmarkStart w:id="1223" w:name="_Toc45224384"/>
      <w:bookmarkStart w:id="1224" w:name="_Toc45224455"/>
      <w:bookmarkStart w:id="1225" w:name="_Toc45224924"/>
      <w:bookmarkStart w:id="1226" w:name="_Toc45225194"/>
      <w:bookmarkStart w:id="1227" w:name="_Toc45225549"/>
      <w:bookmarkStart w:id="1228" w:name="_Toc45225947"/>
      <w:bookmarkStart w:id="1229" w:name="_Toc45226221"/>
      <w:bookmarkStart w:id="1230" w:name="_Toc45226419"/>
      <w:bookmarkStart w:id="1231" w:name="_Toc45227490"/>
      <w:bookmarkStart w:id="1232" w:name="_Toc45227814"/>
      <w:bookmarkStart w:id="1233" w:name="_Toc45270140"/>
      <w:bookmarkStart w:id="1234" w:name="_Toc45296281"/>
      <w:bookmarkStart w:id="1235" w:name="_Toc45305577"/>
      <w:bookmarkStart w:id="1236" w:name="_Toc45351674"/>
      <w:bookmarkStart w:id="1237" w:name="_Toc45378091"/>
      <w:bookmarkStart w:id="1238" w:name="_Toc45440476"/>
      <w:bookmarkStart w:id="1239" w:name="_Toc45441663"/>
      <w:bookmarkStart w:id="1240" w:name="_Toc45443758"/>
      <w:bookmarkStart w:id="1241"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1EB60794" w14:textId="2CFC2947" w:rsidR="00F93CC3"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434711" w:history="1">
        <w:r w:rsidR="00F93CC3" w:rsidRPr="00374711">
          <w:rPr>
            <w:rStyle w:val="Hyperlink"/>
            <w:b/>
            <w:noProof/>
          </w:rPr>
          <w:t>Tabela 1.</w:t>
        </w:r>
        <w:r w:rsidR="00F93CC3" w:rsidRPr="00374711">
          <w:rPr>
            <w:rStyle w:val="Hyperlink"/>
            <w:noProof/>
          </w:rPr>
          <w:t xml:space="preserve"> As práticas no contexto da PoC e sua quantidade de nós e links</w:t>
        </w:r>
        <w:r w:rsidR="00F93CC3">
          <w:rPr>
            <w:noProof/>
            <w:webHidden/>
          </w:rPr>
          <w:tab/>
        </w:r>
        <w:r w:rsidR="00F93CC3">
          <w:rPr>
            <w:noProof/>
            <w:webHidden/>
          </w:rPr>
          <w:fldChar w:fldCharType="begin"/>
        </w:r>
        <w:r w:rsidR="00F93CC3">
          <w:rPr>
            <w:noProof/>
            <w:webHidden/>
          </w:rPr>
          <w:instrText xml:space="preserve"> PAGEREF _Toc68434711 \h </w:instrText>
        </w:r>
        <w:r w:rsidR="00F93CC3">
          <w:rPr>
            <w:noProof/>
            <w:webHidden/>
          </w:rPr>
        </w:r>
        <w:r w:rsidR="00F93CC3">
          <w:rPr>
            <w:noProof/>
            <w:webHidden/>
          </w:rPr>
          <w:fldChar w:fldCharType="separate"/>
        </w:r>
        <w:r w:rsidR="00F93CC3">
          <w:rPr>
            <w:noProof/>
            <w:webHidden/>
          </w:rPr>
          <w:t>34</w:t>
        </w:r>
        <w:r w:rsidR="00F93CC3">
          <w:rPr>
            <w:noProof/>
            <w:webHidden/>
          </w:rPr>
          <w:fldChar w:fldCharType="end"/>
        </w:r>
      </w:hyperlink>
    </w:p>
    <w:p w14:paraId="3E51AE22" w14:textId="484D778E"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458051"/>
      <w:r w:rsidRPr="0050469B">
        <w:rPr>
          <w:rFonts w:ascii="Gill Sans" w:hAnsi="Gill Sans" w:cs="Gill Sans"/>
          <w:color w:val="000000" w:themeColor="text1"/>
          <w:sz w:val="40"/>
          <w:szCs w:val="40"/>
          <w:lang w:val="pt-BR"/>
        </w:rPr>
        <w:lastRenderedPageBreak/>
        <w:t>Lista de Figuras</w:t>
      </w:r>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4788CD0C" w14:textId="65A11DF8" w:rsidR="009542C1"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458025" w:history="1">
        <w:r w:rsidR="009542C1" w:rsidRPr="006E6A8A">
          <w:rPr>
            <w:rStyle w:val="Hyperlink"/>
            <w:b/>
            <w:noProof/>
          </w:rPr>
          <w:t>Figura 129.</w:t>
        </w:r>
        <w:r w:rsidR="009542C1" w:rsidRPr="006E6A8A">
          <w:rPr>
            <w:rStyle w:val="Hyperlink"/>
            <w:noProof/>
          </w:rPr>
          <w:t xml:space="preserve"> Rede de conhecimento baseada no modelo de contexto de práticas</w:t>
        </w:r>
        <w:r w:rsidR="009542C1">
          <w:rPr>
            <w:noProof/>
            <w:webHidden/>
          </w:rPr>
          <w:tab/>
        </w:r>
        <w:r w:rsidR="009542C1">
          <w:rPr>
            <w:noProof/>
            <w:webHidden/>
          </w:rPr>
          <w:fldChar w:fldCharType="begin"/>
        </w:r>
        <w:r w:rsidR="009542C1">
          <w:rPr>
            <w:noProof/>
            <w:webHidden/>
          </w:rPr>
          <w:instrText xml:space="preserve"> PAGEREF _Toc68458025 \h </w:instrText>
        </w:r>
        <w:r w:rsidR="009542C1">
          <w:rPr>
            <w:noProof/>
            <w:webHidden/>
          </w:rPr>
        </w:r>
        <w:r w:rsidR="009542C1">
          <w:rPr>
            <w:noProof/>
            <w:webHidden/>
          </w:rPr>
          <w:fldChar w:fldCharType="separate"/>
        </w:r>
        <w:r w:rsidR="009542C1">
          <w:rPr>
            <w:noProof/>
            <w:webHidden/>
          </w:rPr>
          <w:t>25</w:t>
        </w:r>
        <w:r w:rsidR="009542C1">
          <w:rPr>
            <w:noProof/>
            <w:webHidden/>
          </w:rPr>
          <w:fldChar w:fldCharType="end"/>
        </w:r>
      </w:hyperlink>
    </w:p>
    <w:p w14:paraId="662F29FC" w14:textId="17E6D645"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6" w:history="1">
        <w:r w:rsidR="009542C1" w:rsidRPr="006E6A8A">
          <w:rPr>
            <w:rStyle w:val="Hyperlink"/>
            <w:b/>
            <w:noProof/>
          </w:rPr>
          <w:t>Figura 129.</w:t>
        </w:r>
        <w:r w:rsidR="009542C1" w:rsidRPr="006E6A8A">
          <w:rPr>
            <w:rStyle w:val="Hyperlink"/>
            <w:noProof/>
          </w:rPr>
          <w:t xml:space="preserve"> Uma rede de conhecimento da Prova de Conceito e suas sub-redes</w:t>
        </w:r>
        <w:r w:rsidR="009542C1">
          <w:rPr>
            <w:noProof/>
            <w:webHidden/>
          </w:rPr>
          <w:tab/>
        </w:r>
        <w:r w:rsidR="009542C1">
          <w:rPr>
            <w:noProof/>
            <w:webHidden/>
          </w:rPr>
          <w:fldChar w:fldCharType="begin"/>
        </w:r>
        <w:r w:rsidR="009542C1">
          <w:rPr>
            <w:noProof/>
            <w:webHidden/>
          </w:rPr>
          <w:instrText xml:space="preserve"> PAGEREF _Toc68458026 \h </w:instrText>
        </w:r>
        <w:r w:rsidR="009542C1">
          <w:rPr>
            <w:noProof/>
            <w:webHidden/>
          </w:rPr>
        </w:r>
        <w:r w:rsidR="009542C1">
          <w:rPr>
            <w:noProof/>
            <w:webHidden/>
          </w:rPr>
          <w:fldChar w:fldCharType="separate"/>
        </w:r>
        <w:r w:rsidR="009542C1">
          <w:rPr>
            <w:noProof/>
            <w:webHidden/>
          </w:rPr>
          <w:t>29</w:t>
        </w:r>
        <w:r w:rsidR="009542C1">
          <w:rPr>
            <w:noProof/>
            <w:webHidden/>
          </w:rPr>
          <w:fldChar w:fldCharType="end"/>
        </w:r>
      </w:hyperlink>
    </w:p>
    <w:p w14:paraId="3A6AA694" w14:textId="31CDE13C"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7" w:history="1">
        <w:r w:rsidR="009542C1" w:rsidRPr="006E6A8A">
          <w:rPr>
            <w:rStyle w:val="Hyperlink"/>
            <w:b/>
            <w:noProof/>
          </w:rPr>
          <w:t>Figura 129.</w:t>
        </w:r>
        <w:r w:rsidR="009542C1" w:rsidRPr="006E6A8A">
          <w:rPr>
            <w:rStyle w:val="Hyperlink"/>
            <w:noProof/>
          </w:rPr>
          <w:t xml:space="preserve"> Uma rede de conhecimento no contexto da PoC.</w:t>
        </w:r>
        <w:r w:rsidR="009542C1">
          <w:rPr>
            <w:noProof/>
            <w:webHidden/>
          </w:rPr>
          <w:tab/>
        </w:r>
        <w:r w:rsidR="009542C1">
          <w:rPr>
            <w:noProof/>
            <w:webHidden/>
          </w:rPr>
          <w:fldChar w:fldCharType="begin"/>
        </w:r>
        <w:r w:rsidR="009542C1">
          <w:rPr>
            <w:noProof/>
            <w:webHidden/>
          </w:rPr>
          <w:instrText xml:space="preserve"> PAGEREF _Toc68458027 \h </w:instrText>
        </w:r>
        <w:r w:rsidR="009542C1">
          <w:rPr>
            <w:noProof/>
            <w:webHidden/>
          </w:rPr>
        </w:r>
        <w:r w:rsidR="009542C1">
          <w:rPr>
            <w:noProof/>
            <w:webHidden/>
          </w:rPr>
          <w:fldChar w:fldCharType="separate"/>
        </w:r>
        <w:r w:rsidR="009542C1">
          <w:rPr>
            <w:noProof/>
            <w:webHidden/>
          </w:rPr>
          <w:t>31</w:t>
        </w:r>
        <w:r w:rsidR="009542C1">
          <w:rPr>
            <w:noProof/>
            <w:webHidden/>
          </w:rPr>
          <w:fldChar w:fldCharType="end"/>
        </w:r>
      </w:hyperlink>
    </w:p>
    <w:p w14:paraId="2885432D" w14:textId="3C7C5873"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8" w:history="1">
        <w:r w:rsidR="009542C1" w:rsidRPr="006E6A8A">
          <w:rPr>
            <w:rStyle w:val="Hyperlink"/>
            <w:b/>
            <w:noProof/>
          </w:rPr>
          <w:t>Figura 129.</w:t>
        </w:r>
        <w:r w:rsidR="009542C1" w:rsidRPr="006E6A8A">
          <w:rPr>
            <w:rStyle w:val="Hyperlink"/>
            <w:noProof/>
          </w:rPr>
          <w:t xml:space="preserve"> A rede completa de conhecimento no contexto da PoC.</w:t>
        </w:r>
        <w:r w:rsidR="009542C1">
          <w:rPr>
            <w:noProof/>
            <w:webHidden/>
          </w:rPr>
          <w:tab/>
        </w:r>
        <w:r w:rsidR="009542C1">
          <w:rPr>
            <w:noProof/>
            <w:webHidden/>
          </w:rPr>
          <w:fldChar w:fldCharType="begin"/>
        </w:r>
        <w:r w:rsidR="009542C1">
          <w:rPr>
            <w:noProof/>
            <w:webHidden/>
          </w:rPr>
          <w:instrText xml:space="preserve"> PAGEREF _Toc68458028 \h </w:instrText>
        </w:r>
        <w:r w:rsidR="009542C1">
          <w:rPr>
            <w:noProof/>
            <w:webHidden/>
          </w:rPr>
        </w:r>
        <w:r w:rsidR="009542C1">
          <w:rPr>
            <w:noProof/>
            <w:webHidden/>
          </w:rPr>
          <w:fldChar w:fldCharType="separate"/>
        </w:r>
        <w:r w:rsidR="009542C1">
          <w:rPr>
            <w:noProof/>
            <w:webHidden/>
          </w:rPr>
          <w:t>33</w:t>
        </w:r>
        <w:r w:rsidR="009542C1">
          <w:rPr>
            <w:noProof/>
            <w:webHidden/>
          </w:rPr>
          <w:fldChar w:fldCharType="end"/>
        </w:r>
      </w:hyperlink>
    </w:p>
    <w:p w14:paraId="1B6ECCCC" w14:textId="26CE2316"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9" w:history="1">
        <w:r w:rsidR="009542C1" w:rsidRPr="006E6A8A">
          <w:rPr>
            <w:rStyle w:val="Hyperlink"/>
            <w:b/>
            <w:noProof/>
          </w:rPr>
          <w:t>Figura 129.</w:t>
        </w:r>
        <w:r w:rsidR="009542C1" w:rsidRPr="006E6A8A">
          <w:rPr>
            <w:rStyle w:val="Hyperlink"/>
            <w:noProof/>
          </w:rPr>
          <w:t xml:space="preserve"> As 10 redes de conhecimento no contexto da PoC.</w:t>
        </w:r>
        <w:r w:rsidR="009542C1">
          <w:rPr>
            <w:noProof/>
            <w:webHidden/>
          </w:rPr>
          <w:tab/>
        </w:r>
        <w:r w:rsidR="009542C1">
          <w:rPr>
            <w:noProof/>
            <w:webHidden/>
          </w:rPr>
          <w:fldChar w:fldCharType="begin"/>
        </w:r>
        <w:r w:rsidR="009542C1">
          <w:rPr>
            <w:noProof/>
            <w:webHidden/>
          </w:rPr>
          <w:instrText xml:space="preserve"> PAGEREF _Toc68458029 \h </w:instrText>
        </w:r>
        <w:r w:rsidR="009542C1">
          <w:rPr>
            <w:noProof/>
            <w:webHidden/>
          </w:rPr>
        </w:r>
        <w:r w:rsidR="009542C1">
          <w:rPr>
            <w:noProof/>
            <w:webHidden/>
          </w:rPr>
          <w:fldChar w:fldCharType="separate"/>
        </w:r>
        <w:r w:rsidR="009542C1">
          <w:rPr>
            <w:noProof/>
            <w:webHidden/>
          </w:rPr>
          <w:t>36</w:t>
        </w:r>
        <w:r w:rsidR="009542C1">
          <w:rPr>
            <w:noProof/>
            <w:webHidden/>
          </w:rPr>
          <w:fldChar w:fldCharType="end"/>
        </w:r>
      </w:hyperlink>
    </w:p>
    <w:p w14:paraId="04B37179" w14:textId="7115882B"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0" w:history="1">
        <w:r w:rsidR="009542C1" w:rsidRPr="006E6A8A">
          <w:rPr>
            <w:rStyle w:val="Hyperlink"/>
            <w:b/>
            <w:noProof/>
          </w:rPr>
          <w:t>Figura 130.</w:t>
        </w:r>
        <w:r w:rsidR="009542C1" w:rsidRPr="006E6A8A">
          <w:rPr>
            <w:rStyle w:val="Hyperlink"/>
            <w:noProof/>
          </w:rPr>
          <w:t xml:space="preserve"> A prática de Exploração e sua rede de conhecimento</w:t>
        </w:r>
        <w:r w:rsidR="009542C1">
          <w:rPr>
            <w:noProof/>
            <w:webHidden/>
          </w:rPr>
          <w:tab/>
        </w:r>
        <w:r w:rsidR="009542C1">
          <w:rPr>
            <w:noProof/>
            <w:webHidden/>
          </w:rPr>
          <w:fldChar w:fldCharType="begin"/>
        </w:r>
        <w:r w:rsidR="009542C1">
          <w:rPr>
            <w:noProof/>
            <w:webHidden/>
          </w:rPr>
          <w:instrText xml:space="preserve"> PAGEREF _Toc68458030 \h </w:instrText>
        </w:r>
        <w:r w:rsidR="009542C1">
          <w:rPr>
            <w:noProof/>
            <w:webHidden/>
          </w:rPr>
        </w:r>
        <w:r w:rsidR="009542C1">
          <w:rPr>
            <w:noProof/>
            <w:webHidden/>
          </w:rPr>
          <w:fldChar w:fldCharType="separate"/>
        </w:r>
        <w:r w:rsidR="009542C1">
          <w:rPr>
            <w:noProof/>
            <w:webHidden/>
          </w:rPr>
          <w:t>37</w:t>
        </w:r>
        <w:r w:rsidR="009542C1">
          <w:rPr>
            <w:noProof/>
            <w:webHidden/>
          </w:rPr>
          <w:fldChar w:fldCharType="end"/>
        </w:r>
      </w:hyperlink>
    </w:p>
    <w:p w14:paraId="7314EDBF" w14:textId="5A555343"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1" w:history="1">
        <w:r w:rsidR="009542C1" w:rsidRPr="006E6A8A">
          <w:rPr>
            <w:rStyle w:val="Hyperlink"/>
            <w:b/>
            <w:noProof/>
          </w:rPr>
          <w:t>Figura 129.</w:t>
        </w:r>
        <w:r w:rsidR="009542C1" w:rsidRPr="006E6A8A">
          <w:rPr>
            <w:rStyle w:val="Hyperlink"/>
            <w:noProof/>
          </w:rPr>
          <w:t xml:space="preserve"> Redes de Conhecimento baseadas na prática de Exploração</w:t>
        </w:r>
        <w:r w:rsidR="009542C1">
          <w:rPr>
            <w:noProof/>
            <w:webHidden/>
          </w:rPr>
          <w:tab/>
        </w:r>
        <w:r w:rsidR="009542C1">
          <w:rPr>
            <w:noProof/>
            <w:webHidden/>
          </w:rPr>
          <w:fldChar w:fldCharType="begin"/>
        </w:r>
        <w:r w:rsidR="009542C1">
          <w:rPr>
            <w:noProof/>
            <w:webHidden/>
          </w:rPr>
          <w:instrText xml:space="preserve"> PAGEREF _Toc68458031 \h </w:instrText>
        </w:r>
        <w:r w:rsidR="009542C1">
          <w:rPr>
            <w:noProof/>
            <w:webHidden/>
          </w:rPr>
        </w:r>
        <w:r w:rsidR="009542C1">
          <w:rPr>
            <w:noProof/>
            <w:webHidden/>
          </w:rPr>
          <w:fldChar w:fldCharType="separate"/>
        </w:r>
        <w:r w:rsidR="009542C1">
          <w:rPr>
            <w:noProof/>
            <w:webHidden/>
          </w:rPr>
          <w:t>39</w:t>
        </w:r>
        <w:r w:rsidR="009542C1">
          <w:rPr>
            <w:noProof/>
            <w:webHidden/>
          </w:rPr>
          <w:fldChar w:fldCharType="end"/>
        </w:r>
      </w:hyperlink>
    </w:p>
    <w:p w14:paraId="04F19A79" w14:textId="668FD925"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2" w:history="1">
        <w:r w:rsidR="009542C1" w:rsidRPr="006E6A8A">
          <w:rPr>
            <w:rStyle w:val="Hyperlink"/>
            <w:b/>
            <w:noProof/>
          </w:rPr>
          <w:t>Figura 141.</w:t>
        </w:r>
        <w:r w:rsidR="009542C1" w:rsidRPr="006E6A8A">
          <w:rPr>
            <w:rStyle w:val="Hyperlink"/>
            <w:noProof/>
          </w:rPr>
          <w:t xml:space="preserve"> Os nós e seus estados de percolação em uma rede de conhecimento</w:t>
        </w:r>
        <w:r w:rsidR="009542C1">
          <w:rPr>
            <w:noProof/>
            <w:webHidden/>
          </w:rPr>
          <w:tab/>
        </w:r>
        <w:r w:rsidR="009542C1">
          <w:rPr>
            <w:noProof/>
            <w:webHidden/>
          </w:rPr>
          <w:fldChar w:fldCharType="begin"/>
        </w:r>
        <w:r w:rsidR="009542C1">
          <w:rPr>
            <w:noProof/>
            <w:webHidden/>
          </w:rPr>
          <w:instrText xml:space="preserve"> PAGEREF _Toc68458032 \h </w:instrText>
        </w:r>
        <w:r w:rsidR="009542C1">
          <w:rPr>
            <w:noProof/>
            <w:webHidden/>
          </w:rPr>
        </w:r>
        <w:r w:rsidR="009542C1">
          <w:rPr>
            <w:noProof/>
            <w:webHidden/>
          </w:rPr>
          <w:fldChar w:fldCharType="separate"/>
        </w:r>
        <w:r w:rsidR="009542C1">
          <w:rPr>
            <w:noProof/>
            <w:webHidden/>
          </w:rPr>
          <w:t>45</w:t>
        </w:r>
        <w:r w:rsidR="009542C1">
          <w:rPr>
            <w:noProof/>
            <w:webHidden/>
          </w:rPr>
          <w:fldChar w:fldCharType="end"/>
        </w:r>
      </w:hyperlink>
    </w:p>
    <w:p w14:paraId="43BFBE97" w14:textId="6E391949"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3" w:history="1">
        <w:r w:rsidR="009542C1" w:rsidRPr="006E6A8A">
          <w:rPr>
            <w:rStyle w:val="Hyperlink"/>
            <w:b/>
            <w:noProof/>
          </w:rPr>
          <w:t>Figura 142.</w:t>
        </w:r>
        <w:r w:rsidR="009542C1" w:rsidRPr="006E6A8A">
          <w:rPr>
            <w:rStyle w:val="Hyperlink"/>
            <w:noProof/>
          </w:rPr>
          <w:t xml:space="preserve"> PoC Knowledge Network – os nós e sua probabilidade de percolação</w:t>
        </w:r>
        <w:r w:rsidR="009542C1">
          <w:rPr>
            <w:noProof/>
            <w:webHidden/>
          </w:rPr>
          <w:tab/>
        </w:r>
        <w:r w:rsidR="009542C1">
          <w:rPr>
            <w:noProof/>
            <w:webHidden/>
          </w:rPr>
          <w:fldChar w:fldCharType="begin"/>
        </w:r>
        <w:r w:rsidR="009542C1">
          <w:rPr>
            <w:noProof/>
            <w:webHidden/>
          </w:rPr>
          <w:instrText xml:space="preserve"> PAGEREF _Toc68458033 \h </w:instrText>
        </w:r>
        <w:r w:rsidR="009542C1">
          <w:rPr>
            <w:noProof/>
            <w:webHidden/>
          </w:rPr>
        </w:r>
        <w:r w:rsidR="009542C1">
          <w:rPr>
            <w:noProof/>
            <w:webHidden/>
          </w:rPr>
          <w:fldChar w:fldCharType="separate"/>
        </w:r>
        <w:r w:rsidR="009542C1">
          <w:rPr>
            <w:noProof/>
            <w:webHidden/>
          </w:rPr>
          <w:t>50</w:t>
        </w:r>
        <w:r w:rsidR="009542C1">
          <w:rPr>
            <w:noProof/>
            <w:webHidden/>
          </w:rPr>
          <w:fldChar w:fldCharType="end"/>
        </w:r>
      </w:hyperlink>
    </w:p>
    <w:p w14:paraId="2DFF8E42" w14:textId="4EA3C639"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4" w:history="1">
        <w:r w:rsidR="009542C1" w:rsidRPr="006E6A8A">
          <w:rPr>
            <w:rStyle w:val="Hyperlink"/>
            <w:b/>
            <w:noProof/>
          </w:rPr>
          <w:t>Figura 143.</w:t>
        </w:r>
        <w:r w:rsidR="009542C1" w:rsidRPr="006E6A8A">
          <w:rPr>
            <w:rStyle w:val="Hyperlink"/>
            <w:noProof/>
          </w:rPr>
          <w:t xml:space="preserve"> O Knowledge H – maior probabilidade de influenciar o Knowledge B</w:t>
        </w:r>
        <w:r w:rsidR="009542C1">
          <w:rPr>
            <w:noProof/>
            <w:webHidden/>
          </w:rPr>
          <w:tab/>
        </w:r>
        <w:r w:rsidR="009542C1">
          <w:rPr>
            <w:noProof/>
            <w:webHidden/>
          </w:rPr>
          <w:fldChar w:fldCharType="begin"/>
        </w:r>
        <w:r w:rsidR="009542C1">
          <w:rPr>
            <w:noProof/>
            <w:webHidden/>
          </w:rPr>
          <w:instrText xml:space="preserve"> PAGEREF _Toc68458034 \h </w:instrText>
        </w:r>
        <w:r w:rsidR="009542C1">
          <w:rPr>
            <w:noProof/>
            <w:webHidden/>
          </w:rPr>
        </w:r>
        <w:r w:rsidR="009542C1">
          <w:rPr>
            <w:noProof/>
            <w:webHidden/>
          </w:rPr>
          <w:fldChar w:fldCharType="separate"/>
        </w:r>
        <w:r w:rsidR="009542C1">
          <w:rPr>
            <w:noProof/>
            <w:webHidden/>
          </w:rPr>
          <w:t>52</w:t>
        </w:r>
        <w:r w:rsidR="009542C1">
          <w:rPr>
            <w:noProof/>
            <w:webHidden/>
          </w:rPr>
          <w:fldChar w:fldCharType="end"/>
        </w:r>
      </w:hyperlink>
    </w:p>
    <w:p w14:paraId="400146EE" w14:textId="19C65575"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5" w:history="1">
        <w:r w:rsidR="009542C1" w:rsidRPr="006E6A8A">
          <w:rPr>
            <w:rStyle w:val="Hyperlink"/>
            <w:b/>
            <w:noProof/>
          </w:rPr>
          <w:t>Figura 144.</w:t>
        </w:r>
        <w:r w:rsidR="009542C1" w:rsidRPr="006E6A8A">
          <w:rPr>
            <w:rStyle w:val="Hyperlink"/>
            <w:noProof/>
          </w:rPr>
          <w:t xml:space="preserve"> Uma diferente formação na rede de conhecimento no contexto da PoC</w:t>
        </w:r>
        <w:r w:rsidR="009542C1">
          <w:rPr>
            <w:noProof/>
            <w:webHidden/>
          </w:rPr>
          <w:tab/>
        </w:r>
        <w:r w:rsidR="009542C1">
          <w:rPr>
            <w:noProof/>
            <w:webHidden/>
          </w:rPr>
          <w:fldChar w:fldCharType="begin"/>
        </w:r>
        <w:r w:rsidR="009542C1">
          <w:rPr>
            <w:noProof/>
            <w:webHidden/>
          </w:rPr>
          <w:instrText xml:space="preserve"> PAGEREF _Toc68458035 \h </w:instrText>
        </w:r>
        <w:r w:rsidR="009542C1">
          <w:rPr>
            <w:noProof/>
            <w:webHidden/>
          </w:rPr>
        </w:r>
        <w:r w:rsidR="009542C1">
          <w:rPr>
            <w:noProof/>
            <w:webHidden/>
          </w:rPr>
          <w:fldChar w:fldCharType="separate"/>
        </w:r>
        <w:r w:rsidR="009542C1">
          <w:rPr>
            <w:noProof/>
            <w:webHidden/>
          </w:rPr>
          <w:t>53</w:t>
        </w:r>
        <w:r w:rsidR="009542C1">
          <w:rPr>
            <w:noProof/>
            <w:webHidden/>
          </w:rPr>
          <w:fldChar w:fldCharType="end"/>
        </w:r>
      </w:hyperlink>
    </w:p>
    <w:p w14:paraId="0C0AE0D8" w14:textId="5AD54F17"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6" w:history="1">
        <w:r w:rsidR="009542C1" w:rsidRPr="006E6A8A">
          <w:rPr>
            <w:rStyle w:val="Hyperlink"/>
            <w:b/>
            <w:noProof/>
          </w:rPr>
          <w:t>Figura 145.</w:t>
        </w:r>
        <w:r w:rsidR="009542C1" w:rsidRPr="006E6A8A">
          <w:rPr>
            <w:rStyle w:val="Hyperlink"/>
            <w:noProof/>
          </w:rPr>
          <w:t xml:space="preserve"> O Knowledge A – maior probabilidade de influenciar o Knowledge B</w:t>
        </w:r>
        <w:r w:rsidR="009542C1">
          <w:rPr>
            <w:noProof/>
            <w:webHidden/>
          </w:rPr>
          <w:tab/>
        </w:r>
        <w:r w:rsidR="009542C1">
          <w:rPr>
            <w:noProof/>
            <w:webHidden/>
          </w:rPr>
          <w:fldChar w:fldCharType="begin"/>
        </w:r>
        <w:r w:rsidR="009542C1">
          <w:rPr>
            <w:noProof/>
            <w:webHidden/>
          </w:rPr>
          <w:instrText xml:space="preserve"> PAGEREF _Toc68458036 \h </w:instrText>
        </w:r>
        <w:r w:rsidR="009542C1">
          <w:rPr>
            <w:noProof/>
            <w:webHidden/>
          </w:rPr>
        </w:r>
        <w:r w:rsidR="009542C1">
          <w:rPr>
            <w:noProof/>
            <w:webHidden/>
          </w:rPr>
          <w:fldChar w:fldCharType="separate"/>
        </w:r>
        <w:r w:rsidR="009542C1">
          <w:rPr>
            <w:noProof/>
            <w:webHidden/>
          </w:rPr>
          <w:t>55</w:t>
        </w:r>
        <w:r w:rsidR="009542C1">
          <w:rPr>
            <w:noProof/>
            <w:webHidden/>
          </w:rPr>
          <w:fldChar w:fldCharType="end"/>
        </w:r>
      </w:hyperlink>
    </w:p>
    <w:p w14:paraId="186083C8" w14:textId="24AC29F9"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7" w:history="1">
        <w:r w:rsidR="009542C1" w:rsidRPr="006E6A8A">
          <w:rPr>
            <w:rStyle w:val="Hyperlink"/>
            <w:b/>
            <w:noProof/>
          </w:rPr>
          <w:t>Figura 146.</w:t>
        </w:r>
        <w:r w:rsidR="009542C1" w:rsidRPr="006E6A8A">
          <w:rPr>
            <w:rStyle w:val="Hyperlink"/>
            <w:noProof/>
          </w:rPr>
          <w:t xml:space="preserve"> Nosso percurso – A hermenêutica no contexto da PoC</w:t>
        </w:r>
        <w:r w:rsidR="009542C1">
          <w:rPr>
            <w:noProof/>
            <w:webHidden/>
          </w:rPr>
          <w:tab/>
        </w:r>
        <w:r w:rsidR="009542C1">
          <w:rPr>
            <w:noProof/>
            <w:webHidden/>
          </w:rPr>
          <w:fldChar w:fldCharType="begin"/>
        </w:r>
        <w:r w:rsidR="009542C1">
          <w:rPr>
            <w:noProof/>
            <w:webHidden/>
          </w:rPr>
          <w:instrText xml:space="preserve"> PAGEREF _Toc68458037 \h </w:instrText>
        </w:r>
        <w:r w:rsidR="009542C1">
          <w:rPr>
            <w:noProof/>
            <w:webHidden/>
          </w:rPr>
        </w:r>
        <w:r w:rsidR="009542C1">
          <w:rPr>
            <w:noProof/>
            <w:webHidden/>
          </w:rPr>
          <w:fldChar w:fldCharType="separate"/>
        </w:r>
        <w:r w:rsidR="009542C1">
          <w:rPr>
            <w:noProof/>
            <w:webHidden/>
          </w:rPr>
          <w:t>59</w:t>
        </w:r>
        <w:r w:rsidR="009542C1">
          <w:rPr>
            <w:noProof/>
            <w:webHidden/>
          </w:rPr>
          <w:fldChar w:fldCharType="end"/>
        </w:r>
      </w:hyperlink>
    </w:p>
    <w:p w14:paraId="49AC43CE" w14:textId="6E86E1D0"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8" w:history="1">
        <w:r w:rsidR="009542C1" w:rsidRPr="006E6A8A">
          <w:rPr>
            <w:rStyle w:val="Hyperlink"/>
            <w:b/>
            <w:noProof/>
          </w:rPr>
          <w:t>Figura 146.</w:t>
        </w:r>
        <w:r w:rsidR="009542C1" w:rsidRPr="006E6A8A">
          <w:rPr>
            <w:rStyle w:val="Hyperlink"/>
            <w:noProof/>
          </w:rPr>
          <w:t xml:space="preserve"> A produção de sentido “ilusório” – O efeito dominó na PoC</w:t>
        </w:r>
        <w:r w:rsidR="009542C1">
          <w:rPr>
            <w:noProof/>
            <w:webHidden/>
          </w:rPr>
          <w:tab/>
        </w:r>
        <w:r w:rsidR="009542C1">
          <w:rPr>
            <w:noProof/>
            <w:webHidden/>
          </w:rPr>
          <w:fldChar w:fldCharType="begin"/>
        </w:r>
        <w:r w:rsidR="009542C1">
          <w:rPr>
            <w:noProof/>
            <w:webHidden/>
          </w:rPr>
          <w:instrText xml:space="preserve"> PAGEREF _Toc68458038 \h </w:instrText>
        </w:r>
        <w:r w:rsidR="009542C1">
          <w:rPr>
            <w:noProof/>
            <w:webHidden/>
          </w:rPr>
        </w:r>
        <w:r w:rsidR="009542C1">
          <w:rPr>
            <w:noProof/>
            <w:webHidden/>
          </w:rPr>
          <w:fldChar w:fldCharType="separate"/>
        </w:r>
        <w:r w:rsidR="009542C1">
          <w:rPr>
            <w:noProof/>
            <w:webHidden/>
          </w:rPr>
          <w:t>63</w:t>
        </w:r>
        <w:r w:rsidR="009542C1">
          <w:rPr>
            <w:noProof/>
            <w:webHidden/>
          </w:rPr>
          <w:fldChar w:fldCharType="end"/>
        </w:r>
      </w:hyperlink>
    </w:p>
    <w:p w14:paraId="70B21FDB" w14:textId="28CBDD77"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9" w:history="1">
        <w:r w:rsidR="009542C1" w:rsidRPr="006E6A8A">
          <w:rPr>
            <w:rStyle w:val="Hyperlink"/>
            <w:b/>
            <w:noProof/>
          </w:rPr>
          <w:t>Figura 146.</w:t>
        </w:r>
        <w:r w:rsidR="009542C1" w:rsidRPr="006E6A8A">
          <w:rPr>
            <w:rStyle w:val="Hyperlink"/>
            <w:noProof/>
          </w:rPr>
          <w:t xml:space="preserve"> A produção de sentido e o fluxo de conhecimento no contexto da PoC</w:t>
        </w:r>
        <w:r w:rsidR="009542C1">
          <w:rPr>
            <w:noProof/>
            <w:webHidden/>
          </w:rPr>
          <w:tab/>
        </w:r>
        <w:r w:rsidR="009542C1">
          <w:rPr>
            <w:noProof/>
            <w:webHidden/>
          </w:rPr>
          <w:fldChar w:fldCharType="begin"/>
        </w:r>
        <w:r w:rsidR="009542C1">
          <w:rPr>
            <w:noProof/>
            <w:webHidden/>
          </w:rPr>
          <w:instrText xml:space="preserve"> PAGEREF _Toc68458039 \h </w:instrText>
        </w:r>
        <w:r w:rsidR="009542C1">
          <w:rPr>
            <w:noProof/>
            <w:webHidden/>
          </w:rPr>
        </w:r>
        <w:r w:rsidR="009542C1">
          <w:rPr>
            <w:noProof/>
            <w:webHidden/>
          </w:rPr>
          <w:fldChar w:fldCharType="separate"/>
        </w:r>
        <w:r w:rsidR="009542C1">
          <w:rPr>
            <w:noProof/>
            <w:webHidden/>
          </w:rPr>
          <w:t>65</w:t>
        </w:r>
        <w:r w:rsidR="009542C1">
          <w:rPr>
            <w:noProof/>
            <w:webHidden/>
          </w:rPr>
          <w:fldChar w:fldCharType="end"/>
        </w:r>
      </w:hyperlink>
    </w:p>
    <w:p w14:paraId="7C7D1595" w14:textId="6B08023B"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0" w:history="1">
        <w:r w:rsidR="009542C1" w:rsidRPr="006E6A8A">
          <w:rPr>
            <w:rStyle w:val="Hyperlink"/>
            <w:b/>
            <w:noProof/>
          </w:rPr>
          <w:t>Figura 149.</w:t>
        </w:r>
        <w:r w:rsidR="009542C1" w:rsidRPr="006E6A8A">
          <w:rPr>
            <w:rStyle w:val="Hyperlink"/>
            <w:noProof/>
          </w:rPr>
          <w:t xml:space="preserve"> Cenário 1: </w:t>
        </w:r>
        <w:r w:rsidR="009542C1" w:rsidRPr="006E6A8A">
          <w:rPr>
            <w:rStyle w:val="Hyperlink"/>
            <w:i/>
            <w:iCs/>
            <w:noProof/>
          </w:rPr>
          <w:t>Steady State</w:t>
        </w:r>
        <w:r w:rsidR="009542C1" w:rsidRPr="006E6A8A">
          <w:rPr>
            <w:rStyle w:val="Hyperlink"/>
            <w:noProof/>
          </w:rPr>
          <w:t xml:space="preserve"> – Falha – </w:t>
        </w:r>
        <w:r w:rsidR="009542C1" w:rsidRPr="006E6A8A">
          <w:rPr>
            <w:rStyle w:val="Hyperlink"/>
            <w:i/>
            <w:iCs/>
            <w:noProof/>
          </w:rPr>
          <w:t>Steady State</w:t>
        </w:r>
        <w:r w:rsidR="009542C1">
          <w:rPr>
            <w:noProof/>
            <w:webHidden/>
          </w:rPr>
          <w:tab/>
        </w:r>
        <w:r w:rsidR="009542C1">
          <w:rPr>
            <w:noProof/>
            <w:webHidden/>
          </w:rPr>
          <w:fldChar w:fldCharType="begin"/>
        </w:r>
        <w:r w:rsidR="009542C1">
          <w:rPr>
            <w:noProof/>
            <w:webHidden/>
          </w:rPr>
          <w:instrText xml:space="preserve"> PAGEREF _Toc68458040 \h </w:instrText>
        </w:r>
        <w:r w:rsidR="009542C1">
          <w:rPr>
            <w:noProof/>
            <w:webHidden/>
          </w:rPr>
        </w:r>
        <w:r w:rsidR="009542C1">
          <w:rPr>
            <w:noProof/>
            <w:webHidden/>
          </w:rPr>
          <w:fldChar w:fldCharType="separate"/>
        </w:r>
        <w:r w:rsidR="009542C1">
          <w:rPr>
            <w:noProof/>
            <w:webHidden/>
          </w:rPr>
          <w:t>74</w:t>
        </w:r>
        <w:r w:rsidR="009542C1">
          <w:rPr>
            <w:noProof/>
            <w:webHidden/>
          </w:rPr>
          <w:fldChar w:fldCharType="end"/>
        </w:r>
      </w:hyperlink>
    </w:p>
    <w:p w14:paraId="65B1ED3D" w14:textId="7C7A39E2"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1" w:history="1">
        <w:r w:rsidR="009542C1" w:rsidRPr="006E6A8A">
          <w:rPr>
            <w:rStyle w:val="Hyperlink"/>
            <w:b/>
            <w:noProof/>
          </w:rPr>
          <w:t>Figura 150.</w:t>
        </w:r>
        <w:r w:rsidR="009542C1" w:rsidRPr="006E6A8A">
          <w:rPr>
            <w:rStyle w:val="Hyperlink"/>
            <w:noProof/>
          </w:rPr>
          <w:t xml:space="preserve"> Cenário 2: Uma média de 41KB nas operações de I/O</w:t>
        </w:r>
        <w:r w:rsidR="009542C1">
          <w:rPr>
            <w:noProof/>
            <w:webHidden/>
          </w:rPr>
          <w:tab/>
        </w:r>
        <w:r w:rsidR="009542C1">
          <w:rPr>
            <w:noProof/>
            <w:webHidden/>
          </w:rPr>
          <w:fldChar w:fldCharType="begin"/>
        </w:r>
        <w:r w:rsidR="009542C1">
          <w:rPr>
            <w:noProof/>
            <w:webHidden/>
          </w:rPr>
          <w:instrText xml:space="preserve"> PAGEREF _Toc68458041 \h </w:instrText>
        </w:r>
        <w:r w:rsidR="009542C1">
          <w:rPr>
            <w:noProof/>
            <w:webHidden/>
          </w:rPr>
        </w:r>
        <w:r w:rsidR="009542C1">
          <w:rPr>
            <w:noProof/>
            <w:webHidden/>
          </w:rPr>
          <w:fldChar w:fldCharType="separate"/>
        </w:r>
        <w:r w:rsidR="009542C1">
          <w:rPr>
            <w:noProof/>
            <w:webHidden/>
          </w:rPr>
          <w:t>78</w:t>
        </w:r>
        <w:r w:rsidR="009542C1">
          <w:rPr>
            <w:noProof/>
            <w:webHidden/>
          </w:rPr>
          <w:fldChar w:fldCharType="end"/>
        </w:r>
      </w:hyperlink>
    </w:p>
    <w:p w14:paraId="75E71D97" w14:textId="18B250C5"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2" w:history="1">
        <w:r w:rsidR="009542C1" w:rsidRPr="006E6A8A">
          <w:rPr>
            <w:rStyle w:val="Hyperlink"/>
            <w:b/>
            <w:noProof/>
          </w:rPr>
          <w:t>Figura 151.</w:t>
        </w:r>
        <w:r w:rsidR="009542C1" w:rsidRPr="006E6A8A">
          <w:rPr>
            <w:rStyle w:val="Hyperlink"/>
            <w:noProof/>
          </w:rPr>
          <w:t xml:space="preserve"> Cenário 3: será que podemos reutilizar os resultados da PoC</w:t>
        </w:r>
        <w:r w:rsidR="009542C1">
          <w:rPr>
            <w:noProof/>
            <w:webHidden/>
          </w:rPr>
          <w:tab/>
        </w:r>
        <w:r w:rsidR="009542C1">
          <w:rPr>
            <w:noProof/>
            <w:webHidden/>
          </w:rPr>
          <w:fldChar w:fldCharType="begin"/>
        </w:r>
        <w:r w:rsidR="009542C1">
          <w:rPr>
            <w:noProof/>
            <w:webHidden/>
          </w:rPr>
          <w:instrText xml:space="preserve"> PAGEREF _Toc68458042 \h </w:instrText>
        </w:r>
        <w:r w:rsidR="009542C1">
          <w:rPr>
            <w:noProof/>
            <w:webHidden/>
          </w:rPr>
        </w:r>
        <w:r w:rsidR="009542C1">
          <w:rPr>
            <w:noProof/>
            <w:webHidden/>
          </w:rPr>
          <w:fldChar w:fldCharType="separate"/>
        </w:r>
        <w:r w:rsidR="009542C1">
          <w:rPr>
            <w:noProof/>
            <w:webHidden/>
          </w:rPr>
          <w:t>82</w:t>
        </w:r>
        <w:r w:rsidR="009542C1">
          <w:rPr>
            <w:noProof/>
            <w:webHidden/>
          </w:rPr>
          <w:fldChar w:fldCharType="end"/>
        </w:r>
      </w:hyperlink>
    </w:p>
    <w:p w14:paraId="3E67214B" w14:textId="364820E3"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3" w:history="1">
        <w:r w:rsidR="009542C1" w:rsidRPr="006E6A8A">
          <w:rPr>
            <w:rStyle w:val="Hyperlink"/>
            <w:b/>
            <w:noProof/>
          </w:rPr>
          <w:t>Figura 152.</w:t>
        </w:r>
        <w:r w:rsidR="009542C1" w:rsidRPr="006E6A8A">
          <w:rPr>
            <w:rStyle w:val="Hyperlink"/>
            <w:noProof/>
          </w:rPr>
          <w:t xml:space="preserve"> Cenário 3: diferentes redes de conhecimento em duas atividades da PoC</w:t>
        </w:r>
        <w:r w:rsidR="009542C1">
          <w:rPr>
            <w:noProof/>
            <w:webHidden/>
          </w:rPr>
          <w:tab/>
        </w:r>
        <w:r w:rsidR="009542C1">
          <w:rPr>
            <w:noProof/>
            <w:webHidden/>
          </w:rPr>
          <w:fldChar w:fldCharType="begin"/>
        </w:r>
        <w:r w:rsidR="009542C1">
          <w:rPr>
            <w:noProof/>
            <w:webHidden/>
          </w:rPr>
          <w:instrText xml:space="preserve"> PAGEREF _Toc68458043 \h </w:instrText>
        </w:r>
        <w:r w:rsidR="009542C1">
          <w:rPr>
            <w:noProof/>
            <w:webHidden/>
          </w:rPr>
        </w:r>
        <w:r w:rsidR="009542C1">
          <w:rPr>
            <w:noProof/>
            <w:webHidden/>
          </w:rPr>
          <w:fldChar w:fldCharType="separate"/>
        </w:r>
        <w:r w:rsidR="009542C1">
          <w:rPr>
            <w:noProof/>
            <w:webHidden/>
          </w:rPr>
          <w:t>82</w:t>
        </w:r>
        <w:r w:rsidR="009542C1">
          <w:rPr>
            <w:noProof/>
            <w:webHidden/>
          </w:rPr>
          <w:fldChar w:fldCharType="end"/>
        </w:r>
      </w:hyperlink>
    </w:p>
    <w:p w14:paraId="15750268" w14:textId="38668C94"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4" w:history="1">
        <w:r w:rsidR="009542C1" w:rsidRPr="006E6A8A">
          <w:rPr>
            <w:rStyle w:val="Hyperlink"/>
            <w:b/>
            <w:noProof/>
          </w:rPr>
          <w:t>Figura 153.</w:t>
        </w:r>
        <w:r w:rsidR="009542C1" w:rsidRPr="006E6A8A">
          <w:rPr>
            <w:rStyle w:val="Hyperlink"/>
            <w:noProof/>
          </w:rPr>
          <w:t xml:space="preserve"> Cenário 4: a dialética dos requisitos </w:t>
        </w:r>
        <w:r w:rsidR="009542C1" w:rsidRPr="006E6A8A">
          <w:rPr>
            <w:rStyle w:val="Hyperlink"/>
            <w:i/>
            <w:iCs/>
            <w:noProof/>
          </w:rPr>
          <w:t>versus</w:t>
        </w:r>
        <w:r w:rsidR="009542C1" w:rsidRPr="006E6A8A">
          <w:rPr>
            <w:rStyle w:val="Hyperlink"/>
            <w:noProof/>
          </w:rPr>
          <w:t xml:space="preserve"> os resultados na PoC</w:t>
        </w:r>
        <w:r w:rsidR="009542C1">
          <w:rPr>
            <w:noProof/>
            <w:webHidden/>
          </w:rPr>
          <w:tab/>
        </w:r>
        <w:r w:rsidR="009542C1">
          <w:rPr>
            <w:noProof/>
            <w:webHidden/>
          </w:rPr>
          <w:fldChar w:fldCharType="begin"/>
        </w:r>
        <w:r w:rsidR="009542C1">
          <w:rPr>
            <w:noProof/>
            <w:webHidden/>
          </w:rPr>
          <w:instrText xml:space="preserve"> PAGEREF _Toc68458044 \h </w:instrText>
        </w:r>
        <w:r w:rsidR="009542C1">
          <w:rPr>
            <w:noProof/>
            <w:webHidden/>
          </w:rPr>
        </w:r>
        <w:r w:rsidR="009542C1">
          <w:rPr>
            <w:noProof/>
            <w:webHidden/>
          </w:rPr>
          <w:fldChar w:fldCharType="separate"/>
        </w:r>
        <w:r w:rsidR="009542C1">
          <w:rPr>
            <w:noProof/>
            <w:webHidden/>
          </w:rPr>
          <w:t>87</w:t>
        </w:r>
        <w:r w:rsidR="009542C1">
          <w:rPr>
            <w:noProof/>
            <w:webHidden/>
          </w:rPr>
          <w:fldChar w:fldCharType="end"/>
        </w:r>
      </w:hyperlink>
    </w:p>
    <w:p w14:paraId="44EA002F" w14:textId="241691AF"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5" w:history="1">
        <w:r w:rsidR="009542C1" w:rsidRPr="006E6A8A">
          <w:rPr>
            <w:rStyle w:val="Hyperlink"/>
            <w:b/>
            <w:noProof/>
          </w:rPr>
          <w:t>Figura 154.</w:t>
        </w:r>
        <w:r w:rsidR="009542C1" w:rsidRPr="006E6A8A">
          <w:rPr>
            <w:rStyle w:val="Hyperlink"/>
            <w:noProof/>
          </w:rPr>
          <w:t xml:space="preserve"> Cenário 5: comparando duas ferramentas de </w:t>
        </w:r>
        <w:r w:rsidR="009542C1" w:rsidRPr="006E6A8A">
          <w:rPr>
            <w:rStyle w:val="Hyperlink"/>
            <w:i/>
            <w:iCs/>
            <w:noProof/>
          </w:rPr>
          <w:t>software</w:t>
        </w:r>
        <w:r w:rsidR="009542C1" w:rsidRPr="006E6A8A">
          <w:rPr>
            <w:rStyle w:val="Hyperlink"/>
            <w:noProof/>
          </w:rPr>
          <w:t xml:space="preserve"> (I/O) na PoC</w:t>
        </w:r>
        <w:r w:rsidR="009542C1">
          <w:rPr>
            <w:noProof/>
            <w:webHidden/>
          </w:rPr>
          <w:tab/>
        </w:r>
        <w:r w:rsidR="009542C1">
          <w:rPr>
            <w:noProof/>
            <w:webHidden/>
          </w:rPr>
          <w:fldChar w:fldCharType="begin"/>
        </w:r>
        <w:r w:rsidR="009542C1">
          <w:rPr>
            <w:noProof/>
            <w:webHidden/>
          </w:rPr>
          <w:instrText xml:space="preserve"> PAGEREF _Toc68458045 \h </w:instrText>
        </w:r>
        <w:r w:rsidR="009542C1">
          <w:rPr>
            <w:noProof/>
            <w:webHidden/>
          </w:rPr>
        </w:r>
        <w:r w:rsidR="009542C1">
          <w:rPr>
            <w:noProof/>
            <w:webHidden/>
          </w:rPr>
          <w:fldChar w:fldCharType="separate"/>
        </w:r>
        <w:r w:rsidR="009542C1">
          <w:rPr>
            <w:noProof/>
            <w:webHidden/>
          </w:rPr>
          <w:t>90</w:t>
        </w:r>
        <w:r w:rsidR="009542C1">
          <w:rPr>
            <w:noProof/>
            <w:webHidden/>
          </w:rPr>
          <w:fldChar w:fldCharType="end"/>
        </w:r>
      </w:hyperlink>
    </w:p>
    <w:p w14:paraId="6015F1F3" w14:textId="437BD0B5" w:rsidR="009542C1" w:rsidRDefault="00AD443F">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6" w:history="1">
        <w:r w:rsidR="009542C1" w:rsidRPr="006E6A8A">
          <w:rPr>
            <w:rStyle w:val="Hyperlink"/>
            <w:b/>
            <w:noProof/>
          </w:rPr>
          <w:t>Figura 155.</w:t>
        </w:r>
        <w:r w:rsidR="009542C1" w:rsidRPr="006E6A8A">
          <w:rPr>
            <w:rStyle w:val="Hyperlink"/>
            <w:noProof/>
          </w:rPr>
          <w:t xml:space="preserve"> Cenário 5: comparando duas atividades da PoC</w:t>
        </w:r>
        <w:r w:rsidR="009542C1">
          <w:rPr>
            <w:noProof/>
            <w:webHidden/>
          </w:rPr>
          <w:tab/>
        </w:r>
        <w:r w:rsidR="009542C1">
          <w:rPr>
            <w:noProof/>
            <w:webHidden/>
          </w:rPr>
          <w:fldChar w:fldCharType="begin"/>
        </w:r>
        <w:r w:rsidR="009542C1">
          <w:rPr>
            <w:noProof/>
            <w:webHidden/>
          </w:rPr>
          <w:instrText xml:space="preserve"> PAGEREF _Toc68458046 \h </w:instrText>
        </w:r>
        <w:r w:rsidR="009542C1">
          <w:rPr>
            <w:noProof/>
            <w:webHidden/>
          </w:rPr>
        </w:r>
        <w:r w:rsidR="009542C1">
          <w:rPr>
            <w:noProof/>
            <w:webHidden/>
          </w:rPr>
          <w:fldChar w:fldCharType="separate"/>
        </w:r>
        <w:r w:rsidR="009542C1">
          <w:rPr>
            <w:noProof/>
            <w:webHidden/>
          </w:rPr>
          <w:t>92</w:t>
        </w:r>
        <w:r w:rsidR="009542C1">
          <w:rPr>
            <w:noProof/>
            <w:webHidden/>
          </w:rPr>
          <w:fldChar w:fldCharType="end"/>
        </w:r>
      </w:hyperlink>
    </w:p>
    <w:p w14:paraId="49303F00" w14:textId="44EFE02D"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458052"/>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794B20CC" w14:textId="6875C27D" w:rsidR="009542C1"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458047" w:history="1">
            <w:r w:rsidR="009542C1" w:rsidRPr="00B33D1C">
              <w:rPr>
                <w:rStyle w:val="Hyperlink"/>
                <w:rFonts w:cs="Gill Sans"/>
                <w:noProof/>
                <w:lang w:val="pt-BR"/>
              </w:rPr>
              <w:t>Dedicatória</w:t>
            </w:r>
            <w:r w:rsidR="009542C1">
              <w:rPr>
                <w:noProof/>
                <w:webHidden/>
              </w:rPr>
              <w:tab/>
            </w:r>
            <w:r w:rsidR="009542C1">
              <w:rPr>
                <w:noProof/>
                <w:webHidden/>
              </w:rPr>
              <w:fldChar w:fldCharType="begin"/>
            </w:r>
            <w:r w:rsidR="009542C1">
              <w:rPr>
                <w:noProof/>
                <w:webHidden/>
              </w:rPr>
              <w:instrText xml:space="preserve"> PAGEREF _Toc68458047 \h </w:instrText>
            </w:r>
            <w:r w:rsidR="009542C1">
              <w:rPr>
                <w:noProof/>
                <w:webHidden/>
              </w:rPr>
            </w:r>
            <w:r w:rsidR="009542C1">
              <w:rPr>
                <w:noProof/>
                <w:webHidden/>
              </w:rPr>
              <w:fldChar w:fldCharType="separate"/>
            </w:r>
            <w:r w:rsidR="009542C1">
              <w:rPr>
                <w:noProof/>
                <w:webHidden/>
              </w:rPr>
              <w:t>5</w:t>
            </w:r>
            <w:r w:rsidR="009542C1">
              <w:rPr>
                <w:noProof/>
                <w:webHidden/>
              </w:rPr>
              <w:fldChar w:fldCharType="end"/>
            </w:r>
          </w:hyperlink>
        </w:p>
        <w:p w14:paraId="52362B58" w14:textId="2967D0F3"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48" w:history="1">
            <w:r w:rsidR="009542C1" w:rsidRPr="00B33D1C">
              <w:rPr>
                <w:rStyle w:val="Hyperlink"/>
                <w:rFonts w:cs="Gill Sans"/>
                <w:noProof/>
                <w:lang w:val="en-US"/>
              </w:rPr>
              <w:t>Agradecimentos</w:t>
            </w:r>
            <w:r w:rsidR="009542C1">
              <w:rPr>
                <w:noProof/>
                <w:webHidden/>
              </w:rPr>
              <w:tab/>
            </w:r>
            <w:r w:rsidR="009542C1">
              <w:rPr>
                <w:noProof/>
                <w:webHidden/>
              </w:rPr>
              <w:fldChar w:fldCharType="begin"/>
            </w:r>
            <w:r w:rsidR="009542C1">
              <w:rPr>
                <w:noProof/>
                <w:webHidden/>
              </w:rPr>
              <w:instrText xml:space="preserve"> PAGEREF _Toc68458048 \h </w:instrText>
            </w:r>
            <w:r w:rsidR="009542C1">
              <w:rPr>
                <w:noProof/>
                <w:webHidden/>
              </w:rPr>
            </w:r>
            <w:r w:rsidR="009542C1">
              <w:rPr>
                <w:noProof/>
                <w:webHidden/>
              </w:rPr>
              <w:fldChar w:fldCharType="separate"/>
            </w:r>
            <w:r w:rsidR="009542C1">
              <w:rPr>
                <w:noProof/>
                <w:webHidden/>
              </w:rPr>
              <w:t>6</w:t>
            </w:r>
            <w:r w:rsidR="009542C1">
              <w:rPr>
                <w:noProof/>
                <w:webHidden/>
              </w:rPr>
              <w:fldChar w:fldCharType="end"/>
            </w:r>
          </w:hyperlink>
        </w:p>
        <w:p w14:paraId="0329A4EA" w14:textId="3D9698BD"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49" w:history="1">
            <w:r w:rsidR="009542C1" w:rsidRPr="00B33D1C">
              <w:rPr>
                <w:rStyle w:val="Hyperlink"/>
                <w:rFonts w:cs="Gill Sans"/>
                <w:noProof/>
                <w:lang w:val="pt-BR"/>
              </w:rPr>
              <w:t>Resumo</w:t>
            </w:r>
            <w:r w:rsidR="009542C1">
              <w:rPr>
                <w:noProof/>
                <w:webHidden/>
              </w:rPr>
              <w:tab/>
            </w:r>
            <w:r w:rsidR="009542C1">
              <w:rPr>
                <w:noProof/>
                <w:webHidden/>
              </w:rPr>
              <w:fldChar w:fldCharType="begin"/>
            </w:r>
            <w:r w:rsidR="009542C1">
              <w:rPr>
                <w:noProof/>
                <w:webHidden/>
              </w:rPr>
              <w:instrText xml:space="preserve"> PAGEREF _Toc68458049 \h </w:instrText>
            </w:r>
            <w:r w:rsidR="009542C1">
              <w:rPr>
                <w:noProof/>
                <w:webHidden/>
              </w:rPr>
            </w:r>
            <w:r w:rsidR="009542C1">
              <w:rPr>
                <w:noProof/>
                <w:webHidden/>
              </w:rPr>
              <w:fldChar w:fldCharType="separate"/>
            </w:r>
            <w:r w:rsidR="009542C1">
              <w:rPr>
                <w:noProof/>
                <w:webHidden/>
              </w:rPr>
              <w:t>9</w:t>
            </w:r>
            <w:r w:rsidR="009542C1">
              <w:rPr>
                <w:noProof/>
                <w:webHidden/>
              </w:rPr>
              <w:fldChar w:fldCharType="end"/>
            </w:r>
          </w:hyperlink>
        </w:p>
        <w:p w14:paraId="6FA86598" w14:textId="13B3CF4F"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50" w:history="1">
            <w:r w:rsidR="009542C1" w:rsidRPr="00B33D1C">
              <w:rPr>
                <w:rStyle w:val="Hyperlink"/>
                <w:rFonts w:cs="Gill Sans"/>
                <w:noProof/>
                <w:lang w:val="pt-BR"/>
              </w:rPr>
              <w:t>Lista de Tabelas</w:t>
            </w:r>
            <w:r w:rsidR="009542C1">
              <w:rPr>
                <w:noProof/>
                <w:webHidden/>
              </w:rPr>
              <w:tab/>
            </w:r>
            <w:r w:rsidR="009542C1">
              <w:rPr>
                <w:noProof/>
                <w:webHidden/>
              </w:rPr>
              <w:fldChar w:fldCharType="begin"/>
            </w:r>
            <w:r w:rsidR="009542C1">
              <w:rPr>
                <w:noProof/>
                <w:webHidden/>
              </w:rPr>
              <w:instrText xml:space="preserve"> PAGEREF _Toc68458050 \h </w:instrText>
            </w:r>
            <w:r w:rsidR="009542C1">
              <w:rPr>
                <w:noProof/>
                <w:webHidden/>
              </w:rPr>
            </w:r>
            <w:r w:rsidR="009542C1">
              <w:rPr>
                <w:noProof/>
                <w:webHidden/>
              </w:rPr>
              <w:fldChar w:fldCharType="separate"/>
            </w:r>
            <w:r w:rsidR="009542C1">
              <w:rPr>
                <w:noProof/>
                <w:webHidden/>
              </w:rPr>
              <w:t>11</w:t>
            </w:r>
            <w:r w:rsidR="009542C1">
              <w:rPr>
                <w:noProof/>
                <w:webHidden/>
              </w:rPr>
              <w:fldChar w:fldCharType="end"/>
            </w:r>
          </w:hyperlink>
        </w:p>
        <w:p w14:paraId="2A4E6817" w14:textId="54CE9B12"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51" w:history="1">
            <w:r w:rsidR="009542C1" w:rsidRPr="00B33D1C">
              <w:rPr>
                <w:rStyle w:val="Hyperlink"/>
                <w:rFonts w:cs="Gill Sans"/>
                <w:noProof/>
                <w:lang w:val="pt-BR"/>
              </w:rPr>
              <w:t>Lista de Figuras</w:t>
            </w:r>
            <w:r w:rsidR="009542C1">
              <w:rPr>
                <w:noProof/>
                <w:webHidden/>
              </w:rPr>
              <w:tab/>
            </w:r>
            <w:r w:rsidR="009542C1">
              <w:rPr>
                <w:noProof/>
                <w:webHidden/>
              </w:rPr>
              <w:fldChar w:fldCharType="begin"/>
            </w:r>
            <w:r w:rsidR="009542C1">
              <w:rPr>
                <w:noProof/>
                <w:webHidden/>
              </w:rPr>
              <w:instrText xml:space="preserve"> PAGEREF _Toc68458051 \h </w:instrText>
            </w:r>
            <w:r w:rsidR="009542C1">
              <w:rPr>
                <w:noProof/>
                <w:webHidden/>
              </w:rPr>
            </w:r>
            <w:r w:rsidR="009542C1">
              <w:rPr>
                <w:noProof/>
                <w:webHidden/>
              </w:rPr>
              <w:fldChar w:fldCharType="separate"/>
            </w:r>
            <w:r w:rsidR="009542C1">
              <w:rPr>
                <w:noProof/>
                <w:webHidden/>
              </w:rPr>
              <w:t>12</w:t>
            </w:r>
            <w:r w:rsidR="009542C1">
              <w:rPr>
                <w:noProof/>
                <w:webHidden/>
              </w:rPr>
              <w:fldChar w:fldCharType="end"/>
            </w:r>
          </w:hyperlink>
        </w:p>
        <w:p w14:paraId="1CFC0C1B" w14:textId="3C46F67D"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52" w:history="1">
            <w:r w:rsidR="009542C1" w:rsidRPr="00B33D1C">
              <w:rPr>
                <w:rStyle w:val="Hyperlink"/>
                <w:rFonts w:cs="Gill Sans"/>
                <w:noProof/>
                <w:lang w:val="pt-BR"/>
              </w:rPr>
              <w:t>Sumário</w:t>
            </w:r>
            <w:r w:rsidR="009542C1">
              <w:rPr>
                <w:noProof/>
                <w:webHidden/>
              </w:rPr>
              <w:tab/>
            </w:r>
            <w:r w:rsidR="009542C1">
              <w:rPr>
                <w:noProof/>
                <w:webHidden/>
              </w:rPr>
              <w:fldChar w:fldCharType="begin"/>
            </w:r>
            <w:r w:rsidR="009542C1">
              <w:rPr>
                <w:noProof/>
                <w:webHidden/>
              </w:rPr>
              <w:instrText xml:space="preserve"> PAGEREF _Toc68458052 \h </w:instrText>
            </w:r>
            <w:r w:rsidR="009542C1">
              <w:rPr>
                <w:noProof/>
                <w:webHidden/>
              </w:rPr>
            </w:r>
            <w:r w:rsidR="009542C1">
              <w:rPr>
                <w:noProof/>
                <w:webHidden/>
              </w:rPr>
              <w:fldChar w:fldCharType="separate"/>
            </w:r>
            <w:r w:rsidR="009542C1">
              <w:rPr>
                <w:noProof/>
                <w:webHidden/>
              </w:rPr>
              <w:t>13</w:t>
            </w:r>
            <w:r w:rsidR="009542C1">
              <w:rPr>
                <w:noProof/>
                <w:webHidden/>
              </w:rPr>
              <w:fldChar w:fldCharType="end"/>
            </w:r>
          </w:hyperlink>
        </w:p>
        <w:p w14:paraId="0C6921CE" w14:textId="099B145F"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53" w:history="1">
            <w:r w:rsidR="009542C1" w:rsidRPr="00B33D1C">
              <w:rPr>
                <w:rStyle w:val="Hyperlink"/>
                <w:rFonts w:cs="Gill Sans"/>
                <w:noProof/>
                <w:lang w:val="pt-BR"/>
              </w:rPr>
              <w:t>Introdução</w:t>
            </w:r>
            <w:r w:rsidR="009542C1">
              <w:rPr>
                <w:noProof/>
                <w:webHidden/>
              </w:rPr>
              <w:tab/>
            </w:r>
            <w:r w:rsidR="009542C1">
              <w:rPr>
                <w:noProof/>
                <w:webHidden/>
              </w:rPr>
              <w:fldChar w:fldCharType="begin"/>
            </w:r>
            <w:r w:rsidR="009542C1">
              <w:rPr>
                <w:noProof/>
                <w:webHidden/>
              </w:rPr>
              <w:instrText xml:space="preserve"> PAGEREF _Toc68458053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3842A5F1" w14:textId="2210E080" w:rsidR="009542C1" w:rsidRDefault="00AD443F">
          <w:pPr>
            <w:pStyle w:val="TOC2"/>
            <w:rPr>
              <w:rFonts w:asciiTheme="minorHAnsi" w:eastAsiaTheme="minorEastAsia" w:hAnsiTheme="minorHAnsi" w:cstheme="minorBidi"/>
              <w:smallCaps w:val="0"/>
              <w:noProof/>
              <w:sz w:val="24"/>
              <w:szCs w:val="24"/>
              <w:lang w:val="en-US"/>
            </w:rPr>
          </w:pPr>
          <w:hyperlink w:anchor="_Toc68458054" w:history="1">
            <w:r w:rsidR="009542C1" w:rsidRPr="00B33D1C">
              <w:rPr>
                <w:rStyle w:val="Hyperlink"/>
                <w:rFonts w:cs="Gill Sans"/>
                <w:noProof/>
                <w:lang w:val="pt-BR"/>
              </w:rPr>
              <w:t>enquadramento</w:t>
            </w:r>
            <w:r w:rsidR="009542C1">
              <w:rPr>
                <w:noProof/>
                <w:webHidden/>
              </w:rPr>
              <w:tab/>
            </w:r>
            <w:r w:rsidR="009542C1">
              <w:rPr>
                <w:noProof/>
                <w:webHidden/>
              </w:rPr>
              <w:fldChar w:fldCharType="begin"/>
            </w:r>
            <w:r w:rsidR="009542C1">
              <w:rPr>
                <w:noProof/>
                <w:webHidden/>
              </w:rPr>
              <w:instrText xml:space="preserve"> PAGEREF _Toc68458054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6FE4DAAD" w14:textId="1EF2293B" w:rsidR="009542C1" w:rsidRDefault="00AD443F">
          <w:pPr>
            <w:pStyle w:val="TOC2"/>
            <w:rPr>
              <w:rFonts w:asciiTheme="minorHAnsi" w:eastAsiaTheme="minorEastAsia" w:hAnsiTheme="minorHAnsi" w:cstheme="minorBidi"/>
              <w:smallCaps w:val="0"/>
              <w:noProof/>
              <w:sz w:val="24"/>
              <w:szCs w:val="24"/>
              <w:lang w:val="en-US"/>
            </w:rPr>
          </w:pPr>
          <w:hyperlink w:anchor="_Toc68458055" w:history="1">
            <w:r w:rsidR="009542C1" w:rsidRPr="00B33D1C">
              <w:rPr>
                <w:rStyle w:val="Hyperlink"/>
                <w:rFonts w:cs="Gill Sans"/>
                <w:noProof/>
                <w:lang w:val="pt-BR"/>
              </w:rPr>
              <w:t>motivação</w:t>
            </w:r>
            <w:r w:rsidR="009542C1">
              <w:rPr>
                <w:noProof/>
                <w:webHidden/>
              </w:rPr>
              <w:tab/>
            </w:r>
            <w:r w:rsidR="009542C1">
              <w:rPr>
                <w:noProof/>
                <w:webHidden/>
              </w:rPr>
              <w:fldChar w:fldCharType="begin"/>
            </w:r>
            <w:r w:rsidR="009542C1">
              <w:rPr>
                <w:noProof/>
                <w:webHidden/>
              </w:rPr>
              <w:instrText xml:space="preserve"> PAGEREF _Toc68458055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39A60DAB" w14:textId="092F6331" w:rsidR="009542C1" w:rsidRDefault="00AD443F">
          <w:pPr>
            <w:pStyle w:val="TOC2"/>
            <w:rPr>
              <w:rFonts w:asciiTheme="minorHAnsi" w:eastAsiaTheme="minorEastAsia" w:hAnsiTheme="minorHAnsi" w:cstheme="minorBidi"/>
              <w:smallCaps w:val="0"/>
              <w:noProof/>
              <w:sz w:val="24"/>
              <w:szCs w:val="24"/>
              <w:lang w:val="en-US"/>
            </w:rPr>
          </w:pPr>
          <w:hyperlink w:anchor="_Toc68458056" w:history="1">
            <w:r w:rsidR="009542C1" w:rsidRPr="00B33D1C">
              <w:rPr>
                <w:rStyle w:val="Hyperlink"/>
                <w:rFonts w:cs="Gill Sans"/>
                <w:noProof/>
                <w:lang w:val="pt-BR"/>
              </w:rPr>
              <w:t>objetivo/questão</w:t>
            </w:r>
            <w:r w:rsidR="009542C1">
              <w:rPr>
                <w:noProof/>
                <w:webHidden/>
              </w:rPr>
              <w:tab/>
            </w:r>
            <w:r w:rsidR="009542C1">
              <w:rPr>
                <w:noProof/>
                <w:webHidden/>
              </w:rPr>
              <w:fldChar w:fldCharType="begin"/>
            </w:r>
            <w:r w:rsidR="009542C1">
              <w:rPr>
                <w:noProof/>
                <w:webHidden/>
              </w:rPr>
              <w:instrText xml:space="preserve"> PAGEREF _Toc68458056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32672579" w14:textId="2265B11E" w:rsidR="009542C1" w:rsidRDefault="00AD443F">
          <w:pPr>
            <w:pStyle w:val="TOC2"/>
            <w:rPr>
              <w:rFonts w:asciiTheme="minorHAnsi" w:eastAsiaTheme="minorEastAsia" w:hAnsiTheme="minorHAnsi" w:cstheme="minorBidi"/>
              <w:smallCaps w:val="0"/>
              <w:noProof/>
              <w:sz w:val="24"/>
              <w:szCs w:val="24"/>
              <w:lang w:val="en-US"/>
            </w:rPr>
          </w:pPr>
          <w:hyperlink w:anchor="_Toc68458057" w:history="1">
            <w:r w:rsidR="009542C1" w:rsidRPr="00B33D1C">
              <w:rPr>
                <w:rStyle w:val="Hyperlink"/>
                <w:rFonts w:cs="Gill Sans"/>
                <w:noProof/>
                <w:lang w:val="pt-BR"/>
              </w:rPr>
              <w:t>súmula do conhecimento novo</w:t>
            </w:r>
            <w:r w:rsidR="009542C1">
              <w:rPr>
                <w:noProof/>
                <w:webHidden/>
              </w:rPr>
              <w:tab/>
            </w:r>
            <w:r w:rsidR="009542C1">
              <w:rPr>
                <w:noProof/>
                <w:webHidden/>
              </w:rPr>
              <w:fldChar w:fldCharType="begin"/>
            </w:r>
            <w:r w:rsidR="009542C1">
              <w:rPr>
                <w:noProof/>
                <w:webHidden/>
              </w:rPr>
              <w:instrText xml:space="preserve"> PAGEREF _Toc68458057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3A157052" w14:textId="2A3B726E" w:rsidR="009542C1" w:rsidRDefault="00AD443F">
          <w:pPr>
            <w:pStyle w:val="TOC2"/>
            <w:rPr>
              <w:rFonts w:asciiTheme="minorHAnsi" w:eastAsiaTheme="minorEastAsia" w:hAnsiTheme="minorHAnsi" w:cstheme="minorBidi"/>
              <w:smallCaps w:val="0"/>
              <w:noProof/>
              <w:sz w:val="24"/>
              <w:szCs w:val="24"/>
              <w:lang w:val="en-US"/>
            </w:rPr>
          </w:pPr>
          <w:hyperlink w:anchor="_Toc68458058" w:history="1">
            <w:r w:rsidR="009542C1" w:rsidRPr="00B33D1C">
              <w:rPr>
                <w:rStyle w:val="Hyperlink"/>
                <w:rFonts w:cs="Gill Sans"/>
                <w:noProof/>
                <w:lang w:val="pt-BR"/>
              </w:rPr>
              <w:t>o que está a seguir</w:t>
            </w:r>
            <w:r w:rsidR="009542C1">
              <w:rPr>
                <w:noProof/>
                <w:webHidden/>
              </w:rPr>
              <w:tab/>
            </w:r>
            <w:r w:rsidR="009542C1">
              <w:rPr>
                <w:noProof/>
                <w:webHidden/>
              </w:rPr>
              <w:fldChar w:fldCharType="begin"/>
            </w:r>
            <w:r w:rsidR="009542C1">
              <w:rPr>
                <w:noProof/>
                <w:webHidden/>
              </w:rPr>
              <w:instrText xml:space="preserve"> PAGEREF _Toc68458058 \h </w:instrText>
            </w:r>
            <w:r w:rsidR="009542C1">
              <w:rPr>
                <w:noProof/>
                <w:webHidden/>
              </w:rPr>
            </w:r>
            <w:r w:rsidR="009542C1">
              <w:rPr>
                <w:noProof/>
                <w:webHidden/>
              </w:rPr>
              <w:fldChar w:fldCharType="separate"/>
            </w:r>
            <w:r w:rsidR="009542C1">
              <w:rPr>
                <w:noProof/>
                <w:webHidden/>
              </w:rPr>
              <w:t>15</w:t>
            </w:r>
            <w:r w:rsidR="009542C1">
              <w:rPr>
                <w:noProof/>
                <w:webHidden/>
              </w:rPr>
              <w:fldChar w:fldCharType="end"/>
            </w:r>
          </w:hyperlink>
        </w:p>
        <w:p w14:paraId="6382B9B3" w14:textId="66F03DED"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59" w:history="1">
            <w:r w:rsidR="009542C1" w:rsidRPr="00B33D1C">
              <w:rPr>
                <w:rStyle w:val="Hyperlink"/>
                <w:noProof/>
              </w:rPr>
              <w:t>1. O Contexto da Prova de Conceito (PoC)</w:t>
            </w:r>
            <w:r w:rsidR="009542C1">
              <w:rPr>
                <w:noProof/>
                <w:webHidden/>
              </w:rPr>
              <w:tab/>
            </w:r>
            <w:r w:rsidR="009542C1">
              <w:rPr>
                <w:noProof/>
                <w:webHidden/>
              </w:rPr>
              <w:fldChar w:fldCharType="begin"/>
            </w:r>
            <w:r w:rsidR="009542C1">
              <w:rPr>
                <w:noProof/>
                <w:webHidden/>
              </w:rPr>
              <w:instrText xml:space="preserve"> PAGEREF _Toc68458059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291B05E9" w14:textId="53393A7A" w:rsidR="009542C1" w:rsidRDefault="00AD443F">
          <w:pPr>
            <w:pStyle w:val="TOC2"/>
            <w:rPr>
              <w:rFonts w:asciiTheme="minorHAnsi" w:eastAsiaTheme="minorEastAsia" w:hAnsiTheme="minorHAnsi" w:cstheme="minorBidi"/>
              <w:smallCaps w:val="0"/>
              <w:noProof/>
              <w:sz w:val="24"/>
              <w:szCs w:val="24"/>
              <w:lang w:val="en-US"/>
            </w:rPr>
          </w:pPr>
          <w:hyperlink w:anchor="_Toc68458060" w:history="1">
            <w:r w:rsidR="009542C1" w:rsidRPr="00B33D1C">
              <w:rPr>
                <w:rStyle w:val="Hyperlink"/>
                <w:noProof/>
              </w:rPr>
              <w:t>1.1. A PoC – uma introdução</w:t>
            </w:r>
            <w:r w:rsidR="009542C1">
              <w:rPr>
                <w:noProof/>
                <w:webHidden/>
              </w:rPr>
              <w:tab/>
            </w:r>
            <w:r w:rsidR="009542C1">
              <w:rPr>
                <w:noProof/>
                <w:webHidden/>
              </w:rPr>
              <w:fldChar w:fldCharType="begin"/>
            </w:r>
            <w:r w:rsidR="009542C1">
              <w:rPr>
                <w:noProof/>
                <w:webHidden/>
              </w:rPr>
              <w:instrText xml:space="preserve"> PAGEREF _Toc68458060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0CBE751E" w14:textId="3D3B2B27" w:rsidR="009542C1" w:rsidRDefault="00AD443F">
          <w:pPr>
            <w:pStyle w:val="TOC2"/>
            <w:rPr>
              <w:rFonts w:asciiTheme="minorHAnsi" w:eastAsiaTheme="minorEastAsia" w:hAnsiTheme="minorHAnsi" w:cstheme="minorBidi"/>
              <w:smallCaps w:val="0"/>
              <w:noProof/>
              <w:sz w:val="24"/>
              <w:szCs w:val="24"/>
              <w:lang w:val="en-US"/>
            </w:rPr>
          </w:pPr>
          <w:hyperlink w:anchor="_Toc68458061" w:history="1">
            <w:r w:rsidR="009542C1" w:rsidRPr="00B33D1C">
              <w:rPr>
                <w:rStyle w:val="Hyperlink"/>
                <w:noProof/>
              </w:rPr>
              <w:t>1.2. A PoC e sua aplicabilidade</w:t>
            </w:r>
            <w:r w:rsidR="009542C1">
              <w:rPr>
                <w:noProof/>
                <w:webHidden/>
              </w:rPr>
              <w:tab/>
            </w:r>
            <w:r w:rsidR="009542C1">
              <w:rPr>
                <w:noProof/>
                <w:webHidden/>
              </w:rPr>
              <w:fldChar w:fldCharType="begin"/>
            </w:r>
            <w:r w:rsidR="009542C1">
              <w:rPr>
                <w:noProof/>
                <w:webHidden/>
              </w:rPr>
              <w:instrText xml:space="preserve"> PAGEREF _Toc68458061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019FBF97" w14:textId="3C558C1C" w:rsidR="009542C1" w:rsidRDefault="00AD443F">
          <w:pPr>
            <w:pStyle w:val="TOC2"/>
            <w:rPr>
              <w:rFonts w:asciiTheme="minorHAnsi" w:eastAsiaTheme="minorEastAsia" w:hAnsiTheme="minorHAnsi" w:cstheme="minorBidi"/>
              <w:smallCaps w:val="0"/>
              <w:noProof/>
              <w:sz w:val="24"/>
              <w:szCs w:val="24"/>
              <w:lang w:val="en-US"/>
            </w:rPr>
          </w:pPr>
          <w:hyperlink w:anchor="_Toc68458062" w:history="1">
            <w:r w:rsidR="009542C1" w:rsidRPr="00B33D1C">
              <w:rPr>
                <w:rStyle w:val="Hyperlink"/>
                <w:noProof/>
              </w:rPr>
              <w:t>1.3. A PoC e os Sistemas de Informação</w:t>
            </w:r>
            <w:r w:rsidR="009542C1">
              <w:rPr>
                <w:noProof/>
                <w:webHidden/>
              </w:rPr>
              <w:tab/>
            </w:r>
            <w:r w:rsidR="009542C1">
              <w:rPr>
                <w:noProof/>
                <w:webHidden/>
              </w:rPr>
              <w:fldChar w:fldCharType="begin"/>
            </w:r>
            <w:r w:rsidR="009542C1">
              <w:rPr>
                <w:noProof/>
                <w:webHidden/>
              </w:rPr>
              <w:instrText xml:space="preserve"> PAGEREF _Toc68458062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6885C677" w14:textId="2408E2B5" w:rsidR="009542C1" w:rsidRDefault="00AD443F">
          <w:pPr>
            <w:pStyle w:val="TOC2"/>
            <w:rPr>
              <w:rFonts w:asciiTheme="minorHAnsi" w:eastAsiaTheme="minorEastAsia" w:hAnsiTheme="minorHAnsi" w:cstheme="minorBidi"/>
              <w:smallCaps w:val="0"/>
              <w:noProof/>
              <w:sz w:val="24"/>
              <w:szCs w:val="24"/>
              <w:lang w:val="en-US"/>
            </w:rPr>
          </w:pPr>
          <w:hyperlink w:anchor="_Toc68458063" w:history="1">
            <w:r w:rsidR="009542C1" w:rsidRPr="00B33D1C">
              <w:rPr>
                <w:rStyle w:val="Hyperlink"/>
                <w:noProof/>
              </w:rPr>
              <w:t>1.4. A PoC e nossas reflexões</w:t>
            </w:r>
            <w:r w:rsidR="009542C1">
              <w:rPr>
                <w:noProof/>
                <w:webHidden/>
              </w:rPr>
              <w:tab/>
            </w:r>
            <w:r w:rsidR="009542C1">
              <w:rPr>
                <w:noProof/>
                <w:webHidden/>
              </w:rPr>
              <w:fldChar w:fldCharType="begin"/>
            </w:r>
            <w:r w:rsidR="009542C1">
              <w:rPr>
                <w:noProof/>
                <w:webHidden/>
              </w:rPr>
              <w:instrText xml:space="preserve"> PAGEREF _Toc68458063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6F1BAF6D" w14:textId="6EB83AFB"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64" w:history="1">
            <w:r w:rsidR="009542C1" w:rsidRPr="00B33D1C">
              <w:rPr>
                <w:rStyle w:val="Hyperlink"/>
                <w:noProof/>
              </w:rPr>
              <w:t>2. Objetivo e Metodologia</w:t>
            </w:r>
            <w:r w:rsidR="009542C1">
              <w:rPr>
                <w:noProof/>
                <w:webHidden/>
              </w:rPr>
              <w:tab/>
            </w:r>
            <w:r w:rsidR="009542C1">
              <w:rPr>
                <w:noProof/>
                <w:webHidden/>
              </w:rPr>
              <w:fldChar w:fldCharType="begin"/>
            </w:r>
            <w:r w:rsidR="009542C1">
              <w:rPr>
                <w:noProof/>
                <w:webHidden/>
              </w:rPr>
              <w:instrText xml:space="preserve"> PAGEREF _Toc68458064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1425D8FE" w14:textId="33D2C4F2" w:rsidR="009542C1" w:rsidRDefault="00AD443F">
          <w:pPr>
            <w:pStyle w:val="TOC2"/>
            <w:rPr>
              <w:rFonts w:asciiTheme="minorHAnsi" w:eastAsiaTheme="minorEastAsia" w:hAnsiTheme="minorHAnsi" w:cstheme="minorBidi"/>
              <w:smallCaps w:val="0"/>
              <w:noProof/>
              <w:sz w:val="24"/>
              <w:szCs w:val="24"/>
              <w:lang w:val="en-US"/>
            </w:rPr>
          </w:pPr>
          <w:hyperlink w:anchor="_Toc68458065" w:history="1">
            <w:r w:rsidR="009542C1" w:rsidRPr="00B33D1C">
              <w:rPr>
                <w:rStyle w:val="Hyperlink"/>
                <w:noProof/>
              </w:rPr>
              <w:t>2.1. As lentes teóricas adotadas em nossa investigação</w:t>
            </w:r>
            <w:r w:rsidR="009542C1">
              <w:rPr>
                <w:noProof/>
                <w:webHidden/>
              </w:rPr>
              <w:tab/>
            </w:r>
            <w:r w:rsidR="009542C1">
              <w:rPr>
                <w:noProof/>
                <w:webHidden/>
              </w:rPr>
              <w:fldChar w:fldCharType="begin"/>
            </w:r>
            <w:r w:rsidR="009542C1">
              <w:rPr>
                <w:noProof/>
                <w:webHidden/>
              </w:rPr>
              <w:instrText xml:space="preserve"> PAGEREF _Toc68458065 \h </w:instrText>
            </w:r>
            <w:r w:rsidR="009542C1">
              <w:rPr>
                <w:noProof/>
                <w:webHidden/>
              </w:rPr>
            </w:r>
            <w:r w:rsidR="009542C1">
              <w:rPr>
                <w:noProof/>
                <w:webHidden/>
              </w:rPr>
              <w:fldChar w:fldCharType="separate"/>
            </w:r>
            <w:r w:rsidR="009542C1">
              <w:rPr>
                <w:noProof/>
                <w:webHidden/>
              </w:rPr>
              <w:t>16</w:t>
            </w:r>
            <w:r w:rsidR="009542C1">
              <w:rPr>
                <w:noProof/>
                <w:webHidden/>
              </w:rPr>
              <w:fldChar w:fldCharType="end"/>
            </w:r>
          </w:hyperlink>
        </w:p>
        <w:p w14:paraId="0B024D70" w14:textId="554510C1" w:rsidR="009542C1" w:rsidRDefault="00AD443F">
          <w:pPr>
            <w:pStyle w:val="TOC2"/>
            <w:rPr>
              <w:rFonts w:asciiTheme="minorHAnsi" w:eastAsiaTheme="minorEastAsia" w:hAnsiTheme="minorHAnsi" w:cstheme="minorBidi"/>
              <w:smallCaps w:val="0"/>
              <w:noProof/>
              <w:sz w:val="24"/>
              <w:szCs w:val="24"/>
              <w:lang w:val="en-US"/>
            </w:rPr>
          </w:pPr>
          <w:hyperlink w:anchor="_Toc68458066" w:history="1">
            <w:r w:rsidR="009542C1" w:rsidRPr="00B33D1C">
              <w:rPr>
                <w:rStyle w:val="Hyperlink"/>
                <w:noProof/>
              </w:rPr>
              <w:t>2.2. Objetivo de nossa investigação e sua relevância</w:t>
            </w:r>
            <w:r w:rsidR="009542C1">
              <w:rPr>
                <w:noProof/>
                <w:webHidden/>
              </w:rPr>
              <w:tab/>
            </w:r>
            <w:r w:rsidR="009542C1">
              <w:rPr>
                <w:noProof/>
                <w:webHidden/>
              </w:rPr>
              <w:fldChar w:fldCharType="begin"/>
            </w:r>
            <w:r w:rsidR="009542C1">
              <w:rPr>
                <w:noProof/>
                <w:webHidden/>
              </w:rPr>
              <w:instrText xml:space="preserve"> PAGEREF _Toc68458066 \h </w:instrText>
            </w:r>
            <w:r w:rsidR="009542C1">
              <w:rPr>
                <w:noProof/>
                <w:webHidden/>
              </w:rPr>
            </w:r>
            <w:r w:rsidR="009542C1">
              <w:rPr>
                <w:noProof/>
                <w:webHidden/>
              </w:rPr>
              <w:fldChar w:fldCharType="separate"/>
            </w:r>
            <w:r w:rsidR="009542C1">
              <w:rPr>
                <w:noProof/>
                <w:webHidden/>
              </w:rPr>
              <w:t>17</w:t>
            </w:r>
            <w:r w:rsidR="009542C1">
              <w:rPr>
                <w:noProof/>
                <w:webHidden/>
              </w:rPr>
              <w:fldChar w:fldCharType="end"/>
            </w:r>
          </w:hyperlink>
        </w:p>
        <w:p w14:paraId="726167E6" w14:textId="245FC204" w:rsidR="009542C1" w:rsidRDefault="00AD443F">
          <w:pPr>
            <w:pStyle w:val="TOC2"/>
            <w:rPr>
              <w:rFonts w:asciiTheme="minorHAnsi" w:eastAsiaTheme="minorEastAsia" w:hAnsiTheme="minorHAnsi" w:cstheme="minorBidi"/>
              <w:smallCaps w:val="0"/>
              <w:noProof/>
              <w:sz w:val="24"/>
              <w:szCs w:val="24"/>
              <w:lang w:val="en-US"/>
            </w:rPr>
          </w:pPr>
          <w:hyperlink w:anchor="_Toc68458067" w:history="1">
            <w:r w:rsidR="009542C1" w:rsidRPr="00B33D1C">
              <w:rPr>
                <w:rStyle w:val="Hyperlink"/>
                <w:noProof/>
              </w:rPr>
              <w:t>2.3. Qual a questão de investigação e as sub questões?</w:t>
            </w:r>
            <w:r w:rsidR="009542C1">
              <w:rPr>
                <w:noProof/>
                <w:webHidden/>
              </w:rPr>
              <w:tab/>
            </w:r>
            <w:r w:rsidR="009542C1">
              <w:rPr>
                <w:noProof/>
                <w:webHidden/>
              </w:rPr>
              <w:fldChar w:fldCharType="begin"/>
            </w:r>
            <w:r w:rsidR="009542C1">
              <w:rPr>
                <w:noProof/>
                <w:webHidden/>
              </w:rPr>
              <w:instrText xml:space="preserve"> PAGEREF _Toc68458067 \h </w:instrText>
            </w:r>
            <w:r w:rsidR="009542C1">
              <w:rPr>
                <w:noProof/>
                <w:webHidden/>
              </w:rPr>
            </w:r>
            <w:r w:rsidR="009542C1">
              <w:rPr>
                <w:noProof/>
                <w:webHidden/>
              </w:rPr>
              <w:fldChar w:fldCharType="separate"/>
            </w:r>
            <w:r w:rsidR="009542C1">
              <w:rPr>
                <w:noProof/>
                <w:webHidden/>
              </w:rPr>
              <w:t>17</w:t>
            </w:r>
            <w:r w:rsidR="009542C1">
              <w:rPr>
                <w:noProof/>
                <w:webHidden/>
              </w:rPr>
              <w:fldChar w:fldCharType="end"/>
            </w:r>
          </w:hyperlink>
        </w:p>
        <w:p w14:paraId="1DDBD4D3" w14:textId="47C2690C" w:rsidR="009542C1" w:rsidRDefault="00AD443F">
          <w:pPr>
            <w:pStyle w:val="TOC2"/>
            <w:rPr>
              <w:rFonts w:asciiTheme="minorHAnsi" w:eastAsiaTheme="minorEastAsia" w:hAnsiTheme="minorHAnsi" w:cstheme="minorBidi"/>
              <w:smallCaps w:val="0"/>
              <w:noProof/>
              <w:sz w:val="24"/>
              <w:szCs w:val="24"/>
              <w:lang w:val="en-US"/>
            </w:rPr>
          </w:pPr>
          <w:hyperlink w:anchor="_Toc68458068" w:history="1">
            <w:r w:rsidR="009542C1" w:rsidRPr="00B33D1C">
              <w:rPr>
                <w:rStyle w:val="Hyperlink"/>
                <w:noProof/>
              </w:rPr>
              <w:t>2.4. Metodologia de investigação: como estudá-la e porquê?</w:t>
            </w:r>
            <w:r w:rsidR="009542C1">
              <w:rPr>
                <w:noProof/>
                <w:webHidden/>
              </w:rPr>
              <w:tab/>
            </w:r>
            <w:r w:rsidR="009542C1">
              <w:rPr>
                <w:noProof/>
                <w:webHidden/>
              </w:rPr>
              <w:fldChar w:fldCharType="begin"/>
            </w:r>
            <w:r w:rsidR="009542C1">
              <w:rPr>
                <w:noProof/>
                <w:webHidden/>
              </w:rPr>
              <w:instrText xml:space="preserve"> PAGEREF _Toc68458068 \h </w:instrText>
            </w:r>
            <w:r w:rsidR="009542C1">
              <w:rPr>
                <w:noProof/>
                <w:webHidden/>
              </w:rPr>
            </w:r>
            <w:r w:rsidR="009542C1">
              <w:rPr>
                <w:noProof/>
                <w:webHidden/>
              </w:rPr>
              <w:fldChar w:fldCharType="separate"/>
            </w:r>
            <w:r w:rsidR="009542C1">
              <w:rPr>
                <w:noProof/>
                <w:webHidden/>
              </w:rPr>
              <w:t>17</w:t>
            </w:r>
            <w:r w:rsidR="009542C1">
              <w:rPr>
                <w:noProof/>
                <w:webHidden/>
              </w:rPr>
              <w:fldChar w:fldCharType="end"/>
            </w:r>
          </w:hyperlink>
        </w:p>
        <w:p w14:paraId="15805648" w14:textId="6DB17B04" w:rsidR="009542C1" w:rsidRDefault="00AD443F">
          <w:pPr>
            <w:pStyle w:val="TOC2"/>
            <w:rPr>
              <w:rFonts w:asciiTheme="minorHAnsi" w:eastAsiaTheme="minorEastAsia" w:hAnsiTheme="minorHAnsi" w:cstheme="minorBidi"/>
              <w:smallCaps w:val="0"/>
              <w:noProof/>
              <w:sz w:val="24"/>
              <w:szCs w:val="24"/>
              <w:lang w:val="en-US"/>
            </w:rPr>
          </w:pPr>
          <w:hyperlink w:anchor="_Toc68458069" w:history="1">
            <w:r w:rsidR="009542C1" w:rsidRPr="00B33D1C">
              <w:rPr>
                <w:rStyle w:val="Hyperlink"/>
                <w:noProof/>
              </w:rPr>
              <w:t>2.5. Apresentação e descrição do caminho percorrido em nossa investigação</w:t>
            </w:r>
            <w:r w:rsidR="009542C1">
              <w:rPr>
                <w:noProof/>
                <w:webHidden/>
              </w:rPr>
              <w:tab/>
            </w:r>
            <w:r w:rsidR="009542C1">
              <w:rPr>
                <w:noProof/>
                <w:webHidden/>
              </w:rPr>
              <w:fldChar w:fldCharType="begin"/>
            </w:r>
            <w:r w:rsidR="009542C1">
              <w:rPr>
                <w:noProof/>
                <w:webHidden/>
              </w:rPr>
              <w:instrText xml:space="preserve"> PAGEREF _Toc68458069 \h </w:instrText>
            </w:r>
            <w:r w:rsidR="009542C1">
              <w:rPr>
                <w:noProof/>
                <w:webHidden/>
              </w:rPr>
            </w:r>
            <w:r w:rsidR="009542C1">
              <w:rPr>
                <w:noProof/>
                <w:webHidden/>
              </w:rPr>
              <w:fldChar w:fldCharType="separate"/>
            </w:r>
            <w:r w:rsidR="009542C1">
              <w:rPr>
                <w:noProof/>
                <w:webHidden/>
              </w:rPr>
              <w:t>17</w:t>
            </w:r>
            <w:r w:rsidR="009542C1">
              <w:rPr>
                <w:noProof/>
                <w:webHidden/>
              </w:rPr>
              <w:fldChar w:fldCharType="end"/>
            </w:r>
          </w:hyperlink>
        </w:p>
        <w:p w14:paraId="777AC166" w14:textId="093FDC92"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70" w:history="1">
            <w:r w:rsidR="009542C1" w:rsidRPr="00B33D1C">
              <w:rPr>
                <w:rStyle w:val="Hyperlink"/>
                <w:noProof/>
              </w:rPr>
              <w:t>3. As Bases Teóricas</w:t>
            </w:r>
            <w:r w:rsidR="009542C1">
              <w:rPr>
                <w:noProof/>
                <w:webHidden/>
              </w:rPr>
              <w:tab/>
            </w:r>
            <w:r w:rsidR="009542C1">
              <w:rPr>
                <w:noProof/>
                <w:webHidden/>
              </w:rPr>
              <w:fldChar w:fldCharType="begin"/>
            </w:r>
            <w:r w:rsidR="009542C1">
              <w:rPr>
                <w:noProof/>
                <w:webHidden/>
              </w:rPr>
              <w:instrText xml:space="preserve"> PAGEREF _Toc68458070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3B5A5D91" w14:textId="62D1B8AB" w:rsidR="009542C1" w:rsidRDefault="00AD443F">
          <w:pPr>
            <w:pStyle w:val="TOC2"/>
            <w:rPr>
              <w:rFonts w:asciiTheme="minorHAnsi" w:eastAsiaTheme="minorEastAsia" w:hAnsiTheme="minorHAnsi" w:cstheme="minorBidi"/>
              <w:smallCaps w:val="0"/>
              <w:noProof/>
              <w:sz w:val="24"/>
              <w:szCs w:val="24"/>
              <w:lang w:val="en-US"/>
            </w:rPr>
          </w:pPr>
          <w:hyperlink w:anchor="_Toc68458071" w:history="1">
            <w:r w:rsidR="009542C1" w:rsidRPr="00B33D1C">
              <w:rPr>
                <w:rStyle w:val="Hyperlink"/>
                <w:noProof/>
              </w:rPr>
              <w:t>3.1. A Engenharia do Contexto</w:t>
            </w:r>
            <w:r w:rsidR="009542C1">
              <w:rPr>
                <w:noProof/>
                <w:webHidden/>
              </w:rPr>
              <w:tab/>
            </w:r>
            <w:r w:rsidR="009542C1">
              <w:rPr>
                <w:noProof/>
                <w:webHidden/>
              </w:rPr>
              <w:fldChar w:fldCharType="begin"/>
            </w:r>
            <w:r w:rsidR="009542C1">
              <w:rPr>
                <w:noProof/>
                <w:webHidden/>
              </w:rPr>
              <w:instrText xml:space="preserve"> PAGEREF _Toc68458071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14C452BA" w14:textId="0DE64739" w:rsidR="009542C1" w:rsidRDefault="00AD443F">
          <w:pPr>
            <w:pStyle w:val="TOC2"/>
            <w:rPr>
              <w:rFonts w:asciiTheme="minorHAnsi" w:eastAsiaTheme="minorEastAsia" w:hAnsiTheme="minorHAnsi" w:cstheme="minorBidi"/>
              <w:smallCaps w:val="0"/>
              <w:noProof/>
              <w:sz w:val="24"/>
              <w:szCs w:val="24"/>
              <w:lang w:val="en-US"/>
            </w:rPr>
          </w:pPr>
          <w:hyperlink w:anchor="_Toc68458072" w:history="1">
            <w:r w:rsidR="009542C1" w:rsidRPr="00B33D1C">
              <w:rPr>
                <w:rStyle w:val="Hyperlink"/>
                <w:noProof/>
              </w:rPr>
              <w:t>3.2. A Teoria da Atividade</w:t>
            </w:r>
            <w:r w:rsidR="009542C1">
              <w:rPr>
                <w:noProof/>
                <w:webHidden/>
              </w:rPr>
              <w:tab/>
            </w:r>
            <w:r w:rsidR="009542C1">
              <w:rPr>
                <w:noProof/>
                <w:webHidden/>
              </w:rPr>
              <w:fldChar w:fldCharType="begin"/>
            </w:r>
            <w:r w:rsidR="009542C1">
              <w:rPr>
                <w:noProof/>
                <w:webHidden/>
              </w:rPr>
              <w:instrText xml:space="preserve"> PAGEREF _Toc68458072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4AA6753F" w14:textId="48CB3E4C" w:rsidR="009542C1" w:rsidRDefault="00AD443F">
          <w:pPr>
            <w:pStyle w:val="TOC2"/>
            <w:rPr>
              <w:rFonts w:asciiTheme="minorHAnsi" w:eastAsiaTheme="minorEastAsia" w:hAnsiTheme="minorHAnsi" w:cstheme="minorBidi"/>
              <w:smallCaps w:val="0"/>
              <w:noProof/>
              <w:sz w:val="24"/>
              <w:szCs w:val="24"/>
              <w:lang w:val="en-US"/>
            </w:rPr>
          </w:pPr>
          <w:hyperlink w:anchor="_Toc68458073" w:history="1">
            <w:r w:rsidR="009542C1" w:rsidRPr="00B33D1C">
              <w:rPr>
                <w:rStyle w:val="Hyperlink"/>
                <w:noProof/>
              </w:rPr>
              <w:t>3.3. As Práticas</w:t>
            </w:r>
            <w:r w:rsidR="009542C1">
              <w:rPr>
                <w:noProof/>
                <w:webHidden/>
              </w:rPr>
              <w:tab/>
            </w:r>
            <w:r w:rsidR="009542C1">
              <w:rPr>
                <w:noProof/>
                <w:webHidden/>
              </w:rPr>
              <w:fldChar w:fldCharType="begin"/>
            </w:r>
            <w:r w:rsidR="009542C1">
              <w:rPr>
                <w:noProof/>
                <w:webHidden/>
              </w:rPr>
              <w:instrText xml:space="preserve"> PAGEREF _Toc68458073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6EECDD42" w14:textId="4332FC72" w:rsidR="009542C1" w:rsidRDefault="00AD443F">
          <w:pPr>
            <w:pStyle w:val="TOC2"/>
            <w:rPr>
              <w:rFonts w:asciiTheme="minorHAnsi" w:eastAsiaTheme="minorEastAsia" w:hAnsiTheme="minorHAnsi" w:cstheme="minorBidi"/>
              <w:smallCaps w:val="0"/>
              <w:noProof/>
              <w:sz w:val="24"/>
              <w:szCs w:val="24"/>
              <w:lang w:val="en-US"/>
            </w:rPr>
          </w:pPr>
          <w:hyperlink w:anchor="_Toc68458074" w:history="1">
            <w:r w:rsidR="009542C1" w:rsidRPr="00B33D1C">
              <w:rPr>
                <w:rStyle w:val="Hyperlink"/>
                <w:noProof/>
              </w:rPr>
              <w:t>3.4. A Hermenêutica</w:t>
            </w:r>
            <w:r w:rsidR="009542C1">
              <w:rPr>
                <w:noProof/>
                <w:webHidden/>
              </w:rPr>
              <w:tab/>
            </w:r>
            <w:r w:rsidR="009542C1">
              <w:rPr>
                <w:noProof/>
                <w:webHidden/>
              </w:rPr>
              <w:fldChar w:fldCharType="begin"/>
            </w:r>
            <w:r w:rsidR="009542C1">
              <w:rPr>
                <w:noProof/>
                <w:webHidden/>
              </w:rPr>
              <w:instrText xml:space="preserve"> PAGEREF _Toc68458074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0FF111FC" w14:textId="11242AF2" w:rsidR="009542C1" w:rsidRDefault="00AD443F">
          <w:pPr>
            <w:pStyle w:val="TOC2"/>
            <w:rPr>
              <w:rFonts w:asciiTheme="minorHAnsi" w:eastAsiaTheme="minorEastAsia" w:hAnsiTheme="minorHAnsi" w:cstheme="minorBidi"/>
              <w:smallCaps w:val="0"/>
              <w:noProof/>
              <w:sz w:val="24"/>
              <w:szCs w:val="24"/>
              <w:lang w:val="en-US"/>
            </w:rPr>
          </w:pPr>
          <w:hyperlink w:anchor="_Toc68458075" w:history="1">
            <w:r w:rsidR="009542C1" w:rsidRPr="00B33D1C">
              <w:rPr>
                <w:rStyle w:val="Hyperlink"/>
                <w:noProof/>
              </w:rPr>
              <w:t>3.5. A Gestão do Conhecimento</w:t>
            </w:r>
            <w:r w:rsidR="009542C1">
              <w:rPr>
                <w:noProof/>
                <w:webHidden/>
              </w:rPr>
              <w:tab/>
            </w:r>
            <w:r w:rsidR="009542C1">
              <w:rPr>
                <w:noProof/>
                <w:webHidden/>
              </w:rPr>
              <w:fldChar w:fldCharType="begin"/>
            </w:r>
            <w:r w:rsidR="009542C1">
              <w:rPr>
                <w:noProof/>
                <w:webHidden/>
              </w:rPr>
              <w:instrText xml:space="preserve"> PAGEREF _Toc68458075 \h </w:instrText>
            </w:r>
            <w:r w:rsidR="009542C1">
              <w:rPr>
                <w:noProof/>
                <w:webHidden/>
              </w:rPr>
            </w:r>
            <w:r w:rsidR="009542C1">
              <w:rPr>
                <w:noProof/>
                <w:webHidden/>
              </w:rPr>
              <w:fldChar w:fldCharType="separate"/>
            </w:r>
            <w:r w:rsidR="009542C1">
              <w:rPr>
                <w:noProof/>
                <w:webHidden/>
              </w:rPr>
              <w:t>18</w:t>
            </w:r>
            <w:r w:rsidR="009542C1">
              <w:rPr>
                <w:noProof/>
                <w:webHidden/>
              </w:rPr>
              <w:fldChar w:fldCharType="end"/>
            </w:r>
          </w:hyperlink>
        </w:p>
        <w:p w14:paraId="2E4B9E54" w14:textId="4956D401"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76" w:history="1">
            <w:r w:rsidR="009542C1" w:rsidRPr="00B33D1C">
              <w:rPr>
                <w:rStyle w:val="Hyperlink"/>
                <w:noProof/>
              </w:rPr>
              <w:t>4. Recolha de evidências</w:t>
            </w:r>
            <w:r w:rsidR="009542C1">
              <w:rPr>
                <w:noProof/>
                <w:webHidden/>
              </w:rPr>
              <w:tab/>
            </w:r>
            <w:r w:rsidR="009542C1">
              <w:rPr>
                <w:noProof/>
                <w:webHidden/>
              </w:rPr>
              <w:fldChar w:fldCharType="begin"/>
            </w:r>
            <w:r w:rsidR="009542C1">
              <w:rPr>
                <w:noProof/>
                <w:webHidden/>
              </w:rPr>
              <w:instrText xml:space="preserve"> PAGEREF _Toc68458076 \h </w:instrText>
            </w:r>
            <w:r w:rsidR="009542C1">
              <w:rPr>
                <w:noProof/>
                <w:webHidden/>
              </w:rPr>
            </w:r>
            <w:r w:rsidR="009542C1">
              <w:rPr>
                <w:noProof/>
                <w:webHidden/>
              </w:rPr>
              <w:fldChar w:fldCharType="separate"/>
            </w:r>
            <w:r w:rsidR="009542C1">
              <w:rPr>
                <w:noProof/>
                <w:webHidden/>
              </w:rPr>
              <w:t>19</w:t>
            </w:r>
            <w:r w:rsidR="009542C1">
              <w:rPr>
                <w:noProof/>
                <w:webHidden/>
              </w:rPr>
              <w:fldChar w:fldCharType="end"/>
            </w:r>
          </w:hyperlink>
        </w:p>
        <w:p w14:paraId="2605D5AF" w14:textId="4D8CD207" w:rsidR="009542C1" w:rsidRDefault="00AD443F">
          <w:pPr>
            <w:pStyle w:val="TOC2"/>
            <w:rPr>
              <w:rFonts w:asciiTheme="minorHAnsi" w:eastAsiaTheme="minorEastAsia" w:hAnsiTheme="minorHAnsi" w:cstheme="minorBidi"/>
              <w:smallCaps w:val="0"/>
              <w:noProof/>
              <w:sz w:val="24"/>
              <w:szCs w:val="24"/>
              <w:lang w:val="en-US"/>
            </w:rPr>
          </w:pPr>
          <w:hyperlink w:anchor="_Toc68458077" w:history="1">
            <w:r w:rsidR="009542C1" w:rsidRPr="00B33D1C">
              <w:rPr>
                <w:rStyle w:val="Hyperlink"/>
                <w:noProof/>
              </w:rPr>
              <w:t>4.1. Relato das evidências no contexto da PoC</w:t>
            </w:r>
            <w:r w:rsidR="009542C1">
              <w:rPr>
                <w:noProof/>
                <w:webHidden/>
              </w:rPr>
              <w:tab/>
            </w:r>
            <w:r w:rsidR="009542C1">
              <w:rPr>
                <w:noProof/>
                <w:webHidden/>
              </w:rPr>
              <w:fldChar w:fldCharType="begin"/>
            </w:r>
            <w:r w:rsidR="009542C1">
              <w:rPr>
                <w:noProof/>
                <w:webHidden/>
              </w:rPr>
              <w:instrText xml:space="preserve"> PAGEREF _Toc68458077 \h </w:instrText>
            </w:r>
            <w:r w:rsidR="009542C1">
              <w:rPr>
                <w:noProof/>
                <w:webHidden/>
              </w:rPr>
            </w:r>
            <w:r w:rsidR="009542C1">
              <w:rPr>
                <w:noProof/>
                <w:webHidden/>
              </w:rPr>
              <w:fldChar w:fldCharType="separate"/>
            </w:r>
            <w:r w:rsidR="009542C1">
              <w:rPr>
                <w:noProof/>
                <w:webHidden/>
              </w:rPr>
              <w:t>19</w:t>
            </w:r>
            <w:r w:rsidR="009542C1">
              <w:rPr>
                <w:noProof/>
                <w:webHidden/>
              </w:rPr>
              <w:fldChar w:fldCharType="end"/>
            </w:r>
          </w:hyperlink>
        </w:p>
        <w:p w14:paraId="48E353E5" w14:textId="67E6C78A" w:rsidR="009542C1" w:rsidRDefault="00AD443F">
          <w:pPr>
            <w:pStyle w:val="TOC2"/>
            <w:rPr>
              <w:rFonts w:asciiTheme="minorHAnsi" w:eastAsiaTheme="minorEastAsia" w:hAnsiTheme="minorHAnsi" w:cstheme="minorBidi"/>
              <w:smallCaps w:val="0"/>
              <w:noProof/>
              <w:sz w:val="24"/>
              <w:szCs w:val="24"/>
              <w:lang w:val="en-US"/>
            </w:rPr>
          </w:pPr>
          <w:hyperlink w:anchor="_Toc68458078" w:history="1">
            <w:r w:rsidR="009542C1" w:rsidRPr="00B33D1C">
              <w:rPr>
                <w:rStyle w:val="Hyperlink"/>
                <w:noProof/>
              </w:rPr>
              <w:t>4.3. 22 competências dos praticantes no contexto da PoC</w:t>
            </w:r>
            <w:r w:rsidR="009542C1">
              <w:rPr>
                <w:noProof/>
                <w:webHidden/>
              </w:rPr>
              <w:tab/>
            </w:r>
            <w:r w:rsidR="009542C1">
              <w:rPr>
                <w:noProof/>
                <w:webHidden/>
              </w:rPr>
              <w:fldChar w:fldCharType="begin"/>
            </w:r>
            <w:r w:rsidR="009542C1">
              <w:rPr>
                <w:noProof/>
                <w:webHidden/>
              </w:rPr>
              <w:instrText xml:space="preserve"> PAGEREF _Toc68458078 \h </w:instrText>
            </w:r>
            <w:r w:rsidR="009542C1">
              <w:rPr>
                <w:noProof/>
                <w:webHidden/>
              </w:rPr>
            </w:r>
            <w:r w:rsidR="009542C1">
              <w:rPr>
                <w:noProof/>
                <w:webHidden/>
              </w:rPr>
              <w:fldChar w:fldCharType="separate"/>
            </w:r>
            <w:r w:rsidR="009542C1">
              <w:rPr>
                <w:noProof/>
                <w:webHidden/>
              </w:rPr>
              <w:t>19</w:t>
            </w:r>
            <w:r w:rsidR="009542C1">
              <w:rPr>
                <w:noProof/>
                <w:webHidden/>
              </w:rPr>
              <w:fldChar w:fldCharType="end"/>
            </w:r>
          </w:hyperlink>
        </w:p>
        <w:p w14:paraId="5416504E" w14:textId="0C0952C7"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79" w:history="1">
            <w:r w:rsidR="009542C1" w:rsidRPr="00B33D1C">
              <w:rPr>
                <w:rStyle w:val="Hyperlink"/>
                <w:noProof/>
              </w:rPr>
              <w:t>5. Um modelo de contexto de práticas de PoC</w:t>
            </w:r>
            <w:r w:rsidR="009542C1">
              <w:rPr>
                <w:noProof/>
                <w:webHidden/>
              </w:rPr>
              <w:tab/>
            </w:r>
            <w:r w:rsidR="009542C1">
              <w:rPr>
                <w:noProof/>
                <w:webHidden/>
              </w:rPr>
              <w:fldChar w:fldCharType="begin"/>
            </w:r>
            <w:r w:rsidR="009542C1">
              <w:rPr>
                <w:noProof/>
                <w:webHidden/>
              </w:rPr>
              <w:instrText xml:space="preserve"> PAGEREF _Toc68458079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7713B18D" w14:textId="7A2F1F48" w:rsidR="009542C1" w:rsidRDefault="00AD443F">
          <w:pPr>
            <w:pStyle w:val="TOC2"/>
            <w:rPr>
              <w:rFonts w:asciiTheme="minorHAnsi" w:eastAsiaTheme="minorEastAsia" w:hAnsiTheme="minorHAnsi" w:cstheme="minorBidi"/>
              <w:smallCaps w:val="0"/>
              <w:noProof/>
              <w:sz w:val="24"/>
              <w:szCs w:val="24"/>
              <w:lang w:val="en-US"/>
            </w:rPr>
          </w:pPr>
          <w:hyperlink w:anchor="_Toc68458080" w:history="1">
            <w:r w:rsidR="009542C1" w:rsidRPr="00B33D1C">
              <w:rPr>
                <w:rStyle w:val="Hyperlink"/>
                <w:noProof/>
              </w:rPr>
              <w:t>5.1 Mapeando as práticas de PoC com a estrutura de problemas da EC</w:t>
            </w:r>
            <w:r w:rsidR="009542C1">
              <w:rPr>
                <w:noProof/>
                <w:webHidden/>
              </w:rPr>
              <w:tab/>
            </w:r>
            <w:r w:rsidR="009542C1">
              <w:rPr>
                <w:noProof/>
                <w:webHidden/>
              </w:rPr>
              <w:fldChar w:fldCharType="begin"/>
            </w:r>
            <w:r w:rsidR="009542C1">
              <w:rPr>
                <w:noProof/>
                <w:webHidden/>
              </w:rPr>
              <w:instrText xml:space="preserve"> PAGEREF _Toc68458080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498F59AB" w14:textId="14B95CF2" w:rsidR="009542C1" w:rsidRDefault="00AD443F">
          <w:pPr>
            <w:pStyle w:val="TOC2"/>
            <w:rPr>
              <w:rFonts w:asciiTheme="minorHAnsi" w:eastAsiaTheme="minorEastAsia" w:hAnsiTheme="minorHAnsi" w:cstheme="minorBidi"/>
              <w:smallCaps w:val="0"/>
              <w:noProof/>
              <w:sz w:val="24"/>
              <w:szCs w:val="24"/>
              <w:lang w:val="en-US"/>
            </w:rPr>
          </w:pPr>
          <w:hyperlink w:anchor="_Toc68458081" w:history="1">
            <w:r w:rsidR="009542C1" w:rsidRPr="00B33D1C">
              <w:rPr>
                <w:rStyle w:val="Hyperlink"/>
                <w:noProof/>
              </w:rPr>
              <w:t>5.2 Apresentando as práticas de PoC utilizando as lentes teóricas da EC e da TA</w:t>
            </w:r>
            <w:r w:rsidR="009542C1">
              <w:rPr>
                <w:noProof/>
                <w:webHidden/>
              </w:rPr>
              <w:tab/>
            </w:r>
            <w:r w:rsidR="009542C1">
              <w:rPr>
                <w:noProof/>
                <w:webHidden/>
              </w:rPr>
              <w:fldChar w:fldCharType="begin"/>
            </w:r>
            <w:r w:rsidR="009542C1">
              <w:rPr>
                <w:noProof/>
                <w:webHidden/>
              </w:rPr>
              <w:instrText xml:space="preserve"> PAGEREF _Toc68458081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1B6FE13F" w14:textId="7D352FC8"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2" w:history="1">
            <w:r w:rsidR="009542C1" w:rsidRPr="00B33D1C">
              <w:rPr>
                <w:rStyle w:val="Hyperlink"/>
                <w:noProof/>
              </w:rPr>
              <w:t>5.2.1. A prática de Exploração</w:t>
            </w:r>
            <w:r w:rsidR="009542C1">
              <w:rPr>
                <w:noProof/>
                <w:webHidden/>
              </w:rPr>
              <w:tab/>
            </w:r>
            <w:r w:rsidR="009542C1">
              <w:rPr>
                <w:noProof/>
                <w:webHidden/>
              </w:rPr>
              <w:fldChar w:fldCharType="begin"/>
            </w:r>
            <w:r w:rsidR="009542C1">
              <w:rPr>
                <w:noProof/>
                <w:webHidden/>
              </w:rPr>
              <w:instrText xml:space="preserve"> PAGEREF _Toc68458082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2E20E57C" w14:textId="5EFB6D58"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3" w:history="1">
            <w:r w:rsidR="009542C1" w:rsidRPr="00B33D1C">
              <w:rPr>
                <w:rStyle w:val="Hyperlink"/>
                <w:noProof/>
              </w:rPr>
              <w:t>5.2.2. A prática de Compreensão</w:t>
            </w:r>
            <w:r w:rsidR="009542C1">
              <w:rPr>
                <w:noProof/>
                <w:webHidden/>
              </w:rPr>
              <w:tab/>
            </w:r>
            <w:r w:rsidR="009542C1">
              <w:rPr>
                <w:noProof/>
                <w:webHidden/>
              </w:rPr>
              <w:fldChar w:fldCharType="begin"/>
            </w:r>
            <w:r w:rsidR="009542C1">
              <w:rPr>
                <w:noProof/>
                <w:webHidden/>
              </w:rPr>
              <w:instrText xml:space="preserve"> PAGEREF _Toc68458083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3F109758" w14:textId="542A2AFE"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4" w:history="1">
            <w:r w:rsidR="009542C1" w:rsidRPr="00B33D1C">
              <w:rPr>
                <w:rStyle w:val="Hyperlink"/>
                <w:noProof/>
              </w:rPr>
              <w:t>5.2.3. A prática de Modelagem</w:t>
            </w:r>
            <w:r w:rsidR="009542C1">
              <w:rPr>
                <w:noProof/>
                <w:webHidden/>
              </w:rPr>
              <w:tab/>
            </w:r>
            <w:r w:rsidR="009542C1">
              <w:rPr>
                <w:noProof/>
                <w:webHidden/>
              </w:rPr>
              <w:fldChar w:fldCharType="begin"/>
            </w:r>
            <w:r w:rsidR="009542C1">
              <w:rPr>
                <w:noProof/>
                <w:webHidden/>
              </w:rPr>
              <w:instrText xml:space="preserve"> PAGEREF _Toc68458084 \h </w:instrText>
            </w:r>
            <w:r w:rsidR="009542C1">
              <w:rPr>
                <w:noProof/>
                <w:webHidden/>
              </w:rPr>
            </w:r>
            <w:r w:rsidR="009542C1">
              <w:rPr>
                <w:noProof/>
                <w:webHidden/>
              </w:rPr>
              <w:fldChar w:fldCharType="separate"/>
            </w:r>
            <w:r w:rsidR="009542C1">
              <w:rPr>
                <w:noProof/>
                <w:webHidden/>
              </w:rPr>
              <w:t>20</w:t>
            </w:r>
            <w:r w:rsidR="009542C1">
              <w:rPr>
                <w:noProof/>
                <w:webHidden/>
              </w:rPr>
              <w:fldChar w:fldCharType="end"/>
            </w:r>
          </w:hyperlink>
        </w:p>
        <w:p w14:paraId="7A8AE7E0" w14:textId="421F469D"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5" w:history="1">
            <w:r w:rsidR="009542C1" w:rsidRPr="00B33D1C">
              <w:rPr>
                <w:rStyle w:val="Hyperlink"/>
                <w:noProof/>
              </w:rPr>
              <w:t>5.2.4. A prática de Especificação</w:t>
            </w:r>
            <w:r w:rsidR="009542C1">
              <w:rPr>
                <w:noProof/>
                <w:webHidden/>
              </w:rPr>
              <w:tab/>
            </w:r>
            <w:r w:rsidR="009542C1">
              <w:rPr>
                <w:noProof/>
                <w:webHidden/>
              </w:rPr>
              <w:fldChar w:fldCharType="begin"/>
            </w:r>
            <w:r w:rsidR="009542C1">
              <w:rPr>
                <w:noProof/>
                <w:webHidden/>
              </w:rPr>
              <w:instrText xml:space="preserve"> PAGEREF _Toc68458085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3DEE8592" w14:textId="626F362B"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6" w:history="1">
            <w:r w:rsidR="009542C1" w:rsidRPr="00B33D1C">
              <w:rPr>
                <w:rStyle w:val="Hyperlink"/>
                <w:noProof/>
              </w:rPr>
              <w:t>5.2.5. A prática de Execução</w:t>
            </w:r>
            <w:r w:rsidR="009542C1">
              <w:rPr>
                <w:noProof/>
                <w:webHidden/>
              </w:rPr>
              <w:tab/>
            </w:r>
            <w:r w:rsidR="009542C1">
              <w:rPr>
                <w:noProof/>
                <w:webHidden/>
              </w:rPr>
              <w:fldChar w:fldCharType="begin"/>
            </w:r>
            <w:r w:rsidR="009542C1">
              <w:rPr>
                <w:noProof/>
                <w:webHidden/>
              </w:rPr>
              <w:instrText xml:space="preserve"> PAGEREF _Toc68458086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0286FBFF" w14:textId="46F48772"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7" w:history="1">
            <w:r w:rsidR="009542C1" w:rsidRPr="00B33D1C">
              <w:rPr>
                <w:rStyle w:val="Hyperlink"/>
                <w:noProof/>
              </w:rPr>
              <w:t>5.2.6. A prática de Negociação</w:t>
            </w:r>
            <w:r w:rsidR="009542C1">
              <w:rPr>
                <w:noProof/>
                <w:webHidden/>
              </w:rPr>
              <w:tab/>
            </w:r>
            <w:r w:rsidR="009542C1">
              <w:rPr>
                <w:noProof/>
                <w:webHidden/>
              </w:rPr>
              <w:fldChar w:fldCharType="begin"/>
            </w:r>
            <w:r w:rsidR="009542C1">
              <w:rPr>
                <w:noProof/>
                <w:webHidden/>
              </w:rPr>
              <w:instrText xml:space="preserve"> PAGEREF _Toc68458087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0F7E23D5" w14:textId="7A2E638B"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8" w:history="1">
            <w:r w:rsidR="009542C1" w:rsidRPr="00B33D1C">
              <w:rPr>
                <w:rStyle w:val="Hyperlink"/>
                <w:noProof/>
              </w:rPr>
              <w:t>5.2.7. A prática de Improvisação</w:t>
            </w:r>
            <w:r w:rsidR="009542C1">
              <w:rPr>
                <w:noProof/>
                <w:webHidden/>
              </w:rPr>
              <w:tab/>
            </w:r>
            <w:r w:rsidR="009542C1">
              <w:rPr>
                <w:noProof/>
                <w:webHidden/>
              </w:rPr>
              <w:fldChar w:fldCharType="begin"/>
            </w:r>
            <w:r w:rsidR="009542C1">
              <w:rPr>
                <w:noProof/>
                <w:webHidden/>
              </w:rPr>
              <w:instrText xml:space="preserve"> PAGEREF _Toc68458088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75314CB6" w14:textId="2EBE6B7F"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9" w:history="1">
            <w:r w:rsidR="009542C1" w:rsidRPr="00B33D1C">
              <w:rPr>
                <w:rStyle w:val="Hyperlink"/>
                <w:noProof/>
              </w:rPr>
              <w:t>5.2.8. A prática de Reflexão</w:t>
            </w:r>
            <w:r w:rsidR="009542C1">
              <w:rPr>
                <w:noProof/>
                <w:webHidden/>
              </w:rPr>
              <w:tab/>
            </w:r>
            <w:r w:rsidR="009542C1">
              <w:rPr>
                <w:noProof/>
                <w:webHidden/>
              </w:rPr>
              <w:fldChar w:fldCharType="begin"/>
            </w:r>
            <w:r w:rsidR="009542C1">
              <w:rPr>
                <w:noProof/>
                <w:webHidden/>
              </w:rPr>
              <w:instrText xml:space="preserve"> PAGEREF _Toc68458089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7F58EB02" w14:textId="1C6470CD"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0" w:history="1">
            <w:r w:rsidR="009542C1" w:rsidRPr="00B33D1C">
              <w:rPr>
                <w:rStyle w:val="Hyperlink"/>
                <w:noProof/>
              </w:rPr>
              <w:t>5.2.9. A prática de Descrição</w:t>
            </w:r>
            <w:r w:rsidR="009542C1">
              <w:rPr>
                <w:noProof/>
                <w:webHidden/>
              </w:rPr>
              <w:tab/>
            </w:r>
            <w:r w:rsidR="009542C1">
              <w:rPr>
                <w:noProof/>
                <w:webHidden/>
              </w:rPr>
              <w:fldChar w:fldCharType="begin"/>
            </w:r>
            <w:r w:rsidR="009542C1">
              <w:rPr>
                <w:noProof/>
                <w:webHidden/>
              </w:rPr>
              <w:instrText xml:space="preserve"> PAGEREF _Toc68458090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113CA68A" w14:textId="29C4FEBF"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1" w:history="1">
            <w:r w:rsidR="009542C1" w:rsidRPr="00B33D1C">
              <w:rPr>
                <w:rStyle w:val="Hyperlink"/>
                <w:noProof/>
              </w:rPr>
              <w:t>5.2.10. A prática de Documentação</w:t>
            </w:r>
            <w:r w:rsidR="009542C1">
              <w:rPr>
                <w:noProof/>
                <w:webHidden/>
              </w:rPr>
              <w:tab/>
            </w:r>
            <w:r w:rsidR="009542C1">
              <w:rPr>
                <w:noProof/>
                <w:webHidden/>
              </w:rPr>
              <w:fldChar w:fldCharType="begin"/>
            </w:r>
            <w:r w:rsidR="009542C1">
              <w:rPr>
                <w:noProof/>
                <w:webHidden/>
              </w:rPr>
              <w:instrText xml:space="preserve"> PAGEREF _Toc68458091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5ECDA485" w14:textId="45A12086" w:rsidR="009542C1" w:rsidRDefault="00AD443F">
          <w:pPr>
            <w:pStyle w:val="TOC2"/>
            <w:rPr>
              <w:rFonts w:asciiTheme="minorHAnsi" w:eastAsiaTheme="minorEastAsia" w:hAnsiTheme="minorHAnsi" w:cstheme="minorBidi"/>
              <w:smallCaps w:val="0"/>
              <w:noProof/>
              <w:sz w:val="24"/>
              <w:szCs w:val="24"/>
              <w:lang w:val="en-US"/>
            </w:rPr>
          </w:pPr>
          <w:hyperlink w:anchor="_Toc68458092" w:history="1">
            <w:r w:rsidR="009542C1" w:rsidRPr="00B33D1C">
              <w:rPr>
                <w:rStyle w:val="Hyperlink"/>
                <w:noProof/>
              </w:rPr>
              <w:t>5.3 Apresentando nossa proposta de um modelo de contexto de práticas de PoC</w:t>
            </w:r>
            <w:r w:rsidR="009542C1">
              <w:rPr>
                <w:noProof/>
                <w:webHidden/>
              </w:rPr>
              <w:tab/>
            </w:r>
            <w:r w:rsidR="009542C1">
              <w:rPr>
                <w:noProof/>
                <w:webHidden/>
              </w:rPr>
              <w:fldChar w:fldCharType="begin"/>
            </w:r>
            <w:r w:rsidR="009542C1">
              <w:rPr>
                <w:noProof/>
                <w:webHidden/>
              </w:rPr>
              <w:instrText xml:space="preserve"> PAGEREF _Toc68458092 \h </w:instrText>
            </w:r>
            <w:r w:rsidR="009542C1">
              <w:rPr>
                <w:noProof/>
                <w:webHidden/>
              </w:rPr>
            </w:r>
            <w:r w:rsidR="009542C1">
              <w:rPr>
                <w:noProof/>
                <w:webHidden/>
              </w:rPr>
              <w:fldChar w:fldCharType="separate"/>
            </w:r>
            <w:r w:rsidR="009542C1">
              <w:rPr>
                <w:noProof/>
                <w:webHidden/>
              </w:rPr>
              <w:t>21</w:t>
            </w:r>
            <w:r w:rsidR="009542C1">
              <w:rPr>
                <w:noProof/>
                <w:webHidden/>
              </w:rPr>
              <w:fldChar w:fldCharType="end"/>
            </w:r>
          </w:hyperlink>
        </w:p>
        <w:p w14:paraId="122D587D" w14:textId="1AAC55E6"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093" w:history="1">
            <w:r w:rsidR="009542C1" w:rsidRPr="00B33D1C">
              <w:rPr>
                <w:rStyle w:val="Hyperlink"/>
                <w:noProof/>
              </w:rPr>
              <w:t>6. Modelos de Contexto de Práticas e a Gestão do Conhecimento</w:t>
            </w:r>
            <w:r w:rsidR="009542C1">
              <w:rPr>
                <w:noProof/>
                <w:webHidden/>
              </w:rPr>
              <w:tab/>
            </w:r>
            <w:r w:rsidR="009542C1">
              <w:rPr>
                <w:noProof/>
                <w:webHidden/>
              </w:rPr>
              <w:fldChar w:fldCharType="begin"/>
            </w:r>
            <w:r w:rsidR="009542C1">
              <w:rPr>
                <w:noProof/>
                <w:webHidden/>
              </w:rPr>
              <w:instrText xml:space="preserve"> PAGEREF _Toc68458093 \h </w:instrText>
            </w:r>
            <w:r w:rsidR="009542C1">
              <w:rPr>
                <w:noProof/>
                <w:webHidden/>
              </w:rPr>
            </w:r>
            <w:r w:rsidR="009542C1">
              <w:rPr>
                <w:noProof/>
                <w:webHidden/>
              </w:rPr>
              <w:fldChar w:fldCharType="separate"/>
            </w:r>
            <w:r w:rsidR="009542C1">
              <w:rPr>
                <w:noProof/>
                <w:webHidden/>
              </w:rPr>
              <w:t>22</w:t>
            </w:r>
            <w:r w:rsidR="009542C1">
              <w:rPr>
                <w:noProof/>
                <w:webHidden/>
              </w:rPr>
              <w:fldChar w:fldCharType="end"/>
            </w:r>
          </w:hyperlink>
        </w:p>
        <w:p w14:paraId="70A8628A" w14:textId="64405EF1" w:rsidR="009542C1" w:rsidRDefault="00AD443F">
          <w:pPr>
            <w:pStyle w:val="TOC2"/>
            <w:rPr>
              <w:rFonts w:asciiTheme="minorHAnsi" w:eastAsiaTheme="minorEastAsia" w:hAnsiTheme="minorHAnsi" w:cstheme="minorBidi"/>
              <w:smallCaps w:val="0"/>
              <w:noProof/>
              <w:sz w:val="24"/>
              <w:szCs w:val="24"/>
              <w:lang w:val="en-US"/>
            </w:rPr>
          </w:pPr>
          <w:hyperlink w:anchor="_Toc68458094" w:history="1">
            <w:r w:rsidR="009542C1" w:rsidRPr="00B33D1C">
              <w:rPr>
                <w:rStyle w:val="Hyperlink"/>
                <w:noProof/>
              </w:rPr>
              <w:t>6.1 O contexto da PoC e suas redes de conhecimento</w:t>
            </w:r>
            <w:r w:rsidR="009542C1">
              <w:rPr>
                <w:noProof/>
                <w:webHidden/>
              </w:rPr>
              <w:tab/>
            </w:r>
            <w:r w:rsidR="009542C1">
              <w:rPr>
                <w:noProof/>
                <w:webHidden/>
              </w:rPr>
              <w:fldChar w:fldCharType="begin"/>
            </w:r>
            <w:r w:rsidR="009542C1">
              <w:rPr>
                <w:noProof/>
                <w:webHidden/>
              </w:rPr>
              <w:instrText xml:space="preserve"> PAGEREF _Toc68458094 \h </w:instrText>
            </w:r>
            <w:r w:rsidR="009542C1">
              <w:rPr>
                <w:noProof/>
                <w:webHidden/>
              </w:rPr>
            </w:r>
            <w:r w:rsidR="009542C1">
              <w:rPr>
                <w:noProof/>
                <w:webHidden/>
              </w:rPr>
              <w:fldChar w:fldCharType="separate"/>
            </w:r>
            <w:r w:rsidR="009542C1">
              <w:rPr>
                <w:noProof/>
                <w:webHidden/>
              </w:rPr>
              <w:t>22</w:t>
            </w:r>
            <w:r w:rsidR="009542C1">
              <w:rPr>
                <w:noProof/>
                <w:webHidden/>
              </w:rPr>
              <w:fldChar w:fldCharType="end"/>
            </w:r>
          </w:hyperlink>
        </w:p>
        <w:p w14:paraId="06D92BA4" w14:textId="76BC0534" w:rsidR="009542C1" w:rsidRDefault="00AD443F">
          <w:pPr>
            <w:pStyle w:val="TOC2"/>
            <w:rPr>
              <w:rFonts w:asciiTheme="minorHAnsi" w:eastAsiaTheme="minorEastAsia" w:hAnsiTheme="minorHAnsi" w:cstheme="minorBidi"/>
              <w:smallCaps w:val="0"/>
              <w:noProof/>
              <w:sz w:val="24"/>
              <w:szCs w:val="24"/>
              <w:lang w:val="en-US"/>
            </w:rPr>
          </w:pPr>
          <w:hyperlink w:anchor="_Toc68458095" w:history="1">
            <w:r w:rsidR="009542C1" w:rsidRPr="00B33D1C">
              <w:rPr>
                <w:rStyle w:val="Hyperlink"/>
                <w:noProof/>
              </w:rPr>
              <w:t>6.2 Apresentando as redes de conhecimento no contexto da PoC</w:t>
            </w:r>
            <w:r w:rsidR="009542C1">
              <w:rPr>
                <w:noProof/>
                <w:webHidden/>
              </w:rPr>
              <w:tab/>
            </w:r>
            <w:r w:rsidR="009542C1">
              <w:rPr>
                <w:noProof/>
                <w:webHidden/>
              </w:rPr>
              <w:fldChar w:fldCharType="begin"/>
            </w:r>
            <w:r w:rsidR="009542C1">
              <w:rPr>
                <w:noProof/>
                <w:webHidden/>
              </w:rPr>
              <w:instrText xml:space="preserve"> PAGEREF _Toc68458095 \h </w:instrText>
            </w:r>
            <w:r w:rsidR="009542C1">
              <w:rPr>
                <w:noProof/>
                <w:webHidden/>
              </w:rPr>
            </w:r>
            <w:r w:rsidR="009542C1">
              <w:rPr>
                <w:noProof/>
                <w:webHidden/>
              </w:rPr>
              <w:fldChar w:fldCharType="separate"/>
            </w:r>
            <w:r w:rsidR="009542C1">
              <w:rPr>
                <w:noProof/>
                <w:webHidden/>
              </w:rPr>
              <w:t>31</w:t>
            </w:r>
            <w:r w:rsidR="009542C1">
              <w:rPr>
                <w:noProof/>
                <w:webHidden/>
              </w:rPr>
              <w:fldChar w:fldCharType="end"/>
            </w:r>
          </w:hyperlink>
        </w:p>
        <w:p w14:paraId="546BEE72" w14:textId="304A88E3"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6" w:history="1">
            <w:r w:rsidR="009542C1" w:rsidRPr="00B33D1C">
              <w:rPr>
                <w:rStyle w:val="Hyperlink"/>
                <w:noProof/>
              </w:rPr>
              <w:t>6.2.1. Um exemplo de uma rede de conhecimento baseada na prática da Exploração</w:t>
            </w:r>
            <w:r w:rsidR="009542C1">
              <w:rPr>
                <w:noProof/>
                <w:webHidden/>
              </w:rPr>
              <w:tab/>
            </w:r>
            <w:r w:rsidR="009542C1">
              <w:rPr>
                <w:noProof/>
                <w:webHidden/>
              </w:rPr>
              <w:fldChar w:fldCharType="begin"/>
            </w:r>
            <w:r w:rsidR="009542C1">
              <w:rPr>
                <w:noProof/>
                <w:webHidden/>
              </w:rPr>
              <w:instrText xml:space="preserve"> PAGEREF _Toc68458096 \h </w:instrText>
            </w:r>
            <w:r w:rsidR="009542C1">
              <w:rPr>
                <w:noProof/>
                <w:webHidden/>
              </w:rPr>
            </w:r>
            <w:r w:rsidR="009542C1">
              <w:rPr>
                <w:noProof/>
                <w:webHidden/>
              </w:rPr>
              <w:fldChar w:fldCharType="separate"/>
            </w:r>
            <w:r w:rsidR="009542C1">
              <w:rPr>
                <w:noProof/>
                <w:webHidden/>
              </w:rPr>
              <w:t>37</w:t>
            </w:r>
            <w:r w:rsidR="009542C1">
              <w:rPr>
                <w:noProof/>
                <w:webHidden/>
              </w:rPr>
              <w:fldChar w:fldCharType="end"/>
            </w:r>
          </w:hyperlink>
        </w:p>
        <w:p w14:paraId="4BA76A46" w14:textId="60EC63E5" w:rsidR="009542C1" w:rsidRDefault="00AD443F">
          <w:pPr>
            <w:pStyle w:val="TOC2"/>
            <w:rPr>
              <w:rFonts w:asciiTheme="minorHAnsi" w:eastAsiaTheme="minorEastAsia" w:hAnsiTheme="minorHAnsi" w:cstheme="minorBidi"/>
              <w:smallCaps w:val="0"/>
              <w:noProof/>
              <w:sz w:val="24"/>
              <w:szCs w:val="24"/>
              <w:lang w:val="en-US"/>
            </w:rPr>
          </w:pPr>
          <w:hyperlink w:anchor="_Toc68458097" w:history="1">
            <w:r w:rsidR="009542C1" w:rsidRPr="00B33D1C">
              <w:rPr>
                <w:rStyle w:val="Hyperlink"/>
                <w:noProof/>
              </w:rPr>
              <w:t>6.3 Uma teoria emprestada da Física: introduzindo a Teoria da Percolação na PoC</w:t>
            </w:r>
            <w:r w:rsidR="009542C1">
              <w:rPr>
                <w:noProof/>
                <w:webHidden/>
              </w:rPr>
              <w:tab/>
            </w:r>
            <w:r w:rsidR="009542C1">
              <w:rPr>
                <w:noProof/>
                <w:webHidden/>
              </w:rPr>
              <w:fldChar w:fldCharType="begin"/>
            </w:r>
            <w:r w:rsidR="009542C1">
              <w:rPr>
                <w:noProof/>
                <w:webHidden/>
              </w:rPr>
              <w:instrText xml:space="preserve"> PAGEREF _Toc68458097 \h </w:instrText>
            </w:r>
            <w:r w:rsidR="009542C1">
              <w:rPr>
                <w:noProof/>
                <w:webHidden/>
              </w:rPr>
            </w:r>
            <w:r w:rsidR="009542C1">
              <w:rPr>
                <w:noProof/>
                <w:webHidden/>
              </w:rPr>
              <w:fldChar w:fldCharType="separate"/>
            </w:r>
            <w:r w:rsidR="009542C1">
              <w:rPr>
                <w:noProof/>
                <w:webHidden/>
              </w:rPr>
              <w:t>40</w:t>
            </w:r>
            <w:r w:rsidR="009542C1">
              <w:rPr>
                <w:noProof/>
                <w:webHidden/>
              </w:rPr>
              <w:fldChar w:fldCharType="end"/>
            </w:r>
          </w:hyperlink>
        </w:p>
        <w:p w14:paraId="70A4D79E" w14:textId="7032DECB"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8" w:history="1">
            <w:r w:rsidR="009542C1" w:rsidRPr="00B33D1C">
              <w:rPr>
                <w:rStyle w:val="Hyperlink"/>
                <w:noProof/>
              </w:rPr>
              <w:t>6.3.1. Um exemplo do uso da Teoria da Percolação na rede de conhecimento da PoC</w:t>
            </w:r>
            <w:r w:rsidR="009542C1">
              <w:rPr>
                <w:noProof/>
                <w:webHidden/>
              </w:rPr>
              <w:tab/>
            </w:r>
            <w:r w:rsidR="009542C1">
              <w:rPr>
                <w:noProof/>
                <w:webHidden/>
              </w:rPr>
              <w:fldChar w:fldCharType="begin"/>
            </w:r>
            <w:r w:rsidR="009542C1">
              <w:rPr>
                <w:noProof/>
                <w:webHidden/>
              </w:rPr>
              <w:instrText xml:space="preserve"> PAGEREF _Toc68458098 \h </w:instrText>
            </w:r>
            <w:r w:rsidR="009542C1">
              <w:rPr>
                <w:noProof/>
                <w:webHidden/>
              </w:rPr>
            </w:r>
            <w:r w:rsidR="009542C1">
              <w:rPr>
                <w:noProof/>
                <w:webHidden/>
              </w:rPr>
              <w:fldChar w:fldCharType="separate"/>
            </w:r>
            <w:r w:rsidR="009542C1">
              <w:rPr>
                <w:noProof/>
                <w:webHidden/>
              </w:rPr>
              <w:t>50</w:t>
            </w:r>
            <w:r w:rsidR="009542C1">
              <w:rPr>
                <w:noProof/>
                <w:webHidden/>
              </w:rPr>
              <w:fldChar w:fldCharType="end"/>
            </w:r>
          </w:hyperlink>
        </w:p>
        <w:p w14:paraId="7EF0C094" w14:textId="56C3F9D9" w:rsidR="009542C1" w:rsidRDefault="00AD443F">
          <w:pPr>
            <w:pStyle w:val="TOC2"/>
            <w:rPr>
              <w:rFonts w:asciiTheme="minorHAnsi" w:eastAsiaTheme="minorEastAsia" w:hAnsiTheme="minorHAnsi" w:cstheme="minorBidi"/>
              <w:smallCaps w:val="0"/>
              <w:noProof/>
              <w:sz w:val="24"/>
              <w:szCs w:val="24"/>
              <w:lang w:val="en-US"/>
            </w:rPr>
          </w:pPr>
          <w:hyperlink w:anchor="_Toc68458099" w:history="1">
            <w:r w:rsidR="009542C1" w:rsidRPr="00B33D1C">
              <w:rPr>
                <w:rStyle w:val="Hyperlink"/>
                <w:noProof/>
              </w:rPr>
              <w:t>6.4 A aplicabilidade das Redes de Conhecimento e a Teoria da Percolação na PoC</w:t>
            </w:r>
            <w:r w:rsidR="009542C1">
              <w:rPr>
                <w:noProof/>
                <w:webHidden/>
              </w:rPr>
              <w:tab/>
            </w:r>
            <w:r w:rsidR="009542C1">
              <w:rPr>
                <w:noProof/>
                <w:webHidden/>
              </w:rPr>
              <w:fldChar w:fldCharType="begin"/>
            </w:r>
            <w:r w:rsidR="009542C1">
              <w:rPr>
                <w:noProof/>
                <w:webHidden/>
              </w:rPr>
              <w:instrText xml:space="preserve"> PAGEREF _Toc68458099 \h </w:instrText>
            </w:r>
            <w:r w:rsidR="009542C1">
              <w:rPr>
                <w:noProof/>
                <w:webHidden/>
              </w:rPr>
            </w:r>
            <w:r w:rsidR="009542C1">
              <w:rPr>
                <w:noProof/>
                <w:webHidden/>
              </w:rPr>
              <w:fldChar w:fldCharType="separate"/>
            </w:r>
            <w:r w:rsidR="009542C1">
              <w:rPr>
                <w:noProof/>
                <w:webHidden/>
              </w:rPr>
              <w:t>56</w:t>
            </w:r>
            <w:r w:rsidR="009542C1">
              <w:rPr>
                <w:noProof/>
                <w:webHidden/>
              </w:rPr>
              <w:fldChar w:fldCharType="end"/>
            </w:r>
          </w:hyperlink>
        </w:p>
        <w:p w14:paraId="7518FB74" w14:textId="4C483CE0"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100" w:history="1">
            <w:r w:rsidR="009542C1" w:rsidRPr="00B33D1C">
              <w:rPr>
                <w:rStyle w:val="Hyperlink"/>
                <w:noProof/>
              </w:rPr>
              <w:t>7. O Fluxo de Conhecimento na PoC</w:t>
            </w:r>
            <w:r w:rsidR="009542C1">
              <w:rPr>
                <w:noProof/>
                <w:webHidden/>
              </w:rPr>
              <w:tab/>
            </w:r>
            <w:r w:rsidR="009542C1">
              <w:rPr>
                <w:noProof/>
                <w:webHidden/>
              </w:rPr>
              <w:fldChar w:fldCharType="begin"/>
            </w:r>
            <w:r w:rsidR="009542C1">
              <w:rPr>
                <w:noProof/>
                <w:webHidden/>
              </w:rPr>
              <w:instrText xml:space="preserve"> PAGEREF _Toc68458100 \h </w:instrText>
            </w:r>
            <w:r w:rsidR="009542C1">
              <w:rPr>
                <w:noProof/>
                <w:webHidden/>
              </w:rPr>
            </w:r>
            <w:r w:rsidR="009542C1">
              <w:rPr>
                <w:noProof/>
                <w:webHidden/>
              </w:rPr>
              <w:fldChar w:fldCharType="separate"/>
            </w:r>
            <w:r w:rsidR="009542C1">
              <w:rPr>
                <w:noProof/>
                <w:webHidden/>
              </w:rPr>
              <w:t>58</w:t>
            </w:r>
            <w:r w:rsidR="009542C1">
              <w:rPr>
                <w:noProof/>
                <w:webHidden/>
              </w:rPr>
              <w:fldChar w:fldCharType="end"/>
            </w:r>
          </w:hyperlink>
        </w:p>
        <w:p w14:paraId="5A737D90" w14:textId="4D74CD61" w:rsidR="009542C1" w:rsidRDefault="00AD443F">
          <w:pPr>
            <w:pStyle w:val="TOC2"/>
            <w:rPr>
              <w:rFonts w:asciiTheme="minorHAnsi" w:eastAsiaTheme="minorEastAsia" w:hAnsiTheme="minorHAnsi" w:cstheme="minorBidi"/>
              <w:smallCaps w:val="0"/>
              <w:noProof/>
              <w:sz w:val="24"/>
              <w:szCs w:val="24"/>
              <w:lang w:val="en-US"/>
            </w:rPr>
          </w:pPr>
          <w:hyperlink w:anchor="_Toc68458101" w:history="1">
            <w:r w:rsidR="009542C1" w:rsidRPr="00B33D1C">
              <w:rPr>
                <w:rStyle w:val="Hyperlink"/>
                <w:noProof/>
              </w:rPr>
              <w:t>7.1 Examinando o problema de interpretação usando a hermenêutica no contexto da PoC</w:t>
            </w:r>
            <w:r w:rsidR="009542C1">
              <w:rPr>
                <w:noProof/>
                <w:webHidden/>
              </w:rPr>
              <w:tab/>
            </w:r>
            <w:r w:rsidR="009542C1">
              <w:rPr>
                <w:noProof/>
                <w:webHidden/>
              </w:rPr>
              <w:fldChar w:fldCharType="begin"/>
            </w:r>
            <w:r w:rsidR="009542C1">
              <w:rPr>
                <w:noProof/>
                <w:webHidden/>
              </w:rPr>
              <w:instrText xml:space="preserve"> PAGEREF _Toc68458101 \h </w:instrText>
            </w:r>
            <w:r w:rsidR="009542C1">
              <w:rPr>
                <w:noProof/>
                <w:webHidden/>
              </w:rPr>
            </w:r>
            <w:r w:rsidR="009542C1">
              <w:rPr>
                <w:noProof/>
                <w:webHidden/>
              </w:rPr>
              <w:fldChar w:fldCharType="separate"/>
            </w:r>
            <w:r w:rsidR="009542C1">
              <w:rPr>
                <w:noProof/>
                <w:webHidden/>
              </w:rPr>
              <w:t>59</w:t>
            </w:r>
            <w:r w:rsidR="009542C1">
              <w:rPr>
                <w:noProof/>
                <w:webHidden/>
              </w:rPr>
              <w:fldChar w:fldCharType="end"/>
            </w:r>
          </w:hyperlink>
        </w:p>
        <w:p w14:paraId="1BA4D0DC" w14:textId="6B565212" w:rsidR="009542C1" w:rsidRDefault="00AD443F">
          <w:pPr>
            <w:pStyle w:val="TOC2"/>
            <w:rPr>
              <w:rFonts w:asciiTheme="minorHAnsi" w:eastAsiaTheme="minorEastAsia" w:hAnsiTheme="minorHAnsi" w:cstheme="minorBidi"/>
              <w:smallCaps w:val="0"/>
              <w:noProof/>
              <w:sz w:val="24"/>
              <w:szCs w:val="24"/>
              <w:lang w:val="en-US"/>
            </w:rPr>
          </w:pPr>
          <w:hyperlink w:anchor="_Toc68458102" w:history="1">
            <w:r w:rsidR="009542C1" w:rsidRPr="00B33D1C">
              <w:rPr>
                <w:rStyle w:val="Hyperlink"/>
                <w:noProof/>
              </w:rPr>
              <w:t>7.2 A hermenêutica e os cenários na PoC</w:t>
            </w:r>
            <w:r w:rsidR="009542C1">
              <w:rPr>
                <w:noProof/>
                <w:webHidden/>
              </w:rPr>
              <w:tab/>
            </w:r>
            <w:r w:rsidR="009542C1">
              <w:rPr>
                <w:noProof/>
                <w:webHidden/>
              </w:rPr>
              <w:fldChar w:fldCharType="begin"/>
            </w:r>
            <w:r w:rsidR="009542C1">
              <w:rPr>
                <w:noProof/>
                <w:webHidden/>
              </w:rPr>
              <w:instrText xml:space="preserve"> PAGEREF _Toc68458102 \h </w:instrText>
            </w:r>
            <w:r w:rsidR="009542C1">
              <w:rPr>
                <w:noProof/>
                <w:webHidden/>
              </w:rPr>
            </w:r>
            <w:r w:rsidR="009542C1">
              <w:rPr>
                <w:noProof/>
                <w:webHidden/>
              </w:rPr>
              <w:fldChar w:fldCharType="separate"/>
            </w:r>
            <w:r w:rsidR="009542C1">
              <w:rPr>
                <w:noProof/>
                <w:webHidden/>
              </w:rPr>
              <w:t>68</w:t>
            </w:r>
            <w:r w:rsidR="009542C1">
              <w:rPr>
                <w:noProof/>
                <w:webHidden/>
              </w:rPr>
              <w:fldChar w:fldCharType="end"/>
            </w:r>
          </w:hyperlink>
        </w:p>
        <w:p w14:paraId="1CED4FB5" w14:textId="072BB8F3"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3" w:history="1">
            <w:r w:rsidR="009542C1" w:rsidRPr="00B33D1C">
              <w:rPr>
                <w:rStyle w:val="Hyperlink"/>
                <w:noProof/>
              </w:rPr>
              <w:t>7.2.1. Cenário 1: os testes de resiliência no contexto da PoC</w:t>
            </w:r>
            <w:r w:rsidR="009542C1">
              <w:rPr>
                <w:noProof/>
                <w:webHidden/>
              </w:rPr>
              <w:tab/>
            </w:r>
            <w:r w:rsidR="009542C1">
              <w:rPr>
                <w:noProof/>
                <w:webHidden/>
              </w:rPr>
              <w:fldChar w:fldCharType="begin"/>
            </w:r>
            <w:r w:rsidR="009542C1">
              <w:rPr>
                <w:noProof/>
                <w:webHidden/>
              </w:rPr>
              <w:instrText xml:space="preserve"> PAGEREF _Toc68458103 \h </w:instrText>
            </w:r>
            <w:r w:rsidR="009542C1">
              <w:rPr>
                <w:noProof/>
                <w:webHidden/>
              </w:rPr>
            </w:r>
            <w:r w:rsidR="009542C1">
              <w:rPr>
                <w:noProof/>
                <w:webHidden/>
              </w:rPr>
              <w:fldChar w:fldCharType="separate"/>
            </w:r>
            <w:r w:rsidR="009542C1">
              <w:rPr>
                <w:noProof/>
                <w:webHidden/>
              </w:rPr>
              <w:t>72</w:t>
            </w:r>
            <w:r w:rsidR="009542C1">
              <w:rPr>
                <w:noProof/>
                <w:webHidden/>
              </w:rPr>
              <w:fldChar w:fldCharType="end"/>
            </w:r>
          </w:hyperlink>
        </w:p>
        <w:p w14:paraId="571786AE" w14:textId="659D5BF6"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4" w:history="1">
            <w:r w:rsidR="009542C1" w:rsidRPr="00B33D1C">
              <w:rPr>
                <w:rStyle w:val="Hyperlink"/>
                <w:noProof/>
              </w:rPr>
              <w:t>7.2.2. Cenário 2: o uso da média nos testes de desempenho na PoC</w:t>
            </w:r>
            <w:r w:rsidR="009542C1">
              <w:rPr>
                <w:noProof/>
                <w:webHidden/>
              </w:rPr>
              <w:tab/>
            </w:r>
            <w:r w:rsidR="009542C1">
              <w:rPr>
                <w:noProof/>
                <w:webHidden/>
              </w:rPr>
              <w:fldChar w:fldCharType="begin"/>
            </w:r>
            <w:r w:rsidR="009542C1">
              <w:rPr>
                <w:noProof/>
                <w:webHidden/>
              </w:rPr>
              <w:instrText xml:space="preserve"> PAGEREF _Toc68458104 \h </w:instrText>
            </w:r>
            <w:r w:rsidR="009542C1">
              <w:rPr>
                <w:noProof/>
                <w:webHidden/>
              </w:rPr>
            </w:r>
            <w:r w:rsidR="009542C1">
              <w:rPr>
                <w:noProof/>
                <w:webHidden/>
              </w:rPr>
              <w:fldChar w:fldCharType="separate"/>
            </w:r>
            <w:r w:rsidR="009542C1">
              <w:rPr>
                <w:noProof/>
                <w:webHidden/>
              </w:rPr>
              <w:t>77</w:t>
            </w:r>
            <w:r w:rsidR="009542C1">
              <w:rPr>
                <w:noProof/>
                <w:webHidden/>
              </w:rPr>
              <w:fldChar w:fldCharType="end"/>
            </w:r>
          </w:hyperlink>
        </w:p>
        <w:p w14:paraId="3C969654" w14:textId="29949580"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5" w:history="1">
            <w:r w:rsidR="009542C1" w:rsidRPr="00B33D1C">
              <w:rPr>
                <w:rStyle w:val="Hyperlink"/>
                <w:noProof/>
              </w:rPr>
              <w:t>7.2.3. Cenário 3: lembre-se que os IOPS não são criados todos da mesma maneira</w:t>
            </w:r>
            <w:r w:rsidR="009542C1">
              <w:rPr>
                <w:noProof/>
                <w:webHidden/>
              </w:rPr>
              <w:tab/>
            </w:r>
            <w:r w:rsidR="009542C1">
              <w:rPr>
                <w:noProof/>
                <w:webHidden/>
              </w:rPr>
              <w:fldChar w:fldCharType="begin"/>
            </w:r>
            <w:r w:rsidR="009542C1">
              <w:rPr>
                <w:noProof/>
                <w:webHidden/>
              </w:rPr>
              <w:instrText xml:space="preserve"> PAGEREF _Toc68458105 \h </w:instrText>
            </w:r>
            <w:r w:rsidR="009542C1">
              <w:rPr>
                <w:noProof/>
                <w:webHidden/>
              </w:rPr>
            </w:r>
            <w:r w:rsidR="009542C1">
              <w:rPr>
                <w:noProof/>
                <w:webHidden/>
              </w:rPr>
              <w:fldChar w:fldCharType="separate"/>
            </w:r>
            <w:r w:rsidR="009542C1">
              <w:rPr>
                <w:noProof/>
                <w:webHidden/>
              </w:rPr>
              <w:t>80</w:t>
            </w:r>
            <w:r w:rsidR="009542C1">
              <w:rPr>
                <w:noProof/>
                <w:webHidden/>
              </w:rPr>
              <w:fldChar w:fldCharType="end"/>
            </w:r>
          </w:hyperlink>
        </w:p>
        <w:p w14:paraId="7811FB8A" w14:textId="2CF3BCFC"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6" w:history="1">
            <w:r w:rsidR="009542C1" w:rsidRPr="00B33D1C">
              <w:rPr>
                <w:rStyle w:val="Hyperlink"/>
                <w:noProof/>
              </w:rPr>
              <w:t>7.2.4. Cenário 4: a dialética dos requisitos e dos resultados no contexto da PoC</w:t>
            </w:r>
            <w:r w:rsidR="009542C1">
              <w:rPr>
                <w:noProof/>
                <w:webHidden/>
              </w:rPr>
              <w:tab/>
            </w:r>
            <w:r w:rsidR="009542C1">
              <w:rPr>
                <w:noProof/>
                <w:webHidden/>
              </w:rPr>
              <w:fldChar w:fldCharType="begin"/>
            </w:r>
            <w:r w:rsidR="009542C1">
              <w:rPr>
                <w:noProof/>
                <w:webHidden/>
              </w:rPr>
              <w:instrText xml:space="preserve"> PAGEREF _Toc68458106 \h </w:instrText>
            </w:r>
            <w:r w:rsidR="009542C1">
              <w:rPr>
                <w:noProof/>
                <w:webHidden/>
              </w:rPr>
            </w:r>
            <w:r w:rsidR="009542C1">
              <w:rPr>
                <w:noProof/>
                <w:webHidden/>
              </w:rPr>
              <w:fldChar w:fldCharType="separate"/>
            </w:r>
            <w:r w:rsidR="009542C1">
              <w:rPr>
                <w:noProof/>
                <w:webHidden/>
              </w:rPr>
              <w:t>85</w:t>
            </w:r>
            <w:r w:rsidR="009542C1">
              <w:rPr>
                <w:noProof/>
                <w:webHidden/>
              </w:rPr>
              <w:fldChar w:fldCharType="end"/>
            </w:r>
          </w:hyperlink>
        </w:p>
        <w:p w14:paraId="64EBD3F8" w14:textId="523ED967" w:rsidR="009542C1" w:rsidRDefault="00AD443F">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7" w:history="1">
            <w:r w:rsidR="009542C1" w:rsidRPr="00B33D1C">
              <w:rPr>
                <w:rStyle w:val="Hyperlink"/>
                <w:noProof/>
              </w:rPr>
              <w:t>7.2.5. Cenário 5: as comparações no contexto da PoC</w:t>
            </w:r>
            <w:r w:rsidR="009542C1">
              <w:rPr>
                <w:noProof/>
                <w:webHidden/>
              </w:rPr>
              <w:tab/>
            </w:r>
            <w:r w:rsidR="009542C1">
              <w:rPr>
                <w:noProof/>
                <w:webHidden/>
              </w:rPr>
              <w:fldChar w:fldCharType="begin"/>
            </w:r>
            <w:r w:rsidR="009542C1">
              <w:rPr>
                <w:noProof/>
                <w:webHidden/>
              </w:rPr>
              <w:instrText xml:space="preserve"> PAGEREF _Toc68458107 \h </w:instrText>
            </w:r>
            <w:r w:rsidR="009542C1">
              <w:rPr>
                <w:noProof/>
                <w:webHidden/>
              </w:rPr>
            </w:r>
            <w:r w:rsidR="009542C1">
              <w:rPr>
                <w:noProof/>
                <w:webHidden/>
              </w:rPr>
              <w:fldChar w:fldCharType="separate"/>
            </w:r>
            <w:r w:rsidR="009542C1">
              <w:rPr>
                <w:noProof/>
                <w:webHidden/>
              </w:rPr>
              <w:t>89</w:t>
            </w:r>
            <w:r w:rsidR="009542C1">
              <w:rPr>
                <w:noProof/>
                <w:webHidden/>
              </w:rPr>
              <w:fldChar w:fldCharType="end"/>
            </w:r>
          </w:hyperlink>
        </w:p>
        <w:p w14:paraId="462FAE3B" w14:textId="00C322A9" w:rsidR="009542C1" w:rsidRDefault="00AD443F">
          <w:pPr>
            <w:pStyle w:val="TOC2"/>
            <w:rPr>
              <w:rFonts w:asciiTheme="minorHAnsi" w:eastAsiaTheme="minorEastAsia" w:hAnsiTheme="minorHAnsi" w:cstheme="minorBidi"/>
              <w:smallCaps w:val="0"/>
              <w:noProof/>
              <w:sz w:val="24"/>
              <w:szCs w:val="24"/>
              <w:lang w:val="en-US"/>
            </w:rPr>
          </w:pPr>
          <w:hyperlink w:anchor="_Toc68458108" w:history="1">
            <w:r w:rsidR="009542C1" w:rsidRPr="00B33D1C">
              <w:rPr>
                <w:rStyle w:val="Hyperlink"/>
                <w:noProof/>
              </w:rPr>
              <w:t>7.3 Apresentando uma nova visão a respeito da PoC apoiados na hermenêutica</w:t>
            </w:r>
            <w:r w:rsidR="009542C1">
              <w:rPr>
                <w:noProof/>
                <w:webHidden/>
              </w:rPr>
              <w:tab/>
            </w:r>
            <w:r w:rsidR="009542C1">
              <w:rPr>
                <w:noProof/>
                <w:webHidden/>
              </w:rPr>
              <w:fldChar w:fldCharType="begin"/>
            </w:r>
            <w:r w:rsidR="009542C1">
              <w:rPr>
                <w:noProof/>
                <w:webHidden/>
              </w:rPr>
              <w:instrText xml:space="preserve"> PAGEREF _Toc68458108 \h </w:instrText>
            </w:r>
            <w:r w:rsidR="009542C1">
              <w:rPr>
                <w:noProof/>
                <w:webHidden/>
              </w:rPr>
            </w:r>
            <w:r w:rsidR="009542C1">
              <w:rPr>
                <w:noProof/>
                <w:webHidden/>
              </w:rPr>
              <w:fldChar w:fldCharType="separate"/>
            </w:r>
            <w:r w:rsidR="009542C1">
              <w:rPr>
                <w:noProof/>
                <w:webHidden/>
              </w:rPr>
              <w:t>94</w:t>
            </w:r>
            <w:r w:rsidR="009542C1">
              <w:rPr>
                <w:noProof/>
                <w:webHidden/>
              </w:rPr>
              <w:fldChar w:fldCharType="end"/>
            </w:r>
          </w:hyperlink>
        </w:p>
        <w:p w14:paraId="2E3BDECF" w14:textId="133D7281"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109" w:history="1">
            <w:r w:rsidR="009542C1" w:rsidRPr="00B33D1C">
              <w:rPr>
                <w:rStyle w:val="Hyperlink"/>
                <w:noProof/>
              </w:rPr>
              <w:t>Considerações Finais e perspectivas de trabalhos futuros</w:t>
            </w:r>
            <w:r w:rsidR="009542C1">
              <w:rPr>
                <w:noProof/>
                <w:webHidden/>
              </w:rPr>
              <w:tab/>
            </w:r>
            <w:r w:rsidR="009542C1">
              <w:rPr>
                <w:noProof/>
                <w:webHidden/>
              </w:rPr>
              <w:fldChar w:fldCharType="begin"/>
            </w:r>
            <w:r w:rsidR="009542C1">
              <w:rPr>
                <w:noProof/>
                <w:webHidden/>
              </w:rPr>
              <w:instrText xml:space="preserve"> PAGEREF _Toc68458109 \h </w:instrText>
            </w:r>
            <w:r w:rsidR="009542C1">
              <w:rPr>
                <w:noProof/>
                <w:webHidden/>
              </w:rPr>
            </w:r>
            <w:r w:rsidR="009542C1">
              <w:rPr>
                <w:noProof/>
                <w:webHidden/>
              </w:rPr>
              <w:fldChar w:fldCharType="separate"/>
            </w:r>
            <w:r w:rsidR="009542C1">
              <w:rPr>
                <w:noProof/>
                <w:webHidden/>
              </w:rPr>
              <w:t>96</w:t>
            </w:r>
            <w:r w:rsidR="009542C1">
              <w:rPr>
                <w:noProof/>
                <w:webHidden/>
              </w:rPr>
              <w:fldChar w:fldCharType="end"/>
            </w:r>
          </w:hyperlink>
        </w:p>
        <w:p w14:paraId="49DF68B7" w14:textId="112737CD" w:rsidR="009542C1" w:rsidRDefault="00AD443F">
          <w:pPr>
            <w:pStyle w:val="TOC2"/>
            <w:rPr>
              <w:rFonts w:asciiTheme="minorHAnsi" w:eastAsiaTheme="minorEastAsia" w:hAnsiTheme="minorHAnsi" w:cstheme="minorBidi"/>
              <w:smallCaps w:val="0"/>
              <w:noProof/>
              <w:sz w:val="24"/>
              <w:szCs w:val="24"/>
              <w:lang w:val="en-US"/>
            </w:rPr>
          </w:pPr>
          <w:hyperlink w:anchor="_Toc68458110" w:history="1">
            <w:r w:rsidR="009542C1" w:rsidRPr="00B33D1C">
              <w:rPr>
                <w:rStyle w:val="Hyperlink"/>
                <w:rFonts w:cs="Gill Sans"/>
                <w:noProof/>
                <w:lang w:val="pt-BR"/>
              </w:rPr>
              <w:t>o que se julga poder acontecer?</w:t>
            </w:r>
            <w:r w:rsidR="009542C1">
              <w:rPr>
                <w:noProof/>
                <w:webHidden/>
              </w:rPr>
              <w:tab/>
            </w:r>
            <w:r w:rsidR="009542C1">
              <w:rPr>
                <w:noProof/>
                <w:webHidden/>
              </w:rPr>
              <w:fldChar w:fldCharType="begin"/>
            </w:r>
            <w:r w:rsidR="009542C1">
              <w:rPr>
                <w:noProof/>
                <w:webHidden/>
              </w:rPr>
              <w:instrText xml:space="preserve"> PAGEREF _Toc68458110 \h </w:instrText>
            </w:r>
            <w:r w:rsidR="009542C1">
              <w:rPr>
                <w:noProof/>
                <w:webHidden/>
              </w:rPr>
            </w:r>
            <w:r w:rsidR="009542C1">
              <w:rPr>
                <w:noProof/>
                <w:webHidden/>
              </w:rPr>
              <w:fldChar w:fldCharType="separate"/>
            </w:r>
            <w:r w:rsidR="009542C1">
              <w:rPr>
                <w:noProof/>
                <w:webHidden/>
              </w:rPr>
              <w:t>96</w:t>
            </w:r>
            <w:r w:rsidR="009542C1">
              <w:rPr>
                <w:noProof/>
                <w:webHidden/>
              </w:rPr>
              <w:fldChar w:fldCharType="end"/>
            </w:r>
          </w:hyperlink>
        </w:p>
        <w:p w14:paraId="1AC11331" w14:textId="3A6D2452" w:rsidR="009542C1" w:rsidRDefault="00AD443F">
          <w:pPr>
            <w:pStyle w:val="TOC2"/>
            <w:rPr>
              <w:rFonts w:asciiTheme="minorHAnsi" w:eastAsiaTheme="minorEastAsia" w:hAnsiTheme="minorHAnsi" w:cstheme="minorBidi"/>
              <w:smallCaps w:val="0"/>
              <w:noProof/>
              <w:sz w:val="24"/>
              <w:szCs w:val="24"/>
              <w:lang w:val="en-US"/>
            </w:rPr>
          </w:pPr>
          <w:hyperlink w:anchor="_Toc68458111" w:history="1">
            <w:r w:rsidR="009542C1" w:rsidRPr="00B33D1C">
              <w:rPr>
                <w:rStyle w:val="Hyperlink"/>
                <w:rFonts w:cs="Gill Sans"/>
                <w:noProof/>
                <w:lang w:val="pt-BR"/>
              </w:rPr>
              <w:t>limites à interpretação?</w:t>
            </w:r>
            <w:r w:rsidR="009542C1">
              <w:rPr>
                <w:noProof/>
                <w:webHidden/>
              </w:rPr>
              <w:tab/>
            </w:r>
            <w:r w:rsidR="009542C1">
              <w:rPr>
                <w:noProof/>
                <w:webHidden/>
              </w:rPr>
              <w:fldChar w:fldCharType="begin"/>
            </w:r>
            <w:r w:rsidR="009542C1">
              <w:rPr>
                <w:noProof/>
                <w:webHidden/>
              </w:rPr>
              <w:instrText xml:space="preserve"> PAGEREF _Toc68458111 \h </w:instrText>
            </w:r>
            <w:r w:rsidR="009542C1">
              <w:rPr>
                <w:noProof/>
                <w:webHidden/>
              </w:rPr>
            </w:r>
            <w:r w:rsidR="009542C1">
              <w:rPr>
                <w:noProof/>
                <w:webHidden/>
              </w:rPr>
              <w:fldChar w:fldCharType="separate"/>
            </w:r>
            <w:r w:rsidR="009542C1">
              <w:rPr>
                <w:noProof/>
                <w:webHidden/>
              </w:rPr>
              <w:t>97</w:t>
            </w:r>
            <w:r w:rsidR="009542C1">
              <w:rPr>
                <w:noProof/>
                <w:webHidden/>
              </w:rPr>
              <w:fldChar w:fldCharType="end"/>
            </w:r>
          </w:hyperlink>
        </w:p>
        <w:p w14:paraId="7C0A090D" w14:textId="032D0640" w:rsidR="009542C1" w:rsidRDefault="00AD443F">
          <w:pPr>
            <w:pStyle w:val="TOC2"/>
            <w:rPr>
              <w:rFonts w:asciiTheme="minorHAnsi" w:eastAsiaTheme="minorEastAsia" w:hAnsiTheme="minorHAnsi" w:cstheme="minorBidi"/>
              <w:smallCaps w:val="0"/>
              <w:noProof/>
              <w:sz w:val="24"/>
              <w:szCs w:val="24"/>
              <w:lang w:val="en-US"/>
            </w:rPr>
          </w:pPr>
          <w:hyperlink w:anchor="_Toc68458112" w:history="1">
            <w:r w:rsidR="009542C1" w:rsidRPr="00B33D1C">
              <w:rPr>
                <w:rStyle w:val="Hyperlink"/>
                <w:rFonts w:cs="Gill Sans"/>
                <w:noProof/>
                <w:lang w:val="pt-BR"/>
              </w:rPr>
              <w:t>O que deixou dúvidas ou requer trabalho posterior?</w:t>
            </w:r>
            <w:r w:rsidR="009542C1">
              <w:rPr>
                <w:noProof/>
                <w:webHidden/>
              </w:rPr>
              <w:tab/>
            </w:r>
            <w:r w:rsidR="009542C1">
              <w:rPr>
                <w:noProof/>
                <w:webHidden/>
              </w:rPr>
              <w:fldChar w:fldCharType="begin"/>
            </w:r>
            <w:r w:rsidR="009542C1">
              <w:rPr>
                <w:noProof/>
                <w:webHidden/>
              </w:rPr>
              <w:instrText xml:space="preserve"> PAGEREF _Toc68458112 \h </w:instrText>
            </w:r>
            <w:r w:rsidR="009542C1">
              <w:rPr>
                <w:noProof/>
                <w:webHidden/>
              </w:rPr>
            </w:r>
            <w:r w:rsidR="009542C1">
              <w:rPr>
                <w:noProof/>
                <w:webHidden/>
              </w:rPr>
              <w:fldChar w:fldCharType="separate"/>
            </w:r>
            <w:r w:rsidR="009542C1">
              <w:rPr>
                <w:noProof/>
                <w:webHidden/>
              </w:rPr>
              <w:t>98</w:t>
            </w:r>
            <w:r w:rsidR="009542C1">
              <w:rPr>
                <w:noProof/>
                <w:webHidden/>
              </w:rPr>
              <w:fldChar w:fldCharType="end"/>
            </w:r>
          </w:hyperlink>
        </w:p>
        <w:p w14:paraId="280A3827" w14:textId="7874C1E8"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113" w:history="1">
            <w:r w:rsidR="009542C1" w:rsidRPr="00B33D1C">
              <w:rPr>
                <w:rStyle w:val="Hyperlink"/>
                <w:rFonts w:cs="Gill Sans"/>
                <w:noProof/>
                <w:lang w:val="pt-BR"/>
              </w:rPr>
              <w:t>Referências Bibliográficas</w:t>
            </w:r>
            <w:r w:rsidR="009542C1">
              <w:rPr>
                <w:noProof/>
                <w:webHidden/>
              </w:rPr>
              <w:tab/>
            </w:r>
            <w:r w:rsidR="009542C1">
              <w:rPr>
                <w:noProof/>
                <w:webHidden/>
              </w:rPr>
              <w:fldChar w:fldCharType="begin"/>
            </w:r>
            <w:r w:rsidR="009542C1">
              <w:rPr>
                <w:noProof/>
                <w:webHidden/>
              </w:rPr>
              <w:instrText xml:space="preserve"> PAGEREF _Toc68458113 \h </w:instrText>
            </w:r>
            <w:r w:rsidR="009542C1">
              <w:rPr>
                <w:noProof/>
                <w:webHidden/>
              </w:rPr>
            </w:r>
            <w:r w:rsidR="009542C1">
              <w:rPr>
                <w:noProof/>
                <w:webHidden/>
              </w:rPr>
              <w:fldChar w:fldCharType="separate"/>
            </w:r>
            <w:r w:rsidR="009542C1">
              <w:rPr>
                <w:noProof/>
                <w:webHidden/>
              </w:rPr>
              <w:t>99</w:t>
            </w:r>
            <w:r w:rsidR="009542C1">
              <w:rPr>
                <w:noProof/>
                <w:webHidden/>
              </w:rPr>
              <w:fldChar w:fldCharType="end"/>
            </w:r>
          </w:hyperlink>
        </w:p>
        <w:p w14:paraId="2B18F088" w14:textId="2D4902D4" w:rsidR="009542C1" w:rsidRDefault="00AD443F">
          <w:pPr>
            <w:pStyle w:val="TOC1"/>
            <w:rPr>
              <w:rFonts w:asciiTheme="minorHAnsi" w:eastAsiaTheme="minorEastAsia" w:hAnsiTheme="minorHAnsi" w:cstheme="minorBidi"/>
              <w:b w:val="0"/>
              <w:bCs w:val="0"/>
              <w:caps w:val="0"/>
              <w:noProof/>
              <w:sz w:val="24"/>
              <w:szCs w:val="24"/>
              <w:lang w:val="en-US"/>
            </w:rPr>
          </w:pPr>
          <w:hyperlink w:anchor="_Toc68458114" w:history="1">
            <w:r w:rsidR="009542C1" w:rsidRPr="00B33D1C">
              <w:rPr>
                <w:rStyle w:val="Hyperlink"/>
                <w:rFonts w:cs="Gill Sans"/>
                <w:noProof/>
                <w:lang w:val="pt-BR"/>
              </w:rPr>
              <w:t>Anexos</w:t>
            </w:r>
            <w:r w:rsidR="009542C1">
              <w:rPr>
                <w:noProof/>
                <w:webHidden/>
              </w:rPr>
              <w:tab/>
            </w:r>
            <w:r w:rsidR="009542C1">
              <w:rPr>
                <w:noProof/>
                <w:webHidden/>
              </w:rPr>
              <w:fldChar w:fldCharType="begin"/>
            </w:r>
            <w:r w:rsidR="009542C1">
              <w:rPr>
                <w:noProof/>
                <w:webHidden/>
              </w:rPr>
              <w:instrText xml:space="preserve"> PAGEREF _Toc68458114 \h </w:instrText>
            </w:r>
            <w:r w:rsidR="009542C1">
              <w:rPr>
                <w:noProof/>
                <w:webHidden/>
              </w:rPr>
            </w:r>
            <w:r w:rsidR="009542C1">
              <w:rPr>
                <w:noProof/>
                <w:webHidden/>
              </w:rPr>
              <w:fldChar w:fldCharType="separate"/>
            </w:r>
            <w:r w:rsidR="009542C1">
              <w:rPr>
                <w:noProof/>
                <w:webHidden/>
              </w:rPr>
              <w:t>103</w:t>
            </w:r>
            <w:r w:rsidR="009542C1">
              <w:rPr>
                <w:noProof/>
                <w:webHidden/>
              </w:rPr>
              <w:fldChar w:fldCharType="end"/>
            </w:r>
          </w:hyperlink>
        </w:p>
        <w:p w14:paraId="76D06C5E" w14:textId="1AB99F84" w:rsidR="009542C1" w:rsidRDefault="00AD443F">
          <w:pPr>
            <w:pStyle w:val="TOC2"/>
            <w:rPr>
              <w:rFonts w:asciiTheme="minorHAnsi" w:eastAsiaTheme="minorEastAsia" w:hAnsiTheme="minorHAnsi" w:cstheme="minorBidi"/>
              <w:smallCaps w:val="0"/>
              <w:noProof/>
              <w:sz w:val="24"/>
              <w:szCs w:val="24"/>
              <w:lang w:val="en-US"/>
            </w:rPr>
          </w:pPr>
          <w:hyperlink w:anchor="_Toc68458115" w:history="1">
            <w:r w:rsidR="009542C1" w:rsidRPr="00B33D1C">
              <w:rPr>
                <w:rStyle w:val="Hyperlink"/>
                <w:rFonts w:cs="Gill Sans"/>
                <w:noProof/>
                <w:lang w:val="pt-BR"/>
              </w:rPr>
              <w:t>As onze entrevistas no contexto da PoC</w:t>
            </w:r>
            <w:r w:rsidR="009542C1">
              <w:rPr>
                <w:noProof/>
                <w:webHidden/>
              </w:rPr>
              <w:tab/>
            </w:r>
            <w:r w:rsidR="009542C1">
              <w:rPr>
                <w:noProof/>
                <w:webHidden/>
              </w:rPr>
              <w:fldChar w:fldCharType="begin"/>
            </w:r>
            <w:r w:rsidR="009542C1">
              <w:rPr>
                <w:noProof/>
                <w:webHidden/>
              </w:rPr>
              <w:instrText xml:space="preserve"> PAGEREF _Toc68458115 \h </w:instrText>
            </w:r>
            <w:r w:rsidR="009542C1">
              <w:rPr>
                <w:noProof/>
                <w:webHidden/>
              </w:rPr>
            </w:r>
            <w:r w:rsidR="009542C1">
              <w:rPr>
                <w:noProof/>
                <w:webHidden/>
              </w:rPr>
              <w:fldChar w:fldCharType="separate"/>
            </w:r>
            <w:r w:rsidR="009542C1">
              <w:rPr>
                <w:noProof/>
                <w:webHidden/>
              </w:rPr>
              <w:t>103</w:t>
            </w:r>
            <w:r w:rsidR="009542C1">
              <w:rPr>
                <w:noProof/>
                <w:webHidden/>
              </w:rPr>
              <w:fldChar w:fldCharType="end"/>
            </w:r>
          </w:hyperlink>
        </w:p>
        <w:p w14:paraId="34DA3F9F" w14:textId="671F4803" w:rsidR="009542C1" w:rsidRDefault="00AD443F">
          <w:pPr>
            <w:pStyle w:val="TOC2"/>
            <w:rPr>
              <w:rFonts w:asciiTheme="minorHAnsi" w:eastAsiaTheme="minorEastAsia" w:hAnsiTheme="minorHAnsi" w:cstheme="minorBidi"/>
              <w:smallCaps w:val="0"/>
              <w:noProof/>
              <w:sz w:val="24"/>
              <w:szCs w:val="24"/>
              <w:lang w:val="en-US"/>
            </w:rPr>
          </w:pPr>
          <w:hyperlink w:anchor="_Toc68458116" w:history="1">
            <w:r w:rsidR="009542C1" w:rsidRPr="00B33D1C">
              <w:rPr>
                <w:rStyle w:val="Hyperlink"/>
                <w:rFonts w:cs="Gill Sans"/>
                <w:noProof/>
                <w:lang w:val="pt-BR"/>
              </w:rPr>
              <w:t>Os cinco esboços teóricos no contexto da PoC</w:t>
            </w:r>
            <w:r w:rsidR="009542C1">
              <w:rPr>
                <w:noProof/>
                <w:webHidden/>
              </w:rPr>
              <w:tab/>
            </w:r>
            <w:r w:rsidR="009542C1">
              <w:rPr>
                <w:noProof/>
                <w:webHidden/>
              </w:rPr>
              <w:fldChar w:fldCharType="begin"/>
            </w:r>
            <w:r w:rsidR="009542C1">
              <w:rPr>
                <w:noProof/>
                <w:webHidden/>
              </w:rPr>
              <w:instrText xml:space="preserve"> PAGEREF _Toc68458116 \h </w:instrText>
            </w:r>
            <w:r w:rsidR="009542C1">
              <w:rPr>
                <w:noProof/>
                <w:webHidden/>
              </w:rPr>
            </w:r>
            <w:r w:rsidR="009542C1">
              <w:rPr>
                <w:noProof/>
                <w:webHidden/>
              </w:rPr>
              <w:fldChar w:fldCharType="separate"/>
            </w:r>
            <w:r w:rsidR="009542C1">
              <w:rPr>
                <w:noProof/>
                <w:webHidden/>
              </w:rPr>
              <w:t>165</w:t>
            </w:r>
            <w:r w:rsidR="009542C1">
              <w:rPr>
                <w:noProof/>
                <w:webHidden/>
              </w:rPr>
              <w:fldChar w:fldCharType="end"/>
            </w:r>
          </w:hyperlink>
        </w:p>
        <w:p w14:paraId="33C778C6" w14:textId="0F511556" w:rsidR="009542C1" w:rsidRDefault="00AD443F">
          <w:pPr>
            <w:pStyle w:val="TOC2"/>
            <w:rPr>
              <w:rFonts w:asciiTheme="minorHAnsi" w:eastAsiaTheme="minorEastAsia" w:hAnsiTheme="minorHAnsi" w:cstheme="minorBidi"/>
              <w:smallCaps w:val="0"/>
              <w:noProof/>
              <w:sz w:val="24"/>
              <w:szCs w:val="24"/>
              <w:lang w:val="en-US"/>
            </w:rPr>
          </w:pPr>
          <w:hyperlink w:anchor="_Toc68458117" w:history="1">
            <w:r w:rsidR="009542C1" w:rsidRPr="00B33D1C">
              <w:rPr>
                <w:rStyle w:val="Hyperlink"/>
                <w:rFonts w:cs="Gill Sans"/>
                <w:noProof/>
                <w:lang w:val="pt-BR"/>
              </w:rPr>
              <w:t>O modelo de contexto e sua rede de conhecimento baseada na estrutura da atividade</w:t>
            </w:r>
            <w:r w:rsidR="009542C1">
              <w:rPr>
                <w:noProof/>
                <w:webHidden/>
              </w:rPr>
              <w:tab/>
            </w:r>
            <w:r w:rsidR="009542C1">
              <w:rPr>
                <w:noProof/>
                <w:webHidden/>
              </w:rPr>
              <w:fldChar w:fldCharType="begin"/>
            </w:r>
            <w:r w:rsidR="009542C1">
              <w:rPr>
                <w:noProof/>
                <w:webHidden/>
              </w:rPr>
              <w:instrText xml:space="preserve"> PAGEREF _Toc68458117 \h </w:instrText>
            </w:r>
            <w:r w:rsidR="009542C1">
              <w:rPr>
                <w:noProof/>
                <w:webHidden/>
              </w:rPr>
            </w:r>
            <w:r w:rsidR="009542C1">
              <w:rPr>
                <w:noProof/>
                <w:webHidden/>
              </w:rPr>
              <w:fldChar w:fldCharType="separate"/>
            </w:r>
            <w:r w:rsidR="009542C1">
              <w:rPr>
                <w:noProof/>
                <w:webHidden/>
              </w:rPr>
              <w:t>170</w:t>
            </w:r>
            <w:r w:rsidR="009542C1">
              <w:rPr>
                <w:noProof/>
                <w:webHidden/>
              </w:rPr>
              <w:fldChar w:fldCharType="end"/>
            </w:r>
          </w:hyperlink>
        </w:p>
        <w:p w14:paraId="06711EBF" w14:textId="77DBF190" w:rsidR="009542C1" w:rsidRDefault="00AD443F">
          <w:pPr>
            <w:pStyle w:val="TOC2"/>
            <w:rPr>
              <w:rFonts w:asciiTheme="minorHAnsi" w:eastAsiaTheme="minorEastAsia" w:hAnsiTheme="minorHAnsi" w:cstheme="minorBidi"/>
              <w:smallCaps w:val="0"/>
              <w:noProof/>
              <w:sz w:val="24"/>
              <w:szCs w:val="24"/>
              <w:lang w:val="en-US"/>
            </w:rPr>
          </w:pPr>
          <w:hyperlink w:anchor="_Toc68458118" w:history="1">
            <w:r w:rsidR="009542C1" w:rsidRPr="00B33D1C">
              <w:rPr>
                <w:rStyle w:val="Hyperlink"/>
                <w:rFonts w:cs="Gill Sans"/>
                <w:noProof/>
                <w:lang w:val="pt-BR"/>
              </w:rPr>
              <w:t>A rede completa de conhecimento no contexto da PoC</w:t>
            </w:r>
            <w:r w:rsidR="009542C1">
              <w:rPr>
                <w:noProof/>
                <w:webHidden/>
              </w:rPr>
              <w:tab/>
            </w:r>
            <w:r w:rsidR="009542C1">
              <w:rPr>
                <w:noProof/>
                <w:webHidden/>
              </w:rPr>
              <w:fldChar w:fldCharType="begin"/>
            </w:r>
            <w:r w:rsidR="009542C1">
              <w:rPr>
                <w:noProof/>
                <w:webHidden/>
              </w:rPr>
              <w:instrText xml:space="preserve"> PAGEREF _Toc68458118 \h </w:instrText>
            </w:r>
            <w:r w:rsidR="009542C1">
              <w:rPr>
                <w:noProof/>
                <w:webHidden/>
              </w:rPr>
            </w:r>
            <w:r w:rsidR="009542C1">
              <w:rPr>
                <w:noProof/>
                <w:webHidden/>
              </w:rPr>
              <w:fldChar w:fldCharType="separate"/>
            </w:r>
            <w:r w:rsidR="009542C1">
              <w:rPr>
                <w:noProof/>
                <w:webHidden/>
              </w:rPr>
              <w:t>175</w:t>
            </w:r>
            <w:r w:rsidR="009542C1">
              <w:rPr>
                <w:noProof/>
                <w:webHidden/>
              </w:rPr>
              <w:fldChar w:fldCharType="end"/>
            </w:r>
          </w:hyperlink>
        </w:p>
        <w:p w14:paraId="47C1F4B2" w14:textId="3CB53E8F" w:rsidR="003C7681" w:rsidRPr="0050469B" w:rsidRDefault="00D36A25" w:rsidP="00D36A25">
          <w:pPr>
            <w:pStyle w:val="TOC1"/>
            <w:rPr>
              <w:noProof/>
            </w:rPr>
          </w:pPr>
          <w:r>
            <w:lastRenderedPageBreak/>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458053"/>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458054"/>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458055"/>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458056"/>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458057"/>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458058"/>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458059"/>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458060"/>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458061"/>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458062"/>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458063"/>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458064"/>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458065"/>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458066"/>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458067"/>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458068"/>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458069"/>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458070"/>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458071"/>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458072"/>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458073"/>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458074"/>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458075"/>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458076"/>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458077"/>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458078"/>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458079"/>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458080"/>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458081"/>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458082"/>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458083"/>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458084"/>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458085"/>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458086"/>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458087"/>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458088"/>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458089"/>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458090"/>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458091"/>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458092"/>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68458093"/>
      <w:bookmarkStart w:id="1792" w:name="_Toc41897434"/>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1"/>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458094"/>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CC76A4D"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6803EB">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B. Schmidt, 2006)","manualFormatting":"Schmidt (2006)","plainTextFormattedCitation":"(B. Schmidt, 2006)","previouslyFormattedCitation":"(B. 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45802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2B65D5A5"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 xml:space="preserve">Destacamos que a rede de conhecimento 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3"/>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458026"/>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bookmarkEnd w:id="1795"/>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7769F094" w14:textId="291D3C61"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02802E20" w14:textId="77777777" w:rsidR="005151C1" w:rsidRDefault="005151C1" w:rsidP="005151C1">
      <w:pPr>
        <w:pStyle w:val="Tese-Normal"/>
      </w:pPr>
      <w:r w:rsidRPr="0050469B">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proofErr w:type="spellStart"/>
            <w:r w:rsidRPr="0050469B">
              <w:rPr>
                <w:b/>
                <w:bCs/>
              </w:rPr>
              <w:t>Práticas</w:t>
            </w:r>
            <w:proofErr w:type="spellEnd"/>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43471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458095"/>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2091C7C4">
            <wp:extent cx="4870554" cy="3718193"/>
            <wp:effectExtent l="0" t="0" r="0" b="3175"/>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4"/>
                    <a:srcRect l="660" t="1332" r="545" b="1037"/>
                    <a:stretch/>
                  </pic:blipFill>
                  <pic:spPr>
                    <a:xfrm>
                      <a:off x="0" y="0"/>
                      <a:ext cx="4880536" cy="3725814"/>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458027"/>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lastRenderedPageBreak/>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w:t>
      </w:r>
      <w:r w:rsidRPr="0050469B">
        <w:rPr>
          <w:lang w:val="pt-BR"/>
        </w:rPr>
        <w:lastRenderedPageBreak/>
        <w:t>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32CC35A5">
                <wp:extent cx="4710740" cy="3139807"/>
                <wp:effectExtent l="0" t="0" r="1270"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10740" cy="3139807"/>
                          <a:chOff x="0" y="0"/>
                          <a:chExt cx="9914414" cy="6608639"/>
                        </a:xfrm>
                      </wpg:grpSpPr>
                      <pic:pic xmlns:pic="http://schemas.openxmlformats.org/drawingml/2006/picture">
                        <pic:nvPicPr>
                          <pic:cNvPr id="93" name="Picture 93"/>
                          <pic:cNvPicPr>
                            <a:picLocks noChangeAspect="1"/>
                          </pic:cNvPicPr>
                        </pic:nvPicPr>
                        <pic:blipFill rotWithShape="1">
                          <a:blip r:embed="rId25"/>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6"/>
                          <a:stretch>
                            <a:fillRect/>
                          </a:stretch>
                        </pic:blipFill>
                        <pic:spPr>
                          <a:xfrm>
                            <a:off x="2073478" y="6197600"/>
                            <a:ext cx="5971485" cy="411039"/>
                          </a:xfrm>
                          <a:prstGeom prst="rect">
                            <a:avLst/>
                          </a:prstGeom>
                        </pic:spPr>
                      </pic:pic>
                    </wpg:wgp>
                  </a:graphicData>
                </a:graphic>
              </wp:inline>
            </w:drawing>
          </mc:Choice>
          <mc:Fallback>
            <w:pict>
              <v:group w14:anchorId="1C4A43B4" id="Group 8" o:spid="_x0000_s1026" style="width:370.9pt;height:247.25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7"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8" o:title=""/>
                </v:shape>
                <w10:anchorlock/>
              </v:group>
            </w:pict>
          </mc:Fallback>
        </mc:AlternateContent>
      </w:r>
    </w:p>
    <w:p w14:paraId="34108C36" w14:textId="054FC940" w:rsidR="00C405DC" w:rsidRPr="00C405DC" w:rsidRDefault="00C405DC" w:rsidP="00C405DC">
      <w:pPr>
        <w:pStyle w:val="Tese-Caption"/>
      </w:pPr>
      <w:bookmarkStart w:id="1799" w:name="_Toc68458028"/>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lastRenderedPageBreak/>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2DDE01AE" w14:textId="77777777" w:rsidR="00EE3F8B" w:rsidRDefault="00343C2A" w:rsidP="00343C2A">
      <w:pPr>
        <w:pStyle w:val="Tese-Normal"/>
      </w:pPr>
      <w:r w:rsidRPr="0050469B">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51AB260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w:t>
      </w:r>
      <w:r w:rsidRPr="0050469B">
        <w:lastRenderedPageBreak/>
        <w:t xml:space="preserve">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588AF045" w:rsidR="00740DC1" w:rsidRDefault="00343C2A" w:rsidP="00343C2A">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0E415C17" w14:textId="21CD5787" w:rsidR="00BE7F1E" w:rsidRPr="0050469B" w:rsidRDefault="00BE7F1E" w:rsidP="00BE7F1E">
      <w:pPr>
        <w:pStyle w:val="Tese-Normal"/>
      </w:pPr>
      <w:r w:rsidRPr="0050469B">
        <w:t xml:space="preserve">A seguir, apresentamos </w:t>
      </w:r>
      <w:r>
        <w:t>as dez (10) redes de conhecimento no contexto da PoC, sendo composta de práticas, competências, movimentos e cenários na PoC.</w:t>
      </w:r>
    </w:p>
    <w:p w14:paraId="65306FE4" w14:textId="77777777" w:rsidR="00BE7F1E" w:rsidRDefault="00BE7F1E" w:rsidP="00343C2A">
      <w:pPr>
        <w:pStyle w:val="Tese-Normal"/>
      </w:pPr>
    </w:p>
    <w:p w14:paraId="3AB9A11D" w14:textId="77777777" w:rsidR="00740DC1" w:rsidRDefault="00740DC1">
      <w:pPr>
        <w:rPr>
          <w:lang w:val="pt-BR"/>
        </w:rPr>
      </w:pPr>
      <w:r>
        <w:br w:type="page"/>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7">
                            <a:extLst>
                              <a:ext uri="{BEBA8EAE-BF5A-486C-A8C5-ECC9F3942E4B}">
                                <a14:imgProps xmlns:a14="http://schemas.microsoft.com/office/drawing/2010/main">
                                  <a14:imgLayer r:embed="rId48">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438A7F1B"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9"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50"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51"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2"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3"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4"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5"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6"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7"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8"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458029"/>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458096"/>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458030"/>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9"/>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458031"/>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458097"/>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w:t>
      </w:r>
      <w:proofErr w:type="spellStart"/>
      <w:r w:rsidR="004658E4">
        <w:t>sub-redes</w:t>
      </w:r>
      <w:proofErr w:type="spellEnd"/>
      <w:r w:rsidR="004658E4">
        <w:t>)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proofErr w:type="spellStart"/>
      <w:r w:rsidRPr="0050469B">
        <w:rPr>
          <w:i/>
          <w:iCs/>
        </w:rPr>
        <w:t>Percolation</w:t>
      </w:r>
      <w:proofErr w:type="spellEnd"/>
      <w:r w:rsidRPr="0050469B">
        <w:rPr>
          <w:i/>
          <w:iCs/>
        </w:rPr>
        <w:t xml:space="preserve">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w:t>
      </w:r>
      <w:proofErr w:type="spellStart"/>
      <w:r w:rsidRPr="0050469B">
        <w:t>to</w:t>
      </w:r>
      <w:proofErr w:type="spellEnd"/>
      <w:r w:rsidRPr="0050469B">
        <w:t xml:space="preserve"> </w:t>
      </w:r>
      <w:proofErr w:type="spellStart"/>
      <w:r w:rsidRPr="0050469B">
        <w:t>modeling</w:t>
      </w:r>
      <w:proofErr w:type="spellEnd"/>
      <w:r w:rsidRPr="0050469B">
        <w:t xml:space="preserve"> a </w:t>
      </w:r>
      <w:proofErr w:type="spellStart"/>
      <w:r w:rsidRPr="0050469B">
        <w:t>wide</w:t>
      </w:r>
      <w:proofErr w:type="spellEnd"/>
      <w:r w:rsidRPr="0050469B">
        <w:t xml:space="preserve"> </w:t>
      </w:r>
      <w:proofErr w:type="spellStart"/>
      <w:r w:rsidRPr="0050469B">
        <w:t>variety</w:t>
      </w:r>
      <w:proofErr w:type="spellEnd"/>
      <w:r w:rsidRPr="0050469B">
        <w:t xml:space="preserve"> </w:t>
      </w:r>
      <w:proofErr w:type="spellStart"/>
      <w:r w:rsidRPr="0050469B">
        <w:t>of</w:t>
      </w:r>
      <w:proofErr w:type="spellEnd"/>
      <w:r w:rsidRPr="0050469B">
        <w:t xml:space="preserve"> </w:t>
      </w:r>
      <w:proofErr w:type="spellStart"/>
      <w:r w:rsidRPr="0050469B">
        <w:t>phenomena</w:t>
      </w:r>
      <w:proofErr w:type="spellEnd"/>
      <w:r w:rsidRPr="0050469B">
        <w:t xml:space="preserve"> in </w:t>
      </w:r>
      <w:proofErr w:type="spellStart"/>
      <w:r w:rsidRPr="0050469B">
        <w:t>disordered</w:t>
      </w:r>
      <w:proofErr w:type="spellEnd"/>
      <w:r w:rsidRPr="0050469B">
        <w:t xml:space="preserve">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proofErr w:type="spellStart"/>
      <w:r w:rsidRPr="0050469B">
        <w:rPr>
          <w:i/>
          <w:iCs/>
        </w:rPr>
        <w:t>Applications</w:t>
      </w:r>
      <w:proofErr w:type="spellEnd"/>
      <w:r w:rsidRPr="0050469B">
        <w:rPr>
          <w:i/>
          <w:iCs/>
        </w:rPr>
        <w:t xml:space="preserve"> </w:t>
      </w:r>
      <w:proofErr w:type="spellStart"/>
      <w:r w:rsidRPr="0050469B">
        <w:rPr>
          <w:i/>
          <w:iCs/>
        </w:rPr>
        <w:t>of</w:t>
      </w:r>
      <w:proofErr w:type="spellEnd"/>
      <w:r w:rsidRPr="0050469B">
        <w:rPr>
          <w:i/>
          <w:iCs/>
        </w:rPr>
        <w:t xml:space="preserve"> </w:t>
      </w:r>
      <w:proofErr w:type="spellStart"/>
      <w:r w:rsidRPr="0050469B">
        <w:rPr>
          <w:i/>
          <w:iCs/>
        </w:rPr>
        <w:t>Percolation</w:t>
      </w:r>
      <w:proofErr w:type="spellEnd"/>
      <w:r w:rsidRPr="0050469B">
        <w:rPr>
          <w:i/>
          <w:iCs/>
        </w:rPr>
        <w:t xml:space="preserve"> </w:t>
      </w:r>
      <w:proofErr w:type="spellStart"/>
      <w:r w:rsidRPr="0050469B">
        <w:rPr>
          <w:i/>
          <w:iCs/>
        </w:rPr>
        <w:t>Theory</w:t>
      </w:r>
      <w:proofErr w:type="spellEnd"/>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w:t>
      </w:r>
      <w:proofErr w:type="spellStart"/>
      <w:r w:rsidRPr="0050469B">
        <w:t>thinking</w:t>
      </w:r>
      <w:proofErr w:type="spellEnd"/>
      <w:r w:rsidRPr="0050469B">
        <w:t xml:space="preserve"> </w:t>
      </w:r>
      <w:proofErr w:type="spellStart"/>
      <w:r w:rsidRPr="0050469B">
        <w:t>regarding</w:t>
      </w:r>
      <w:proofErr w:type="spellEnd"/>
      <w:r w:rsidRPr="0050469B">
        <w:t xml:space="preserve"> </w:t>
      </w:r>
      <w:proofErr w:type="spellStart"/>
      <w:r w:rsidRPr="0050469B">
        <w:t>the</w:t>
      </w:r>
      <w:proofErr w:type="spellEnd"/>
      <w:r w:rsidRPr="0050469B">
        <w:t xml:space="preserve"> </w:t>
      </w:r>
      <w:proofErr w:type="spellStart"/>
      <w:r w:rsidRPr="0050469B">
        <w:t>relation</w:t>
      </w:r>
      <w:proofErr w:type="spellEnd"/>
      <w:r w:rsidRPr="0050469B">
        <w:t xml:space="preserve"> </w:t>
      </w:r>
      <w:proofErr w:type="spellStart"/>
      <w:r w:rsidRPr="0050469B">
        <w:t>between</w:t>
      </w:r>
      <w:proofErr w:type="spellEnd"/>
      <w:r w:rsidRPr="0050469B">
        <w:t xml:space="preserve"> </w:t>
      </w:r>
      <w:proofErr w:type="spellStart"/>
      <w:r w:rsidRPr="0050469B">
        <w:t>innovat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w:t>
      </w:r>
      <w:proofErr w:type="spellStart"/>
      <w:r w:rsidRPr="0050469B">
        <w:t>using</w:t>
      </w:r>
      <w:proofErr w:type="spellEnd"/>
      <w:r w:rsidRPr="0050469B">
        <w:t xml:space="preserve"> a </w:t>
      </w:r>
      <w:proofErr w:type="spellStart"/>
      <w:r w:rsidRPr="0050469B">
        <w:t>Physics-borrowed</w:t>
      </w:r>
      <w:proofErr w:type="spellEnd"/>
      <w:r w:rsidRPr="0050469B">
        <w:t xml:space="preserve"> model, </w:t>
      </w:r>
      <w:proofErr w:type="spellStart"/>
      <w:r w:rsidRPr="0050469B">
        <w:t>trying</w:t>
      </w:r>
      <w:proofErr w:type="spellEnd"/>
      <w:r w:rsidRPr="0050469B">
        <w:t xml:space="preserve"> </w:t>
      </w:r>
      <w:proofErr w:type="spellStart"/>
      <w:r w:rsidRPr="0050469B">
        <w:t>to</w:t>
      </w:r>
      <w:proofErr w:type="spellEnd"/>
      <w:r w:rsidRPr="0050469B">
        <w:t xml:space="preserve"> prove </w:t>
      </w:r>
      <w:proofErr w:type="spellStart"/>
      <w:r w:rsidRPr="0050469B">
        <w:rPr>
          <w:b/>
          <w:bCs/>
        </w:rPr>
        <w:t>whether</w:t>
      </w:r>
      <w:proofErr w:type="spellEnd"/>
      <w:r w:rsidRPr="0050469B">
        <w:rPr>
          <w:b/>
          <w:bCs/>
        </w:rPr>
        <w:t xml:space="preserve"> </w:t>
      </w:r>
      <w:proofErr w:type="spellStart"/>
      <w:r w:rsidRPr="0050469B">
        <w:rPr>
          <w:b/>
          <w:bCs/>
        </w:rPr>
        <w:t>knowledge</w:t>
      </w:r>
      <w:proofErr w:type="spellEnd"/>
      <w:r w:rsidRPr="0050469B">
        <w:rPr>
          <w:b/>
          <w:bCs/>
        </w:rPr>
        <w:t xml:space="preserve"> </w:t>
      </w:r>
      <w:proofErr w:type="spellStart"/>
      <w:r w:rsidRPr="0050469B">
        <w:rPr>
          <w:b/>
          <w:bCs/>
        </w:rPr>
        <w:t>resources</w:t>
      </w:r>
      <w:proofErr w:type="spellEnd"/>
      <w:r w:rsidRPr="0050469B">
        <w:rPr>
          <w:b/>
          <w:bCs/>
        </w:rPr>
        <w:t xml:space="preserve"> </w:t>
      </w:r>
      <w:proofErr w:type="spellStart"/>
      <w:r w:rsidRPr="0050469B">
        <w:rPr>
          <w:b/>
          <w:bCs/>
        </w:rPr>
        <w:t>can</w:t>
      </w:r>
      <w:proofErr w:type="spellEnd"/>
      <w:r w:rsidRPr="0050469B">
        <w:rPr>
          <w:b/>
          <w:bCs/>
        </w:rPr>
        <w:t xml:space="preserve"> ‘</w:t>
      </w:r>
      <w:proofErr w:type="spellStart"/>
      <w:r w:rsidRPr="0050469B">
        <w:rPr>
          <w:b/>
          <w:bCs/>
        </w:rPr>
        <w:t>flow</w:t>
      </w:r>
      <w:proofErr w:type="spellEnd"/>
      <w:r w:rsidRPr="0050469B">
        <w:rPr>
          <w:b/>
          <w:bCs/>
        </w:rPr>
        <w:t>’ (</w:t>
      </w:r>
      <w:proofErr w:type="spellStart"/>
      <w:r w:rsidRPr="0050469B">
        <w:rPr>
          <w:b/>
          <w:bCs/>
        </w:rPr>
        <w:t>be</w:t>
      </w:r>
      <w:proofErr w:type="spellEnd"/>
      <w:r w:rsidRPr="0050469B">
        <w:rPr>
          <w:b/>
          <w:bCs/>
        </w:rPr>
        <w:t xml:space="preserve"> </w:t>
      </w:r>
      <w:proofErr w:type="spellStart"/>
      <w:r w:rsidRPr="0050469B">
        <w:rPr>
          <w:b/>
          <w:bCs/>
        </w:rPr>
        <w:t>percolated</w:t>
      </w:r>
      <w:proofErr w:type="spellEnd"/>
      <w:r w:rsidRPr="0050469B">
        <w:rPr>
          <w:b/>
          <w:bCs/>
        </w:rPr>
        <w:t xml:space="preserve">) in a network </w:t>
      </w:r>
      <w:proofErr w:type="spellStart"/>
      <w:r w:rsidRPr="0050469B">
        <w:rPr>
          <w:b/>
          <w:bCs/>
        </w:rPr>
        <w:t>or</w:t>
      </w:r>
      <w:proofErr w:type="spellEnd"/>
      <w:r w:rsidRPr="0050469B">
        <w:rPr>
          <w:b/>
          <w:bCs/>
        </w:rPr>
        <w:t xml:space="preserve"> a grid</w:t>
      </w:r>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transformed</w:t>
      </w:r>
      <w:proofErr w:type="spellEnd"/>
      <w:r w:rsidRPr="0050469B">
        <w:t xml:space="preserve"> in </w:t>
      </w:r>
      <w:proofErr w:type="spellStart"/>
      <w:r w:rsidRPr="0050469B">
        <w:t>technological</w:t>
      </w:r>
      <w:proofErr w:type="spellEnd"/>
      <w:r w:rsidRPr="0050469B">
        <w:t xml:space="preserve"> </w:t>
      </w:r>
      <w:proofErr w:type="spellStart"/>
      <w:r w:rsidRPr="0050469B">
        <w:t>innovation</w:t>
      </w:r>
      <w:proofErr w:type="spellEnd"/>
      <w:r w:rsidRPr="0050469B">
        <w:t>”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onde “</w:t>
      </w:r>
      <w:proofErr w:type="spellStart"/>
      <w:r w:rsidRPr="0050469B">
        <w:t>the</w:t>
      </w:r>
      <w:proofErr w:type="spellEnd"/>
      <w:r w:rsidRPr="0050469B">
        <w:t xml:space="preserve"> </w:t>
      </w:r>
      <w:proofErr w:type="spellStart"/>
      <w:r w:rsidRPr="0050469B">
        <w:t>main</w:t>
      </w:r>
      <w:proofErr w:type="spellEnd"/>
      <w:r w:rsidRPr="0050469B">
        <w:t xml:space="preserve"> </w:t>
      </w:r>
      <w:proofErr w:type="spellStart"/>
      <w:r w:rsidRPr="0050469B">
        <w:t>specificity</w:t>
      </w:r>
      <w:proofErr w:type="spellEnd"/>
      <w:r w:rsidRPr="0050469B">
        <w:t xml:space="preserve"> </w:t>
      </w:r>
      <w:proofErr w:type="spellStart"/>
      <w:r w:rsidRPr="0050469B">
        <w:t>of</w:t>
      </w:r>
      <w:proofErr w:type="spellEnd"/>
      <w:r w:rsidRPr="0050469B">
        <w:t xml:space="preserve"> </w:t>
      </w:r>
      <w:proofErr w:type="spellStart"/>
      <w:r w:rsidRPr="0050469B">
        <w:t>percolation</w:t>
      </w:r>
      <w:proofErr w:type="spellEnd"/>
      <w:r w:rsidRPr="0050469B">
        <w:t xml:space="preserve"> </w:t>
      </w:r>
      <w:proofErr w:type="spellStart"/>
      <w:r w:rsidRPr="0050469B">
        <w:t>is</w:t>
      </w:r>
      <w:proofErr w:type="spellEnd"/>
      <w:r w:rsidRPr="0050469B">
        <w:t xml:space="preserve"> </w:t>
      </w:r>
      <w:proofErr w:type="spellStart"/>
      <w:r w:rsidRPr="0050469B">
        <w:t>connectedness</w:t>
      </w:r>
      <w:proofErr w:type="spellEnd"/>
      <w:r w:rsidRPr="0050469B">
        <w:t xml:space="preserve">, as </w:t>
      </w:r>
      <w:proofErr w:type="spellStart"/>
      <w:r w:rsidRPr="0050469B">
        <w:t>percolation</w:t>
      </w:r>
      <w:proofErr w:type="spellEnd"/>
      <w:r w:rsidRPr="0050469B">
        <w:t xml:space="preserve"> </w:t>
      </w:r>
      <w:proofErr w:type="spellStart"/>
      <w:r w:rsidRPr="0050469B">
        <w:t>theory</w:t>
      </w:r>
      <w:proofErr w:type="spellEnd"/>
      <w:r w:rsidRPr="0050469B">
        <w:t xml:space="preserve"> </w:t>
      </w:r>
      <w:proofErr w:type="spellStart"/>
      <w:r w:rsidRPr="0050469B">
        <w:t>is</w:t>
      </w:r>
      <w:proofErr w:type="spellEnd"/>
      <w:r w:rsidRPr="0050469B">
        <w:t xml:space="preserve"> a general </w:t>
      </w:r>
      <w:proofErr w:type="spellStart"/>
      <w:r w:rsidRPr="0050469B">
        <w:t>mathematical</w:t>
      </w:r>
      <w:proofErr w:type="spellEnd"/>
      <w:r w:rsidRPr="0050469B">
        <w:t xml:space="preserve"> </w:t>
      </w:r>
      <w:proofErr w:type="spellStart"/>
      <w:r w:rsidRPr="0050469B">
        <w:t>theory</w:t>
      </w:r>
      <w:proofErr w:type="spellEnd"/>
      <w:r w:rsidRPr="0050469B">
        <w:t xml:space="preserve"> </w:t>
      </w:r>
      <w:proofErr w:type="spellStart"/>
      <w:r w:rsidRPr="0050469B">
        <w:t>of</w:t>
      </w:r>
      <w:proofErr w:type="spellEnd"/>
      <w:r w:rsidRPr="0050469B">
        <w:t xml:space="preserve"> </w:t>
      </w:r>
      <w:proofErr w:type="spellStart"/>
      <w:r w:rsidRPr="0050469B">
        <w:t>connectivity</w:t>
      </w:r>
      <w:proofErr w:type="spellEnd"/>
      <w:r w:rsidRPr="0050469B">
        <w:t xml:space="preserve">. In </w:t>
      </w:r>
      <w:proofErr w:type="spellStart"/>
      <w:r w:rsidRPr="0050469B">
        <w:t>physics</w:t>
      </w:r>
      <w:proofErr w:type="spellEnd"/>
      <w:r w:rsidRPr="0050469B">
        <w:t xml:space="preserve">, </w:t>
      </w:r>
      <w:proofErr w:type="spellStart"/>
      <w:r w:rsidRPr="0050469B">
        <w:t>percolation</w:t>
      </w:r>
      <w:proofErr w:type="spellEnd"/>
      <w:r w:rsidRPr="0050469B">
        <w:t xml:space="preserve"> processes </w:t>
      </w:r>
      <w:proofErr w:type="spellStart"/>
      <w:r w:rsidRPr="0050469B">
        <w:t>result</w:t>
      </w:r>
      <w:proofErr w:type="spellEnd"/>
      <w:r w:rsidRPr="0050469B">
        <w:t xml:space="preserve"> from </w:t>
      </w:r>
      <w:proofErr w:type="spellStart"/>
      <w:r w:rsidRPr="0050469B">
        <w:t>the</w:t>
      </w:r>
      <w:proofErr w:type="spellEnd"/>
      <w:r w:rsidRPr="0050469B">
        <w:t xml:space="preserve"> </w:t>
      </w:r>
      <w:proofErr w:type="spellStart"/>
      <w:r w:rsidRPr="0050469B">
        <w:t>counteraction</w:t>
      </w:r>
      <w:proofErr w:type="spellEnd"/>
      <w:r w:rsidRPr="0050469B">
        <w:t xml:space="preserve"> </w:t>
      </w:r>
      <w:proofErr w:type="spellStart"/>
      <w:r w:rsidRPr="0050469B">
        <w:t>of</w:t>
      </w:r>
      <w:proofErr w:type="spellEnd"/>
      <w:r w:rsidRPr="0050469B">
        <w:t xml:space="preserve"> </w:t>
      </w:r>
      <w:proofErr w:type="spellStart"/>
      <w:r w:rsidRPr="0050469B">
        <w:t>two</w:t>
      </w:r>
      <w:proofErr w:type="spellEnd"/>
      <w:r w:rsidRPr="0050469B">
        <w:t xml:space="preserve"> forces – </w:t>
      </w:r>
      <w:proofErr w:type="spellStart"/>
      <w:r w:rsidRPr="0050469B">
        <w:t>connectivity</w:t>
      </w:r>
      <w:proofErr w:type="spellEnd"/>
      <w:r w:rsidRPr="0050469B">
        <w:t xml:space="preserve"> </w:t>
      </w:r>
      <w:proofErr w:type="spellStart"/>
      <w:r w:rsidRPr="0050469B">
        <w:t>and</w:t>
      </w:r>
      <w:proofErr w:type="spellEnd"/>
      <w:r w:rsidRPr="0050469B">
        <w:t xml:space="preserve"> </w:t>
      </w:r>
      <w:proofErr w:type="spellStart"/>
      <w:r w:rsidRPr="0050469B">
        <w:t>receptivity</w:t>
      </w:r>
      <w:proofErr w:type="spellEnd"/>
      <w:r w:rsidRPr="0050469B">
        <w:t xml:space="preserv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w:t>
      </w:r>
      <w:proofErr w:type="spellStart"/>
      <w:r>
        <w:t>sub-rede</w:t>
      </w:r>
      <w:proofErr w:type="spellEnd"/>
      <w:r>
        <w:t xml:space="preserv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w:t>
      </w:r>
      <w:proofErr w:type="spellStart"/>
      <w:r>
        <w:t>sub-rede</w:t>
      </w:r>
      <w:proofErr w:type="spellEnd"/>
      <w:r>
        <w:t xml:space="preserv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w:t>
      </w:r>
      <w:proofErr w:type="spellStart"/>
      <w:r w:rsidRPr="00163C74">
        <w:t>measures</w:t>
      </w:r>
      <w:proofErr w:type="spellEnd"/>
      <w:r w:rsidRPr="00163C74">
        <w:t xml:space="preserve"> </w:t>
      </w:r>
      <w:proofErr w:type="spellStart"/>
      <w:r w:rsidRPr="00163C74">
        <w:t>the</w:t>
      </w:r>
      <w:proofErr w:type="spellEnd"/>
      <w:r w:rsidRPr="00163C74">
        <w:t xml:space="preserve"> </w:t>
      </w:r>
      <w:proofErr w:type="spellStart"/>
      <w:r w:rsidRPr="00163C74">
        <w:t>importance</w:t>
      </w:r>
      <w:proofErr w:type="spellEnd"/>
      <w:r w:rsidRPr="00163C74">
        <w:t xml:space="preserve"> </w:t>
      </w:r>
      <w:proofErr w:type="spellStart"/>
      <w:r w:rsidRPr="00163C74">
        <w:t>of</w:t>
      </w:r>
      <w:proofErr w:type="spellEnd"/>
      <w:r w:rsidRPr="00163C74">
        <w:t xml:space="preserve"> nodes in </w:t>
      </w:r>
      <w:proofErr w:type="spellStart"/>
      <w:r w:rsidRPr="00163C74">
        <w:t>terms</w:t>
      </w:r>
      <w:proofErr w:type="spellEnd"/>
      <w:r w:rsidRPr="00163C74">
        <w:t xml:space="preserve"> </w:t>
      </w:r>
      <w:proofErr w:type="spellStart"/>
      <w:r w:rsidRPr="00163C74">
        <w:t>of</w:t>
      </w:r>
      <w:proofErr w:type="spellEnd"/>
      <w:r w:rsidRPr="00163C74">
        <w:t xml:space="preserve"> </w:t>
      </w:r>
      <w:proofErr w:type="spellStart"/>
      <w:r w:rsidRPr="00163C74">
        <w:t>aiding</w:t>
      </w:r>
      <w:proofErr w:type="spellEnd"/>
      <w:r w:rsidRPr="00163C74">
        <w:t xml:space="preserve"> </w:t>
      </w:r>
      <w:proofErr w:type="spellStart"/>
      <w:r w:rsidRPr="00163C74">
        <w:t>the</w:t>
      </w:r>
      <w:proofErr w:type="spellEnd"/>
      <w:r w:rsidRPr="00163C74">
        <w:t xml:space="preserve"> </w:t>
      </w:r>
      <w:proofErr w:type="spellStart"/>
      <w:r w:rsidRPr="00163C74">
        <w:t>percolation</w:t>
      </w:r>
      <w:proofErr w:type="spellEnd"/>
      <w:r w:rsidRPr="00163C74">
        <w:t xml:space="preserve"> </w:t>
      </w:r>
      <w:proofErr w:type="spellStart"/>
      <w:r w:rsidRPr="00163C74">
        <w:t>through</w:t>
      </w:r>
      <w:proofErr w:type="spellEnd"/>
      <w:r w:rsidRPr="00163C74">
        <w:t xml:space="preserve"> </w:t>
      </w:r>
      <w:proofErr w:type="spellStart"/>
      <w:r w:rsidRPr="00163C74">
        <w:t>the</w:t>
      </w:r>
      <w:proofErr w:type="spellEnd"/>
      <w:r w:rsidRPr="00163C74">
        <w:t xml:space="preserv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w:t>
      </w:r>
      <w:proofErr w:type="spellStart"/>
      <w:r w:rsidRPr="0050469B">
        <w:rPr>
          <w:szCs w:val="22"/>
        </w:rPr>
        <w:t>imento</w:t>
      </w:r>
      <w:proofErr w:type="spellEnd"/>
      <w:r w:rsidRPr="0050469B">
        <w:rPr>
          <w:szCs w:val="22"/>
        </w:rPr>
        <w:t xml:space="preserve">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w:t>
      </w:r>
      <w:proofErr w:type="spellStart"/>
      <w:r w:rsidRPr="0050469B">
        <w:t>cas</w:t>
      </w:r>
      <w:proofErr w:type="spellEnd"/>
      <w:r w:rsidRPr="0050469B">
        <w:t>,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0"/>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45803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como estado de percolação, terá uma maior probabilidade de percolar (ou seja, propagar conhecimento), quando comparado a um nó com um valor inferior de estado de percolaç</w:t>
      </w:r>
      <w:proofErr w:type="spellStart"/>
      <w:r w:rsidRPr="0050469B">
        <w:t>ão</w:t>
      </w:r>
      <w:proofErr w:type="spellEnd"/>
      <w:r w:rsidRPr="0050469B">
        <w:t xml:space="preserve">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onde p</w:t>
      </w:r>
      <w:proofErr w:type="spellStart"/>
      <w:r w:rsidRPr="0050469B">
        <w:t>odemos</w:t>
      </w:r>
      <w:proofErr w:type="spellEnd"/>
      <w:r w:rsidRPr="0050469B">
        <w:t xml:space="preserve">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proofErr w:type="spellStart"/>
      <w:r w:rsidRPr="0050469B">
        <w:rPr>
          <w:i/>
          <w:iCs/>
        </w:rPr>
        <w:t>Percolation</w:t>
      </w:r>
      <w:proofErr w:type="spellEnd"/>
      <w:r w:rsidRPr="0050469B">
        <w:rPr>
          <w:i/>
          <w:iCs/>
        </w:rPr>
        <w:t xml:space="preserve"> </w:t>
      </w:r>
      <w:proofErr w:type="spellStart"/>
      <w:r w:rsidRPr="0050469B">
        <w:rPr>
          <w:i/>
          <w:iCs/>
        </w:rPr>
        <w:t>Centrality</w:t>
      </w:r>
      <w:proofErr w:type="spellEnd"/>
      <w:r w:rsidRPr="0050469B">
        <w:rPr>
          <w:i/>
          <w:iCs/>
        </w:rPr>
        <w:t xml:space="preserve"> </w:t>
      </w:r>
      <w:r w:rsidRPr="0050469B">
        <w:t>(PC) (ou seja, a Centralidade da Percolação) que “</w:t>
      </w:r>
      <w:proofErr w:type="spellStart"/>
      <w:r w:rsidRPr="0050469B">
        <w:t>measures</w:t>
      </w:r>
      <w:proofErr w:type="spellEnd"/>
      <w:r w:rsidRPr="0050469B">
        <w:t xml:space="preserve"> </w:t>
      </w:r>
      <w:proofErr w:type="spellStart"/>
      <w:r w:rsidRPr="0050469B">
        <w:t>the</w:t>
      </w:r>
      <w:proofErr w:type="spellEnd"/>
      <w:r w:rsidRPr="0050469B">
        <w:t xml:space="preserve"> </w:t>
      </w:r>
      <w:proofErr w:type="spellStart"/>
      <w:r w:rsidRPr="0050469B">
        <w:t>importance</w:t>
      </w:r>
      <w:proofErr w:type="spellEnd"/>
      <w:r w:rsidRPr="0050469B">
        <w:t xml:space="preserve"> </w:t>
      </w:r>
      <w:proofErr w:type="spellStart"/>
      <w:r w:rsidRPr="0050469B">
        <w:t>of</w:t>
      </w:r>
      <w:proofErr w:type="spellEnd"/>
      <w:r w:rsidRPr="0050469B">
        <w:t xml:space="preserve"> nodes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aiding</w:t>
      </w:r>
      <w:proofErr w:type="spellEnd"/>
      <w:r w:rsidRPr="0050469B">
        <w:t xml:space="preserve"> </w:t>
      </w:r>
      <w:proofErr w:type="spellStart"/>
      <w:r w:rsidRPr="0050469B">
        <w:t>the</w:t>
      </w:r>
      <w:proofErr w:type="spellEnd"/>
      <w:r w:rsidRPr="0050469B">
        <w:t xml:space="preserve"> </w:t>
      </w:r>
      <w:proofErr w:type="spellStart"/>
      <w:r w:rsidRPr="0050469B">
        <w:t>percolation</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w:t>
      </w:r>
      <w:proofErr w:type="spellStart"/>
      <w:r w:rsidRPr="0050469B">
        <w:t>may</w:t>
      </w:r>
      <w:proofErr w:type="spellEnd"/>
      <w:r w:rsidRPr="0050469B">
        <w:t xml:space="preserve"> </w:t>
      </w:r>
      <w:proofErr w:type="spellStart"/>
      <w:r w:rsidRPr="0050469B">
        <w:t>very</w:t>
      </w:r>
      <w:proofErr w:type="spellEnd"/>
      <w:r w:rsidRPr="0050469B">
        <w:t xml:space="preserve"> </w:t>
      </w:r>
      <w:proofErr w:type="spellStart"/>
      <w:r w:rsidRPr="0050469B">
        <w:t>well</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betweenness</w:t>
      </w:r>
      <w:proofErr w:type="spellEnd"/>
      <w:r w:rsidRPr="0050469B">
        <w:t xml:space="preserve"> </w:t>
      </w:r>
      <w:proofErr w:type="spellStart"/>
      <w:r w:rsidRPr="0050469B">
        <w:t>centrality</w:t>
      </w:r>
      <w:proofErr w:type="spellEnd"/>
      <w:r w:rsidRPr="0050469B">
        <w:t xml:space="preserve"> </w:t>
      </w:r>
      <w:proofErr w:type="spellStart"/>
      <w:r w:rsidRPr="0050469B">
        <w:t>or</w:t>
      </w:r>
      <w:proofErr w:type="spellEnd"/>
      <w:r w:rsidRPr="0050469B">
        <w:t xml:space="preserve"> </w:t>
      </w:r>
      <w:proofErr w:type="spellStart"/>
      <w:r w:rsidRPr="0050469B">
        <w:t>another</w:t>
      </w:r>
      <w:proofErr w:type="spellEnd"/>
      <w:r w:rsidRPr="0050469B">
        <w:t xml:space="preserve"> </w:t>
      </w:r>
      <w:proofErr w:type="spellStart"/>
      <w:r w:rsidRPr="0050469B">
        <w:t>centrality</w:t>
      </w:r>
      <w:proofErr w:type="spellEnd"/>
      <w:r w:rsidRPr="0050469B">
        <w:t xml:space="preserve"> </w:t>
      </w:r>
      <w:proofErr w:type="spellStart"/>
      <w:r w:rsidRPr="0050469B">
        <w:t>measure</w:t>
      </w:r>
      <w:proofErr w:type="spellEnd"/>
      <w:r w:rsidRPr="0050469B">
        <w:t xml:space="preserve">, </w:t>
      </w:r>
      <w:proofErr w:type="spellStart"/>
      <w:r w:rsidRPr="0050469B">
        <w:t>but</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he</w:t>
      </w:r>
      <w:proofErr w:type="spellEnd"/>
      <w:r w:rsidRPr="0050469B">
        <w:t xml:space="preserve"> context </w:t>
      </w:r>
      <w:proofErr w:type="spellStart"/>
      <w:r w:rsidRPr="0050469B">
        <w:t>of</w:t>
      </w:r>
      <w:proofErr w:type="spellEnd"/>
      <w:r w:rsidRPr="0050469B">
        <w:t xml:space="preserve"> a network in </w:t>
      </w:r>
      <w:proofErr w:type="spellStart"/>
      <w:r w:rsidRPr="0050469B">
        <w:t>which</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percolation</w:t>
      </w:r>
      <w:proofErr w:type="spellEnd"/>
      <w:r w:rsidRPr="0050469B">
        <w:t xml:space="preserve">”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pode ser determinada como a proporção de caminhos percolados que passam atra</w:t>
      </w:r>
      <w:proofErr w:type="spellStart"/>
      <w:r w:rsidRPr="0050469B">
        <w:rPr>
          <w:szCs w:val="22"/>
        </w:rPr>
        <w:t>vés</w:t>
      </w:r>
      <w:proofErr w:type="spellEnd"/>
      <w:r w:rsidRPr="0050469B">
        <w:rPr>
          <w:szCs w:val="22"/>
        </w:rPr>
        <w:t xml:space="preserve">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AD443F"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458098"/>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FA5F4A5"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859A251" w14:textId="77777777" w:rsidR="003A3956" w:rsidRDefault="003A3956" w:rsidP="003A3956">
      <w:pPr>
        <w:pStyle w:val="Tese-Normal"/>
      </w:pPr>
      <w:r>
        <w:t>Por outras palavras,</w:t>
      </w:r>
      <w:r>
        <w:t xml:space="preserve"> </w:t>
      </w:r>
      <w:r>
        <w:t>utilizamos</w:t>
      </w:r>
      <w:r>
        <w:t xml:space="preserve"> valores </w:t>
      </w:r>
      <w:r>
        <w:t>conceptuais</w:t>
      </w:r>
      <w:r>
        <w:t xml:space="preserve"> </w:t>
      </w:r>
      <w:r>
        <w:t>de modo a</w:t>
      </w:r>
      <w:r>
        <w:t xml:space="preserve"> demonstrar</w:t>
      </w:r>
      <w:r>
        <w:t xml:space="preserve"> </w:t>
      </w:r>
      <w:r>
        <w:t>os estados de percolação de cada nó, que poderiam ser determinados (</w:t>
      </w:r>
      <w:r>
        <w:t>como por exemplo, a ser</w:t>
      </w:r>
      <w:r>
        <w:t xml:space="preserve"> explorado em trabalhos futuros) como, por exemplo, a frequência de movimentos </w:t>
      </w:r>
      <w:r>
        <w:t xml:space="preserve">no contexto da </w:t>
      </w:r>
      <w:r>
        <w:t>PoC para cada praticante ou a quantidade de evidência (</w:t>
      </w:r>
      <w:r>
        <w:t xml:space="preserve">como por exemplo, </w:t>
      </w:r>
      <w:r>
        <w:t xml:space="preserve">a circulação total dentro de uma rede particular), como o número de documentos, </w:t>
      </w:r>
      <w:r>
        <w:t xml:space="preserve">a obtenção de </w:t>
      </w:r>
      <w:r>
        <w:t xml:space="preserve">resultados, </w:t>
      </w:r>
      <w:r>
        <w:t xml:space="preserve">as </w:t>
      </w:r>
      <w:r>
        <w:t xml:space="preserve">consultas, </w:t>
      </w:r>
      <w:r>
        <w:t xml:space="preserve">as </w:t>
      </w:r>
      <w:r>
        <w:t xml:space="preserve">publicações ou </w:t>
      </w:r>
      <w:r>
        <w:t xml:space="preserve">as </w:t>
      </w:r>
      <w:r>
        <w:t>participaç</w:t>
      </w:r>
      <w:r>
        <w:t>ões</w:t>
      </w:r>
      <w:r>
        <w:t xml:space="preserve"> em atividades d</w:t>
      </w:r>
      <w:r>
        <w:t>a</w:t>
      </w:r>
      <w:r>
        <w:t xml:space="preserve"> PoC, </w:t>
      </w:r>
      <w:r>
        <w:t>d</w:t>
      </w:r>
      <w:r>
        <w:t>entre outr</w:t>
      </w:r>
      <w:r>
        <w:t>a</w:t>
      </w:r>
      <w:r>
        <w:t xml:space="preserve">s. Sem dúvida, reconhecemos que mais pesquisas são necessárias nesta área em particular no que diz respeito aos estados de percolação nessas redes, ou seja, é essencial definir, dependendo de práticas específicas </w:t>
      </w:r>
      <w:r>
        <w:t>no contexto da</w:t>
      </w:r>
      <w:r>
        <w:t xml:space="preserve"> PoC, como avaliar cada nó na rede </w:t>
      </w:r>
      <w:r>
        <w:t>de conhecimento</w:t>
      </w:r>
      <w:r>
        <w:t xml:space="preserve"> </w:t>
      </w:r>
      <w:r>
        <w:t>e os</w:t>
      </w:r>
      <w:r>
        <w:t xml:space="preserve"> estados de percolação dos </w:t>
      </w:r>
      <w:r>
        <w:t xml:space="preserve">seus </w:t>
      </w:r>
      <w:r>
        <w:t xml:space="preserve">nós. </w:t>
      </w:r>
    </w:p>
    <w:p w14:paraId="5CA726EC" w14:textId="722F3216" w:rsidR="003A3956" w:rsidRDefault="003A3956" w:rsidP="003A3956">
      <w:pPr>
        <w:pStyle w:val="Tese-Normal"/>
      </w:pPr>
      <w:r>
        <w:t xml:space="preserve">Além disso, reconhecemos a necessidade de um estudo mais aprofundado para analisar a </w:t>
      </w:r>
      <w:r>
        <w:t>“</w:t>
      </w:r>
      <w:r>
        <w:t>cultura</w:t>
      </w:r>
      <w:r>
        <w:t>”</w:t>
      </w:r>
      <w:r>
        <w:t xml:space="preserve"> de compartilhamento d</w:t>
      </w:r>
      <w:r>
        <w:t>o</w:t>
      </w:r>
      <w:r>
        <w:t xml:space="preserve"> conhecimento no contexto de PoC devido à sua heterogeneidade e complexidade. Sabe-se que o tipo de conhecimento no contexto das práticas d</w:t>
      </w:r>
      <w:r>
        <w:t>a</w:t>
      </w:r>
      <w:r>
        <w:t xml:space="preserve"> PoC influencia impl</w:t>
      </w:r>
      <w:r>
        <w:t>i</w:t>
      </w:r>
      <w:r>
        <w:t>cita</w:t>
      </w:r>
      <w:r>
        <w:t>mente</w:t>
      </w:r>
      <w:r>
        <w:t xml:space="preserve"> ou tacitamente na escolha d</w:t>
      </w:r>
      <w:r>
        <w:t>o</w:t>
      </w:r>
      <w:r>
        <w:t xml:space="preserve"> </w:t>
      </w:r>
      <w:r>
        <w:t>caminho</w:t>
      </w:r>
      <w:r>
        <w:t xml:space="preserve"> e na velocidade</w:t>
      </w:r>
      <w:r>
        <w:t xml:space="preserve"> em relação ao</w:t>
      </w:r>
      <w:r>
        <w:t xml:space="preserve"> compartilhamento d</w:t>
      </w:r>
      <w:r>
        <w:t>o</w:t>
      </w:r>
      <w:r>
        <w:t xml:space="preserve"> conhecimento</w:t>
      </w:r>
      <w:r>
        <w:t xml:space="preserve"> no contexto da PoC</w:t>
      </w:r>
      <w:r>
        <w:t>. Seria interessante investigar mais detalhadamente quais tipos de conhecimento e quais práticas afetam o limiar de percolação.</w:t>
      </w:r>
    </w:p>
    <w:p w14:paraId="04EE7F5B" w14:textId="4DAB0ABE" w:rsidR="004C2331" w:rsidRDefault="004C2331" w:rsidP="004C2331">
      <w:pPr>
        <w:pStyle w:val="Tese-Figura"/>
      </w:pPr>
      <w:r w:rsidRPr="004C2331">
        <w:lastRenderedPageBreak/>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61"/>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458033"/>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w:t>
      </w:r>
      <w:r w:rsidRPr="0050469B">
        <w:rPr>
          <w:lang w:val="pt-BR"/>
        </w:rPr>
        <w:lastRenderedPageBreak/>
        <w:t xml:space="preserve">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A),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H),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2"/>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458034"/>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lastRenderedPageBreak/>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ou até mesmo, a formação de uma nova rede de conhecimento utilizando os mesmos praticantes de atividades anteriores da PoC, mas em diferentes posições (ou seja, diferentes práticas), 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3"/>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45803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 xml:space="preserve">Como pode ser visto na Figura 144, essa rede de conhecimento no contexto da PoC possui uma diferente formação quando comparada a Figura 142. A seguir, apresentamos </w:t>
      </w:r>
      <w:r w:rsidRPr="0050469B">
        <w:lastRenderedPageBreak/>
        <w:t>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lastRenderedPageBreak/>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4"/>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45803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w:t>
      </w:r>
      <w:r w:rsidRPr="0050469B">
        <w:lastRenderedPageBreak/>
        <w:t xml:space="preserve">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 xml:space="preserve">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w:t>
      </w:r>
      <w:r w:rsidRPr="0050469B">
        <w:lastRenderedPageBreak/>
        <w:t>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 xml:space="preserve">e </w:t>
      </w:r>
      <w:proofErr w:type="spellStart"/>
      <w:r>
        <w:t>sub</w:t>
      </w:r>
      <w:r w:rsidR="00992879">
        <w:t>-</w:t>
      </w:r>
      <w:r>
        <w:t>redes</w:t>
      </w:r>
      <w:proofErr w:type="spellEnd"/>
      <w:r>
        <w:t xml:space="preserve">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458099"/>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699FB594"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rsidR="00B9652C">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w:t>
      </w:r>
      <w:proofErr w:type="spellStart"/>
      <w:r w:rsidR="008F66A7" w:rsidRPr="00163C74">
        <w:t>theory</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no </w:t>
      </w:r>
      <w:proofErr w:type="spellStart"/>
      <w:r w:rsidR="008F66A7" w:rsidRPr="00163C74">
        <w:t>difference</w:t>
      </w:r>
      <w:proofErr w:type="spellEnd"/>
      <w:r w:rsidR="008F66A7" w:rsidRPr="00163C74">
        <w:t xml:space="preserve"> </w:t>
      </w:r>
      <w:proofErr w:type="spellStart"/>
      <w:r w:rsidR="008F66A7" w:rsidRPr="00163C74">
        <w:t>between</w:t>
      </w:r>
      <w:proofErr w:type="spellEnd"/>
      <w:r w:rsidR="008F66A7" w:rsidRPr="00163C74">
        <w:t xml:space="preserve"> </w:t>
      </w:r>
      <w:proofErr w:type="spellStart"/>
      <w:r w:rsidR="008F66A7" w:rsidRPr="00163C74">
        <w:t>theory</w:t>
      </w:r>
      <w:proofErr w:type="spellEnd"/>
      <w:r w:rsidR="008F66A7" w:rsidRPr="00163C74">
        <w:t xml:space="preserve"> </w:t>
      </w:r>
      <w:proofErr w:type="spellStart"/>
      <w:r w:rsidR="008F66A7" w:rsidRPr="00163C74">
        <w:t>and</w:t>
      </w:r>
      <w:proofErr w:type="spellEnd"/>
      <w:r w:rsidR="008F66A7" w:rsidRPr="00163C74">
        <w:t xml:space="preserve"> </w:t>
      </w:r>
      <w:proofErr w:type="spellStart"/>
      <w:r w:rsidR="008F66A7" w:rsidRPr="00163C74">
        <w:t>practice</w:t>
      </w:r>
      <w:proofErr w:type="spellEnd"/>
      <w:r w:rsidR="008F66A7" w:rsidRPr="00163C74">
        <w:t xml:space="preserve">, </w:t>
      </w:r>
      <w:proofErr w:type="spellStart"/>
      <w:r w:rsidR="008F66A7" w:rsidRPr="00163C74">
        <w:t>while</w:t>
      </w:r>
      <w:proofErr w:type="spellEnd"/>
      <w:r w:rsidR="008F66A7" w:rsidRPr="00163C74">
        <w:t xml:space="preserve"> in </w:t>
      </w:r>
      <w:proofErr w:type="spellStart"/>
      <w:r w:rsidR="008F66A7" w:rsidRPr="00163C74">
        <w:t>practice</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lastRenderedPageBreak/>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3E25DB64" w:rsidR="008F66A7" w:rsidRPr="0050469B"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PoC e estabelecer seus estados, com base em diversos e específicos critérios e uma avaliação 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3186CDCB" w14:textId="77777777" w:rsidR="000754DB" w:rsidRPr="0050469B" w:rsidRDefault="000754DB" w:rsidP="0059411A">
      <w:pPr>
        <w:spacing w:before="60" w:after="60"/>
        <w:rPr>
          <w:b/>
          <w:bCs/>
          <w:sz w:val="20"/>
          <w:szCs w:val="20"/>
        </w:rPr>
      </w:pPr>
    </w:p>
    <w:p w14:paraId="0BC41692" w14:textId="2B0E03F5" w:rsidR="00A22E43" w:rsidRPr="0050469B" w:rsidRDefault="00D13BFD" w:rsidP="002A7F45">
      <w:pPr>
        <w:pStyle w:val="Tese-Heading1"/>
      </w:pPr>
      <w:bookmarkStart w:id="1825" w:name="_Toc68458100"/>
      <w:r w:rsidRPr="0050469B">
        <w:t>7</w:t>
      </w:r>
      <w:r w:rsidR="00541015" w:rsidRPr="0050469B">
        <w:t>.</w:t>
      </w:r>
      <w:r w:rsidR="00A22E43" w:rsidRPr="0050469B">
        <w:t xml:space="preserve"> </w:t>
      </w:r>
      <w:bookmarkStart w:id="1826" w:name="BackToTOC"/>
      <w:bookmarkEnd w:id="1792"/>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3CAD7714" w14:textId="17A16198" w:rsidR="00523441" w:rsidRDefault="006E77B0" w:rsidP="002A7F45">
      <w:pPr>
        <w:pStyle w:val="Tese-Introduo-Captulo"/>
      </w:pPr>
      <w:r w:rsidRPr="009079CC">
        <w:t xml:space="preserve">Este capítulo tem como objetivo apresentar </w:t>
      </w:r>
      <w:r>
        <w:t xml:space="preserve">as </w:t>
      </w:r>
      <w:r w:rsidRPr="009079CC">
        <w:t>nossa</w:t>
      </w:r>
      <w:r>
        <w:t xml:space="preserve">s reflexões a respeito do fluxo de conhecimento e da natureza hermenêutica do contexto da PoC. Entendemos que o contexto da PoC contribui para a formação de </w:t>
      </w:r>
      <w:r w:rsidRPr="009079CC">
        <w:t xml:space="preserve">um ciclo de reprodução dialética de atividades orientadas para a ação de um corpo de conhecimento, com base na interpretação e compreensão </w:t>
      </w:r>
      <w:r>
        <w:t xml:space="preserve">do todo para suas partes e vice-versa pelos seus atores durante o desenvolvimento e a execução da PoC. Dessa forma, destacamos o pensamento de Gadamer, onde </w:t>
      </w:r>
      <w:r w:rsidRPr="009079CC">
        <w:t xml:space="preserve">todos os casos de </w:t>
      </w:r>
      <w:r>
        <w:t>compreensão</w:t>
      </w:r>
      <w:r w:rsidRPr="009079CC">
        <w:t xml:space="preserve"> envolvem necessariamente</w:t>
      </w:r>
      <w:r>
        <w:t xml:space="preserve"> </w:t>
      </w:r>
      <w:r w:rsidRPr="009079CC">
        <w:t xml:space="preserve">interpretação e aplicação; </w:t>
      </w:r>
      <w:r>
        <w:t>um pensamento</w:t>
      </w:r>
      <w:r w:rsidRPr="009079CC">
        <w:t xml:space="preserve"> que </w:t>
      </w:r>
      <w:r>
        <w:t>destacamos, mas que</w:t>
      </w:r>
      <w:r w:rsidRPr="009079CC">
        <w:t xml:space="preserve"> </w:t>
      </w:r>
      <w:r>
        <w:t xml:space="preserve">por muitas vezes, observamos como distante e </w:t>
      </w:r>
      <w:r w:rsidRPr="009079CC">
        <w:t xml:space="preserve">ausente </w:t>
      </w:r>
      <w:r>
        <w:t>em diversas</w:t>
      </w:r>
      <w:r w:rsidRPr="009079CC">
        <w:t xml:space="preserve"> reflex</w:t>
      </w:r>
      <w:r>
        <w:t>ões</w:t>
      </w:r>
      <w:r w:rsidRPr="009079CC">
        <w:t xml:space="preserve"> e </w:t>
      </w:r>
      <w:r>
        <w:t xml:space="preserve">na </w:t>
      </w:r>
      <w:r w:rsidRPr="009079CC">
        <w:t>consciência d</w:t>
      </w:r>
      <w:r>
        <w:t>e seus</w:t>
      </w:r>
      <w:r w:rsidRPr="009079CC">
        <w:t xml:space="preserve"> </w:t>
      </w:r>
      <w:r>
        <w:t xml:space="preserve">praticantes. </w:t>
      </w:r>
      <w:r w:rsidRPr="005F69FD">
        <w:t xml:space="preserve">Portanto, apoiados na hermenêutica filosófica proposta por </w:t>
      </w:r>
      <w:r w:rsidRPr="005F69FD">
        <w:fldChar w:fldCharType="begin" w:fldLock="1"/>
      </w:r>
      <w:r w:rsidRPr="005F69FD">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rsidRPr="005F69FD">
        <w:fldChar w:fldCharType="separate"/>
      </w:r>
      <w:r w:rsidRPr="005F69FD">
        <w:rPr>
          <w:noProof/>
        </w:rPr>
        <w:t>Gadamer (1999, 2013)</w:t>
      </w:r>
      <w:r w:rsidRPr="005F69FD">
        <w:fldChar w:fldCharType="end"/>
      </w:r>
      <w:r w:rsidRPr="005F69FD">
        <w:t xml:space="preserve"> e no conjunto de sete princípios para a realização e avaliação de estudos de campo interpretativos em SI </w:t>
      </w:r>
      <w:r w:rsidRPr="005F69FD">
        <w:fldChar w:fldCharType="begin" w:fldLock="1"/>
      </w:r>
      <w:r w:rsidRPr="005F69FD">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rsidRPr="005F69FD">
        <w:fldChar w:fldCharType="separate"/>
      </w:r>
      <w:r w:rsidRPr="005F69FD">
        <w:rPr>
          <w:noProof/>
        </w:rPr>
        <w:t>(Klein &amp; Myers, 1999)</w:t>
      </w:r>
      <w:r w:rsidRPr="005F69FD">
        <w:fldChar w:fldCharType="end"/>
      </w:r>
      <w:r w:rsidRPr="005F69FD">
        <w:t xml:space="preserve">, promovemos o fato de que as conversas </w:t>
      </w:r>
      <w:r>
        <w:t xml:space="preserve">dentro </w:t>
      </w:r>
      <w:r w:rsidRPr="005F69FD">
        <w:t xml:space="preserve">de uma PoC são as </w:t>
      </w:r>
      <w:r w:rsidRPr="005F69FD">
        <w:lastRenderedPageBreak/>
        <w:t>mensagens, a fala e o discurso dos seus atores principais</w:t>
      </w:r>
      <w:r>
        <w:t>, numa alusão as conexões (</w:t>
      </w:r>
      <w:r w:rsidRPr="005F69FD">
        <w:rPr>
          <w:i/>
          <w:iCs/>
        </w:rPr>
        <w:t>links</w:t>
      </w:r>
      <w:r>
        <w:t>) em uma rede, onde essa rede é representada pelo contexto da atividade. Dessa forma, entendemos que o contexto da atividade é a fundação (ou seja, uma rede complexa de fenômenos sociotécnicos) para esses</w:t>
      </w:r>
      <w:r w:rsidRPr="009079CC">
        <w:t xml:space="preserve"> </w:t>
      </w:r>
      <w:r>
        <w:t>atores</w:t>
      </w:r>
      <w:r w:rsidRPr="009079CC">
        <w:t xml:space="preserve"> </w:t>
      </w:r>
      <w:r>
        <w:t>possam</w:t>
      </w:r>
      <w:r w:rsidRPr="009079CC">
        <w:t xml:space="preserve"> experimenta</w:t>
      </w:r>
      <w:r>
        <w:t>r</w:t>
      </w:r>
      <w:r w:rsidRPr="009079CC">
        <w:t xml:space="preserve"> </w:t>
      </w:r>
      <w:r>
        <w:t>um</w:t>
      </w:r>
      <w:r w:rsidRPr="009079CC">
        <w:t xml:space="preserve"> processo de aprendizagem </w:t>
      </w:r>
      <w:r>
        <w:t xml:space="preserve">contínua através de </w:t>
      </w:r>
      <w:r w:rsidRPr="009079CC">
        <w:t>uma formação crítica</w:t>
      </w:r>
      <w:r>
        <w:t xml:space="preserve"> de produção de sentido durante o desenvolvimento e a execução da atividade da PoC</w:t>
      </w:r>
      <w:r w:rsidRPr="00684CD7">
        <w:t>.</w:t>
      </w:r>
      <w:r>
        <w:t xml:space="preserve"> Dessa forma, aprendemos que </w:t>
      </w:r>
      <w:r w:rsidRPr="006E77B0">
        <w:t>a produção e disseminação do conhecimento no contexto da PoC não ocorreram apenas ao final da atividade d</w:t>
      </w:r>
      <w:r>
        <w:t>a</w:t>
      </w:r>
      <w:r w:rsidRPr="006E77B0">
        <w:t xml:space="preserve"> PoC. Em vez disso, o fluxo de conhecimento ocorre em diferentes círculos de aprendizagem (com base em círculos hermenêuticos) como uma conexão intrínseca ao contexto. É o conhecimento do contexto que permite aos praticantes d</w:t>
      </w:r>
      <w:r>
        <w:t>a</w:t>
      </w:r>
      <w:r w:rsidRPr="006E77B0">
        <w:t xml:space="preserve"> PoC compreender a construção dos ciclos de produção e disseminação do conhecimento nas atividades d</w:t>
      </w:r>
      <w:r>
        <w:t>a</w:t>
      </w:r>
      <w:r w:rsidRPr="006E77B0">
        <w:t xml:space="preserve"> PoC.</w:t>
      </w:r>
    </w:p>
    <w:p w14:paraId="2A61E643" w14:textId="77777777" w:rsidR="00E17B6D" w:rsidRPr="0050469B" w:rsidRDefault="00D13BFD" w:rsidP="00E17B6D">
      <w:pPr>
        <w:pStyle w:val="Tese-Heading2"/>
      </w:pPr>
      <w:bookmarkStart w:id="1827" w:name="_Toc41897435"/>
      <w:bookmarkStart w:id="1828" w:name="_Toc68458101"/>
      <w:bookmarkStart w:id="1829" w:name="_Toc13052699"/>
      <w:bookmarkStart w:id="1830" w:name="_Toc13053059"/>
      <w:bookmarkStart w:id="1831" w:name="_Toc13053148"/>
      <w:r w:rsidRPr="0050469B">
        <w:t>7</w:t>
      </w:r>
      <w:r w:rsidR="00003AD8" w:rsidRPr="0050469B">
        <w:t xml:space="preserve">.1 </w:t>
      </w:r>
      <w:bookmarkEnd w:id="1827"/>
      <w:r w:rsidR="00E17B6D" w:rsidRPr="00E17B6D">
        <w:t>Examinando o problema de interpretação usando a hermenêutica no contexto da PoC</w:t>
      </w:r>
      <w:bookmarkEnd w:id="1828"/>
    </w:p>
    <w:p w14:paraId="327CBE27" w14:textId="5D9353D4" w:rsidR="003C228D" w:rsidRDefault="003C228D" w:rsidP="003C228D">
      <w:pPr>
        <w:pStyle w:val="Tese-Normal"/>
      </w:pPr>
      <w:bookmarkStart w:id="1832" w:name="_Toc41897438"/>
      <w:bookmarkStart w:id="1833" w:name="OLE_LINK334"/>
      <w:bookmarkStart w:id="1834" w:name="OLE_LINK364"/>
      <w:bookmarkEnd w:id="1632"/>
      <w:bookmarkEnd w:id="1633"/>
      <w:bookmarkEnd w:id="1634"/>
      <w:bookmarkEnd w:id="1635"/>
      <w:bookmarkEnd w:id="1829"/>
      <w:bookmarkEnd w:id="1830"/>
      <w:bookmarkEnd w:id="1831"/>
      <w:r w:rsidRPr="0050469B">
        <w:t>Conforme podemos observar na Figura 1</w:t>
      </w:r>
      <w:r>
        <w:t>46</w:t>
      </w:r>
      <w:r w:rsidRPr="0050469B">
        <w:t xml:space="preserve">, </w:t>
      </w:r>
      <w:r>
        <w:t xml:space="preserve">buscamos refletir </w:t>
      </w:r>
      <w:r w:rsidRPr="0050469B">
        <w:rPr>
          <w:noProof/>
          <w:color w:val="00B0F0"/>
          <w:sz w:val="32"/>
          <w:szCs w:val="32"/>
        </w:rPr>
        <w:sym w:font="Wingdings" w:char="F091"/>
      </w:r>
      <w:r>
        <w:rPr>
          <w:noProof/>
          <w:color w:val="00B0F0"/>
          <w:sz w:val="32"/>
          <w:szCs w:val="32"/>
        </w:rPr>
        <w:t xml:space="preserve"> </w:t>
      </w:r>
      <w:r>
        <w:t xml:space="preserve">a respeito do modelo conceitual-relacional de práticas de PoC (ou seja, a rede de conhecimento no contexto da PoC) e seus impactos para a gestão de conhecimento no contexto dessa atividade, apoiados na hermenêutica filosófica proposta por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de </w:t>
      </w:r>
      <w:r>
        <w:t xml:space="preserve">sete </w:t>
      </w:r>
      <w:r w:rsidRPr="001B0DED">
        <w:t xml:space="preserve">princípios para a realização e avaliação de estudos de campo interpretativos em </w:t>
      </w:r>
      <w:r>
        <w:t xml:space="preserve">SI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 1999)</w:t>
      </w:r>
      <w:r>
        <w:fldChar w:fldCharType="end"/>
      </w:r>
      <w:r>
        <w:t xml:space="preserve">. </w:t>
      </w:r>
    </w:p>
    <w:p w14:paraId="7697A306" w14:textId="77777777" w:rsidR="003C228D" w:rsidRDefault="003C228D" w:rsidP="003C228D">
      <w:pPr>
        <w:pStyle w:val="Tese-Normal"/>
      </w:pPr>
      <w:r>
        <w:t xml:space="preserve">Entendemos que a </w:t>
      </w:r>
      <w:r w:rsidRPr="00E33DDE">
        <w:rPr>
          <w:b/>
          <w:bCs/>
        </w:rPr>
        <w:t>produção do discurso e de conhecimento</w:t>
      </w:r>
      <w:r>
        <w:t xml:space="preserve"> (nossa ênfase) no contexto da PoC se fundamenta sobre a relação das partes com o todo e vice-versa (ou seja, pense aqui os nós e suas conexões em uma rede), ou “dos mediadores com o seu contexto, [ou seja] de elementos que permitam a produção de sentido”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E33DDE">
        <w:rPr>
          <w:noProof/>
        </w:rPr>
        <w:t>(Roque, 2004</w:t>
      </w:r>
      <w:r>
        <w:rPr>
          <w:noProof/>
        </w:rPr>
        <w:t>, p. 121</w:t>
      </w:r>
      <w:r w:rsidRPr="00E33DDE">
        <w:rPr>
          <w:noProof/>
        </w:rPr>
        <w:t>)</w:t>
      </w:r>
      <w:r>
        <w:fldChar w:fldCharType="end"/>
      </w:r>
      <w:r>
        <w:t xml:space="preserve">. </w:t>
      </w:r>
    </w:p>
    <w:p w14:paraId="32561A9C" w14:textId="77777777" w:rsidR="003C228D" w:rsidRDefault="003C228D" w:rsidP="003C228D">
      <w:pPr>
        <w:pStyle w:val="Tese-Figura"/>
      </w:pPr>
      <w:r w:rsidRPr="00996B18">
        <w:lastRenderedPageBreak/>
        <w:drawing>
          <wp:inline distT="0" distB="0" distL="0" distR="0" wp14:anchorId="06BF8B58" wp14:editId="7D516B6F">
            <wp:extent cx="5176733" cy="2286000"/>
            <wp:effectExtent l="0" t="0" r="5080" b="0"/>
            <wp:docPr id="14" name="Picture 2">
              <a:extLst xmlns:a="http://schemas.openxmlformats.org/drawingml/2006/main">
                <a:ext uri="{FF2B5EF4-FFF2-40B4-BE49-F238E27FC236}">
                  <a16:creationId xmlns:a16="http://schemas.microsoft.com/office/drawing/2014/main" id="{77E0C759-21BE-564B-8982-6FF4DAA2A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7E0C759-21BE-564B-8982-6FF4DAA2ABAC}"/>
                        </a:ext>
                      </a:extLst>
                    </pic:cNvPr>
                    <pic:cNvPicPr>
                      <a:picLocks noChangeAspect="1"/>
                    </pic:cNvPicPr>
                  </pic:nvPicPr>
                  <pic:blipFill rotWithShape="1">
                    <a:blip r:embed="rId65"/>
                    <a:srcRect l="1417" t="2210" r="832" b="2395"/>
                    <a:stretch/>
                  </pic:blipFill>
                  <pic:spPr>
                    <a:xfrm>
                      <a:off x="0" y="0"/>
                      <a:ext cx="5195277" cy="2294189"/>
                    </a:xfrm>
                    <a:prstGeom prst="rect">
                      <a:avLst/>
                    </a:prstGeom>
                  </pic:spPr>
                </pic:pic>
              </a:graphicData>
            </a:graphic>
          </wp:inline>
        </w:drawing>
      </w:r>
    </w:p>
    <w:p w14:paraId="2C47AF36" w14:textId="77777777" w:rsidR="003C228D" w:rsidRPr="0050469B" w:rsidRDefault="003C228D" w:rsidP="003C228D">
      <w:pPr>
        <w:pStyle w:val="Tese-Caption"/>
      </w:pPr>
      <w:bookmarkStart w:id="1835" w:name="_Toc47384598"/>
      <w:bookmarkStart w:id="1836" w:name="_Toc6845803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Nosso percurso – </w:t>
      </w:r>
      <w:r>
        <w:t>A hermenêutica no contexto da PoC</w:t>
      </w:r>
      <w:bookmarkEnd w:id="1835"/>
      <w:bookmarkEnd w:id="1836"/>
      <w:r>
        <w:t xml:space="preserve"> </w:t>
      </w:r>
    </w:p>
    <w:p w14:paraId="55196A9B" w14:textId="77777777" w:rsidR="003C228D" w:rsidRDefault="003C228D" w:rsidP="003C228D">
      <w:pPr>
        <w:pStyle w:val="Tese-Caption"/>
      </w:pPr>
      <w:r w:rsidRPr="0050469B">
        <w:rPr>
          <w:color w:val="000000"/>
        </w:rPr>
        <w:t>Fonte:</w:t>
      </w:r>
      <w:r w:rsidRPr="0050469B">
        <w:t xml:space="preserve"> Elaboração nossa</w:t>
      </w:r>
      <w:r>
        <w:t>.</w:t>
      </w:r>
    </w:p>
    <w:p w14:paraId="4B1B9ACB" w14:textId="59BADD03" w:rsidR="003C228D" w:rsidRDefault="003C228D" w:rsidP="003C228D">
      <w:pPr>
        <w:pStyle w:val="Tese-Normal"/>
      </w:pPr>
      <w:r>
        <w:t xml:space="preserve">Por outras palavras, e </w:t>
      </w:r>
      <w:r w:rsidRPr="007102FB">
        <w:t>graças a hermenêutica</w:t>
      </w:r>
      <w:r>
        <w:t>, destacamos</w:t>
      </w:r>
      <w:r w:rsidRPr="006D7AAA">
        <w:t xml:space="preserve"> </w:t>
      </w:r>
      <w:r>
        <w:t xml:space="preserve">um movimento de </w:t>
      </w:r>
      <w:r w:rsidRPr="006D7AAA">
        <w:t>transformação de como podemos ‘visualizar e compreender’ o contexto da PoC</w:t>
      </w:r>
      <w:r>
        <w:t xml:space="preserve">, onde </w:t>
      </w:r>
      <w:r w:rsidRPr="006D7AAA">
        <w:t xml:space="preserve">muitos </w:t>
      </w:r>
      <w:r>
        <w:t xml:space="preserve">dos seus </w:t>
      </w:r>
      <w:r w:rsidRPr="006D7AAA">
        <w:t>praticantes</w:t>
      </w:r>
      <w:r>
        <w:t xml:space="preserve"> imaginam</w:t>
      </w:r>
      <w:r w:rsidRPr="006D7AAA">
        <w:t xml:space="preserve"> </w:t>
      </w:r>
      <w:r>
        <w:t>essa</w:t>
      </w:r>
      <w:r w:rsidRPr="006D7AAA">
        <w:t xml:space="preserve"> atividade se caracteriza</w:t>
      </w:r>
      <w:r>
        <w:t>ndo</w:t>
      </w:r>
      <w:r w:rsidRPr="006D7AAA">
        <w:t xml:space="preserve"> basicamente por um conjunto de requisitos, um conjunto de experimentos, e por final, </w:t>
      </w:r>
      <w:r>
        <w:t>um conjunto de</w:t>
      </w:r>
      <w:r w:rsidRPr="006D7AAA">
        <w:t xml:space="preserve"> resultados</w:t>
      </w:r>
      <w:r>
        <w:t xml:space="preserve">, </w:t>
      </w:r>
      <w:r w:rsidRPr="006D7AAA">
        <w:t xml:space="preserve">numa alusão ao pensamento “Entram toros e saem tábuas. Não tem nada que saber” </w:t>
      </w:r>
      <w:r w:rsidRPr="006D7AAA">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3)","plainTextFormattedCitation":"(Roque, 2004)","previouslyFormattedCitation":"(Roque, 2004)"},"properties":{"noteIndex":0},"schema":"https://github.com/citation-style-language/schema/raw/master/csl-citation.json"}</w:instrText>
      </w:r>
      <w:r w:rsidRPr="006D7AAA">
        <w:fldChar w:fldCharType="separate"/>
      </w:r>
      <w:r w:rsidRPr="006D7AAA">
        <w:rPr>
          <w:noProof/>
        </w:rPr>
        <w:t>(Roque, 2004, p. 3)</w:t>
      </w:r>
      <w:r w:rsidRPr="006D7AAA">
        <w:fldChar w:fldCharType="end"/>
      </w:r>
      <w:r>
        <w:t xml:space="preserve">. </w:t>
      </w:r>
    </w:p>
    <w:p w14:paraId="74019DF5" w14:textId="5EBA0481" w:rsidR="00B9652C" w:rsidRDefault="00B9652C" w:rsidP="00B9652C">
      <w:pPr>
        <w:pStyle w:val="Tese-Normal"/>
      </w:pPr>
      <w:r>
        <w:t>Assim sendo, destacamos um conjunto de movimentos livres e especializados dos praticantes no contexto da PoC que, de alguma forma, constituem uma prática PoC, sendo realizados durante o desenvolvimento e a execução desta atividade, de forma a que possam contribuir para a exploração e reflexão do comportamento e desempenho dos artefatos tecnológicos e dos fenômenos em estudo. Assim, questionamos a construção do PoC sendo visto como uma “receita de bolo”, ou seja,</w:t>
      </w:r>
    </w:p>
    <w:p w14:paraId="4AE9241D" w14:textId="53530A3B" w:rsidR="00B9652C" w:rsidRDefault="00B9652C" w:rsidP="00B9652C">
      <w:pPr>
        <w:pStyle w:val="Tese-Citao-Direta"/>
      </w:pPr>
      <w:r w:rsidRPr="00B9652C">
        <w:rPr>
          <w:rFonts w:ascii="Calibri" w:hAnsi="Calibri" w:cs="Calibri"/>
        </w:rPr>
        <w:t>﻿</w:t>
      </w:r>
      <w:r w:rsidRPr="00B9652C">
        <w:t xml:space="preserve">That is, we understand a “cake recipe” to mean a set </w:t>
      </w:r>
      <w:r w:rsidRPr="00B9652C">
        <w:rPr>
          <w:rFonts w:ascii="Calibri" w:hAnsi="Calibri" w:cs="Calibri"/>
        </w:rPr>
        <w:t>﻿</w:t>
      </w:r>
      <w:r w:rsidRPr="00B9652C">
        <w:t>of predefined instructions that, if strictly followed by its practitioner (that is, whoever makes the cake), its (final) result will always be the same (that is, the cake), regard- less of the practitioner. We understand “cake recipe” to be a definition that does not fit well with the demanding context of PoCs, which more often than not resemble a convoluted research process. In addition, in the context of PoCs, we highlight the discovery, exploration, and reflec- tion of several unexpected, unknown, unexplored, and even enigmatic phenomena during the development and execution of this activity, and we question the effective- ness of using simple recipes in the context of PoC</w:t>
      </w:r>
      <w:r>
        <w:t xml:space="preserve"> </w:t>
      </w:r>
      <w:r>
        <w:fldChar w:fldCharType="begin" w:fldLock="1"/>
      </w:r>
      <w:r w:rsidR="00F3484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p. 2-3)","plainTextFormattedCitation":"(Neto et al., 2021)","previouslyFormattedCitation":"(Neto et al., 2021)"},"properties":{"noteIndex":0},"schema":"https://github.com/citation-style-language/schema/raw/master/csl-citation.json"}</w:instrText>
      </w:r>
      <w:r>
        <w:fldChar w:fldCharType="separate"/>
      </w:r>
      <w:r w:rsidRPr="00B9652C">
        <w:t>(Neto et al., 2021</w:t>
      </w:r>
      <w:r>
        <w:t>, pp. 2-3</w:t>
      </w:r>
      <w:r w:rsidRPr="00B9652C">
        <w:t>)</w:t>
      </w:r>
      <w:r>
        <w:fldChar w:fldCharType="end"/>
      </w:r>
      <w:r>
        <w:t>.</w:t>
      </w:r>
    </w:p>
    <w:p w14:paraId="7D0E3974" w14:textId="77777777" w:rsidR="003C228D" w:rsidRDefault="003C228D" w:rsidP="003C228D">
      <w:pPr>
        <w:pStyle w:val="Tese-Normal"/>
      </w:pPr>
      <w:r>
        <w:t>Da mesma forma, destacamos alguns diálogos</w:t>
      </w:r>
      <w:r w:rsidRPr="006D7AAA">
        <w:t xml:space="preserve"> dos praticantes</w:t>
      </w:r>
      <w:r>
        <w:t xml:space="preserve"> no contexto da PoC de modo a exemplificar a nossa alusão ao pensamento ‘entram toros e saem tábuas’, como por exemplo</w:t>
      </w:r>
      <w:r w:rsidRPr="006D7AAA">
        <w:t xml:space="preserve">: </w:t>
      </w:r>
      <w:r>
        <w:t xml:space="preserve">(i) </w:t>
      </w:r>
      <w:r w:rsidRPr="006D7AAA">
        <w:t xml:space="preserve">“A PoC </w:t>
      </w:r>
      <w:proofErr w:type="spellStart"/>
      <w:r w:rsidRPr="006D7AAA">
        <w:t>is</w:t>
      </w:r>
      <w:proofErr w:type="spellEnd"/>
      <w:r w:rsidRPr="006D7AAA">
        <w:t xml:space="preserve"> </w:t>
      </w:r>
      <w:proofErr w:type="spellStart"/>
      <w:r w:rsidRPr="006D7AAA">
        <w:t>basically</w:t>
      </w:r>
      <w:proofErr w:type="spellEnd"/>
      <w:r w:rsidRPr="006D7AAA">
        <w:t xml:space="preserve"> a </w:t>
      </w:r>
      <w:proofErr w:type="spellStart"/>
      <w:r w:rsidRPr="006D7AAA">
        <w:t>process</w:t>
      </w:r>
      <w:proofErr w:type="spellEnd"/>
      <w:r w:rsidRPr="006D7AAA">
        <w:t xml:space="preserve"> </w:t>
      </w:r>
      <w:proofErr w:type="spellStart"/>
      <w:r w:rsidRPr="006D7AAA">
        <w:t>with</w:t>
      </w:r>
      <w:proofErr w:type="spellEnd"/>
      <w:r w:rsidRPr="006D7AAA">
        <w:t xml:space="preserve"> some </w:t>
      </w:r>
      <w:proofErr w:type="spellStart"/>
      <w:r w:rsidRPr="006D7AAA">
        <w:t>steps</w:t>
      </w:r>
      <w:proofErr w:type="spellEnd"/>
      <w:r w:rsidRPr="006D7AAA">
        <w:t>”</w:t>
      </w:r>
      <w:r>
        <w:t xml:space="preserve">; (ii) </w:t>
      </w:r>
      <w:r w:rsidRPr="00300237">
        <w:rPr>
          <w:iCs/>
        </w:rPr>
        <w:t xml:space="preserve">“The PoC </w:t>
      </w:r>
      <w:proofErr w:type="spellStart"/>
      <w:r w:rsidRPr="00300237">
        <w:rPr>
          <w:iCs/>
        </w:rPr>
        <w:t>results</w:t>
      </w:r>
      <w:proofErr w:type="spellEnd"/>
      <w:r w:rsidRPr="00300237">
        <w:rPr>
          <w:iCs/>
        </w:rPr>
        <w:t xml:space="preserve"> are </w:t>
      </w:r>
      <w:proofErr w:type="spellStart"/>
      <w:r w:rsidRPr="00300237">
        <w:rPr>
          <w:iCs/>
        </w:rPr>
        <w:lastRenderedPageBreak/>
        <w:t>either</w:t>
      </w:r>
      <w:proofErr w:type="spellEnd"/>
      <w:r w:rsidRPr="00300237">
        <w:rPr>
          <w:iCs/>
        </w:rPr>
        <w:t xml:space="preserve"> </w:t>
      </w:r>
      <w:proofErr w:type="spellStart"/>
      <w:r w:rsidRPr="00300237">
        <w:rPr>
          <w:iCs/>
        </w:rPr>
        <w:t>pass</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fail</w:t>
      </w:r>
      <w:proofErr w:type="spellEnd"/>
      <w:r w:rsidRPr="00300237">
        <w:rPr>
          <w:iCs/>
        </w:rPr>
        <w:t>”</w:t>
      </w:r>
      <w:r>
        <w:rPr>
          <w:iCs/>
        </w:rPr>
        <w:t>; (iii) “</w:t>
      </w:r>
      <w:r w:rsidRPr="00300237">
        <w:rPr>
          <w:iCs/>
        </w:rPr>
        <w:t xml:space="preserve">I </w:t>
      </w:r>
      <w:proofErr w:type="spellStart"/>
      <w:r w:rsidRPr="00300237">
        <w:rPr>
          <w:iCs/>
        </w:rPr>
        <w:t>really</w:t>
      </w:r>
      <w:proofErr w:type="spellEnd"/>
      <w:r w:rsidRPr="00300237">
        <w:rPr>
          <w:iCs/>
        </w:rPr>
        <w:t xml:space="preserve"> do </w:t>
      </w:r>
      <w:proofErr w:type="spellStart"/>
      <w:r w:rsidRPr="00300237">
        <w:rPr>
          <w:iCs/>
        </w:rPr>
        <w:t>not</w:t>
      </w:r>
      <w:proofErr w:type="spellEnd"/>
      <w:r w:rsidRPr="00300237">
        <w:rPr>
          <w:iCs/>
        </w:rPr>
        <w:t xml:space="preserve"> </w:t>
      </w:r>
      <w:proofErr w:type="spellStart"/>
      <w:r w:rsidRPr="00300237">
        <w:rPr>
          <w:iCs/>
        </w:rPr>
        <w:t>see</w:t>
      </w:r>
      <w:proofErr w:type="spellEnd"/>
      <w:r w:rsidRPr="00300237">
        <w:rPr>
          <w:iCs/>
        </w:rPr>
        <w:t xml:space="preserve"> a PoC as a </w:t>
      </w:r>
      <w:proofErr w:type="spellStart"/>
      <w:r w:rsidRPr="00300237">
        <w:rPr>
          <w:iCs/>
        </w:rPr>
        <w:t>place</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obtain</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generate</w:t>
      </w:r>
      <w:proofErr w:type="spellEnd"/>
      <w:r w:rsidRPr="00300237">
        <w:rPr>
          <w:iCs/>
        </w:rPr>
        <w:t xml:space="preserve"> </w:t>
      </w:r>
      <w:proofErr w:type="spellStart"/>
      <w:r w:rsidRPr="00300237">
        <w:rPr>
          <w:iCs/>
        </w:rPr>
        <w:t>knowledge</w:t>
      </w:r>
      <w:proofErr w:type="spellEnd"/>
      <w:r w:rsidRPr="00300237">
        <w:rPr>
          <w:iCs/>
        </w:rPr>
        <w:t xml:space="preserve">. </w:t>
      </w:r>
      <w:proofErr w:type="spellStart"/>
      <w:r w:rsidRPr="00300237">
        <w:rPr>
          <w:iCs/>
        </w:rPr>
        <w:t>To</w:t>
      </w:r>
      <w:proofErr w:type="spellEnd"/>
      <w:r w:rsidRPr="00300237">
        <w:rPr>
          <w:iCs/>
        </w:rPr>
        <w:t xml:space="preserve"> me, a PoC </w:t>
      </w:r>
      <w:proofErr w:type="spellStart"/>
      <w:r w:rsidRPr="00300237">
        <w:rPr>
          <w:iCs/>
        </w:rPr>
        <w:t>is</w:t>
      </w:r>
      <w:proofErr w:type="spellEnd"/>
      <w:r w:rsidRPr="00300237">
        <w:rPr>
          <w:iCs/>
        </w:rPr>
        <w:t xml:space="preserve"> </w:t>
      </w:r>
      <w:proofErr w:type="spellStart"/>
      <w:r w:rsidRPr="00300237">
        <w:rPr>
          <w:iCs/>
        </w:rPr>
        <w:t>just</w:t>
      </w:r>
      <w:proofErr w:type="spellEnd"/>
      <w:r w:rsidRPr="00300237">
        <w:rPr>
          <w:iCs/>
        </w:rPr>
        <w:t xml:space="preserve"> a </w:t>
      </w:r>
      <w:proofErr w:type="spellStart"/>
      <w:r w:rsidRPr="00300237">
        <w:rPr>
          <w:iCs/>
        </w:rPr>
        <w:t>process</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demonstrate</w:t>
      </w:r>
      <w:proofErr w:type="spellEnd"/>
      <w:r w:rsidRPr="00300237">
        <w:rPr>
          <w:iCs/>
        </w:rPr>
        <w:t xml:space="preserve"> a </w:t>
      </w:r>
      <w:proofErr w:type="spellStart"/>
      <w:r w:rsidRPr="00300237">
        <w:rPr>
          <w:iCs/>
        </w:rPr>
        <w:t>technology</w:t>
      </w:r>
      <w:proofErr w:type="spellEnd"/>
      <w:r w:rsidRPr="00300237">
        <w:rPr>
          <w:iCs/>
        </w:rPr>
        <w:t xml:space="preserve"> </w:t>
      </w:r>
      <w:proofErr w:type="spellStart"/>
      <w:r w:rsidRPr="00300237">
        <w:rPr>
          <w:iCs/>
        </w:rPr>
        <w:t>or</w:t>
      </w:r>
      <w:proofErr w:type="spellEnd"/>
      <w:r w:rsidRPr="00300237">
        <w:rPr>
          <w:iCs/>
        </w:rPr>
        <w:t xml:space="preserve"> a </w:t>
      </w:r>
      <w:proofErr w:type="spellStart"/>
      <w:r w:rsidRPr="00300237">
        <w:rPr>
          <w:iCs/>
        </w:rPr>
        <w:t>product</w:t>
      </w:r>
      <w:proofErr w:type="spellEnd"/>
      <w:r w:rsidRPr="00300237">
        <w:rPr>
          <w:iCs/>
        </w:rPr>
        <w:t xml:space="preserve"> </w:t>
      </w:r>
      <w:proofErr w:type="spellStart"/>
      <w:r w:rsidRPr="00300237">
        <w:rPr>
          <w:iCs/>
        </w:rPr>
        <w:t>to</w:t>
      </w:r>
      <w:proofErr w:type="spellEnd"/>
      <w:r w:rsidRPr="00300237">
        <w:rPr>
          <w:iCs/>
        </w:rPr>
        <w:t xml:space="preserve"> a </w:t>
      </w:r>
      <w:proofErr w:type="spellStart"/>
      <w:r w:rsidRPr="00300237">
        <w:rPr>
          <w:iCs/>
        </w:rPr>
        <w:t>customer</w:t>
      </w:r>
      <w:proofErr w:type="spellEnd"/>
      <w:r>
        <w:rPr>
          <w:iCs/>
        </w:rPr>
        <w:t xml:space="preserve">”, dentre muitos outros. </w:t>
      </w:r>
    </w:p>
    <w:p w14:paraId="25BF23EF" w14:textId="77777777" w:rsidR="003C228D" w:rsidRDefault="003C228D" w:rsidP="003C228D">
      <w:pPr>
        <w:pStyle w:val="Tese-Normal"/>
      </w:pPr>
      <w:r>
        <w:t xml:space="preserve">Contudo, a hermenêutica contribuiu para que pudéssemos ‘abrir nossos olhos’ e visualizar de uma forma diferente essa atividade, especialmente em relação a interpretação e a compreensão das práticas no contexto da PoC. Assim, fundamentados em nossa abordagem metodológica (ou seja, nosso exercício etnográfico durante nossas observações no </w:t>
      </w:r>
      <w:r w:rsidRPr="00300237">
        <w:rPr>
          <w:i/>
          <w:iCs/>
        </w:rPr>
        <w:t>habitat</w:t>
      </w:r>
      <w:r>
        <w:t xml:space="preserve"> natural da PoC e nossa participação direta como praticante no contexto da PoC) e apoiados no pensamento de </w:t>
      </w:r>
      <w:r>
        <w:fldChar w:fldCharType="begin" w:fldLock="1"/>
      </w:r>
      <w:r>
        <w:instrText>ADDIN CSL_CITATION {"citationItems":[{"id":"ITEM-1","itemData":{"DOI":"10.2307/2219228","ISBN":"9780268035044","ISSN":"00318094","PMID":"25246403","abstract":"applicability for this approach.","author":[{"dropping-particle":"","family":"Macintyre","given":"Alasdair","non-dropping-particle":"","parse-names":false,"suffix":""}],"container-title":"The Philosophical Quarterly","id":"ITEM-1","issue":"132","issued":{"date-parts":[["1981"]]},"number-of-pages":"296","publisher":"University of Notre Dame Press","publisher-place":"Notre Dame","title":"After Virtue: A Study of Moral Theory","type":"book","volume":"33"},"uris":["http://www.mendeley.com/documents/?uuid=eb5d1c1e-060a-3f59-8dda-3fccb0570d24"]}],"mendeley":{"formattedCitation":"(Macintyre, 1981)","manualFormatting":"Macintyre (1981)","plainTextFormattedCitation":"(Macintyre, 1981)","previouslyFormattedCitation":"(Macintyre, 1981)"},"properties":{"noteIndex":0},"schema":"https://github.com/citation-style-language/schema/raw/master/csl-citation.json"}</w:instrText>
      </w:r>
      <w:r>
        <w:fldChar w:fldCharType="separate"/>
      </w:r>
      <w:r w:rsidRPr="007562A7">
        <w:rPr>
          <w:noProof/>
        </w:rPr>
        <w:t>Macintyre</w:t>
      </w:r>
      <w:r>
        <w:rPr>
          <w:noProof/>
        </w:rPr>
        <w:t xml:space="preserve"> (</w:t>
      </w:r>
      <w:r w:rsidRPr="007562A7">
        <w:rPr>
          <w:noProof/>
        </w:rPr>
        <w:t>1981)</w:t>
      </w:r>
      <w:r>
        <w:fldChar w:fldCharType="end"/>
      </w:r>
      <w:r>
        <w:t xml:space="preserve"> em relação a prática, visualizamos as práticas no contexto da PoC podendo ser caracterizadas como qualquer forma lógica (ou seja, de forma conectada) e complexa de </w:t>
      </w:r>
      <w:r w:rsidRPr="007562A7">
        <w:rPr>
          <w:b/>
          <w:bCs/>
        </w:rPr>
        <w:t>atividades humanas estabelecida socialmente</w:t>
      </w:r>
      <w:r>
        <w:rPr>
          <w:b/>
          <w:bCs/>
        </w:rPr>
        <w:t xml:space="preserve"> </w:t>
      </w:r>
      <w:r>
        <w:t>(nossa ênfase) que, por nossas palavras, são</w:t>
      </w:r>
      <w:r w:rsidRPr="007562A7">
        <w:t xml:space="preserve"> </w:t>
      </w:r>
      <w:r>
        <w:t>o que s</w:t>
      </w:r>
      <w:r w:rsidRPr="007562A7">
        <w:t xml:space="preserve">eus praticantes fazem </w:t>
      </w:r>
      <w:r>
        <w:t xml:space="preserve">(conscientemente e inconsistentemente) </w:t>
      </w:r>
      <w:r w:rsidRPr="007562A7">
        <w:t>e como o fazem no contexto d</w:t>
      </w:r>
      <w:r>
        <w:t>a</w:t>
      </w:r>
      <w:r w:rsidRPr="007562A7">
        <w:t xml:space="preserve"> PoC.</w:t>
      </w:r>
    </w:p>
    <w:p w14:paraId="30D246FD" w14:textId="77777777" w:rsidR="003C228D" w:rsidRDefault="003C228D" w:rsidP="003C228D">
      <w:pPr>
        <w:pStyle w:val="Tese-Normal"/>
      </w:pPr>
      <w:r>
        <w:t>Assim sendo, devido a natureza hermenêutica do contexto da PoC, destacamos a relevância do exercício etnográfico</w:t>
      </w:r>
      <w:r w:rsidRPr="0044563A">
        <w:t xml:space="preserve"> </w:t>
      </w:r>
      <w:r>
        <w:t xml:space="preserve">de modo a contribuir para nossas reflexões a respeito da </w:t>
      </w:r>
      <w:r w:rsidRPr="0044563A">
        <w:t>verdadeira compreensão de práticas e contextos humanos complexos</w:t>
      </w:r>
      <w:r>
        <w:t xml:space="preserve">, especialmente na rede complexa de fenômenos sociotécnicos na PoC. O mundo da PoC, onde seus atores descrevem (normalmente) o que praticam de maneira imprecisa, provavelmente devido a falta de conscientização e compreensão do que realmente se deve comunicar sobre aquilo o que estão tentando alcançar durante a atividade da PoC. </w:t>
      </w:r>
    </w:p>
    <w:p w14:paraId="0DFA3679" w14:textId="77777777" w:rsidR="003C228D" w:rsidRPr="00B97CDA" w:rsidRDefault="003C228D" w:rsidP="003C228D">
      <w:pPr>
        <w:pStyle w:val="Tese-Normal"/>
      </w:pPr>
      <w:r>
        <w:t xml:space="preserve">Dessa forma, entendemos que a captura da realidade é realizada quando o praticante no contexto da PoC busca </w:t>
      </w:r>
      <w:r w:rsidRPr="00B97CDA">
        <w:rPr>
          <w:b/>
          <w:bCs/>
        </w:rPr>
        <w:t>realmente</w:t>
      </w:r>
      <w:r>
        <w:t xml:space="preserve"> (nossa ênfase) perceber o mundo em que habita, não somente baseada em sua </w:t>
      </w:r>
      <w:r w:rsidRPr="00B97CDA">
        <w:rPr>
          <w:i/>
          <w:iCs/>
        </w:rPr>
        <w:t>sui generis</w:t>
      </w:r>
      <w:r>
        <w:t xml:space="preserve"> perspectiva, mas também em relação as diferentes perspectivas e ações de outros atores no contexto dessa atividade, onde destacamos que esse conjunto de diferentes perspectivas no contexto da PoC potencializa, e ao mesmo tempo, provoca novos pensamentos e reflexões de modo a contribuir para a formação e o aperfeiçoamento das redes de conhecimento no contexto da PoC.</w:t>
      </w:r>
    </w:p>
    <w:p w14:paraId="53087C46" w14:textId="77777777" w:rsidR="003C228D" w:rsidRDefault="003C228D" w:rsidP="003C228D">
      <w:pPr>
        <w:pStyle w:val="Tese-Normal"/>
      </w:pPr>
      <w:r>
        <w:t xml:space="preserve">Durante nossas imersões no contexto da PoC, notamos (por muitas vezes) um pensamento, um tanto comum, em relação a PoC como sendo uma atividade puramente tecnológica de modo a explorar e provar alguns conceitos em relação aos artefatos tecnológicos em estudo. </w:t>
      </w:r>
    </w:p>
    <w:p w14:paraId="07946BBD" w14:textId="79AE2E35" w:rsidR="003C228D" w:rsidRDefault="003C228D" w:rsidP="003C228D">
      <w:pPr>
        <w:pStyle w:val="Tese-Normal"/>
      </w:pPr>
      <w:r>
        <w:lastRenderedPageBreak/>
        <w:t>Entretanto, mesmo a PoC sendo uma atividade que aparenta ser “puramente tecnológica”, seu contexto se alicerça numa rede complexa de fenômenos sociotécnicos. Como por exemplo, os diversos movimentos livres e intuitivos realizados pelo seu conjunto de atores sendo o núcleo dessas práticas no contexto da PoC, atuando sem um catálogo racionalidade e explicito de atividades e em constantes ciclos de colaboração com diferentes atores durante o desenvolvimento e a execução da PoC. Portanto, aprendemos durante nossa imersão no mundo da PoC que nem sempre o que se parece ou imagina ser, na realidade é, ou seja, na</w:t>
      </w:r>
      <w:r w:rsidRPr="005D2E59">
        <w:t xml:space="preserve"> teoria, não há diferença entre teoria e prática, enquanto na prática existe</w:t>
      </w:r>
      <w:r>
        <w:t xml:space="preserve"> </w:t>
      </w:r>
      <w:r w:rsidRPr="0050469B">
        <w:rPr>
          <w:rFonts w:eastAsiaTheme="minorEastAsia"/>
        </w:rPr>
        <w:fldChar w:fldCharType="begin" w:fldLock="1"/>
      </w:r>
      <w:r w:rsidR="00B9652C">
        <w:rPr>
          <w:rFonts w:eastAsiaTheme="minorEastAsia"/>
        </w:rPr>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plainTextFormattedCitation":"(Brewster, 1882)","previouslyFormattedCitation":"(Brewster, 1882)"},"properties":{"noteIndex":0},"schema":"https://github.com/citation-style-language/schema/raw/master/csl-citation.json"}</w:instrText>
      </w:r>
      <w:r w:rsidRPr="0050469B">
        <w:rPr>
          <w:rFonts w:eastAsiaTheme="minorEastAsia"/>
        </w:rPr>
        <w:fldChar w:fldCharType="separate"/>
      </w:r>
      <w:r>
        <w:rPr>
          <w:rFonts w:eastAsiaTheme="minorEastAsia"/>
          <w:noProof/>
        </w:rPr>
        <w:t>(B</w:t>
      </w:r>
      <w:r w:rsidRPr="0050469B">
        <w:rPr>
          <w:rFonts w:eastAsiaTheme="minorEastAsia"/>
          <w:noProof/>
        </w:rPr>
        <w:t>rewster</w:t>
      </w:r>
      <w:r>
        <w:rPr>
          <w:rFonts w:eastAsiaTheme="minorEastAsia"/>
          <w:noProof/>
        </w:rPr>
        <w:t xml:space="preserve">, </w:t>
      </w:r>
      <w:r w:rsidRPr="0050469B">
        <w:rPr>
          <w:rFonts w:eastAsiaTheme="minorEastAsia"/>
          <w:noProof/>
        </w:rPr>
        <w:t>1882)</w:t>
      </w:r>
      <w:r w:rsidRPr="0050469B">
        <w:rPr>
          <w:rFonts w:eastAsiaTheme="minorEastAsia"/>
        </w:rPr>
        <w:fldChar w:fldCharType="end"/>
      </w:r>
      <w:r>
        <w:rPr>
          <w:rFonts w:eastAsiaTheme="minorEastAsia"/>
        </w:rPr>
        <w:t>.</w:t>
      </w:r>
    </w:p>
    <w:p w14:paraId="63F5F11F" w14:textId="77777777" w:rsidR="003C228D" w:rsidRDefault="003C228D" w:rsidP="003C228D">
      <w:pPr>
        <w:pStyle w:val="Tese-Normal"/>
      </w:pPr>
      <w:r>
        <w:t xml:space="preserve">Dessa forma, apoiados no </w:t>
      </w:r>
      <w:r w:rsidRPr="001B0DED">
        <w:t xml:space="preserve">conjunto de princípios para a realização e avaliação de estudos de campo interpretativos em </w:t>
      </w:r>
      <w:r>
        <w:t xml:space="preserve">SI, especialmente o princípio do círculo hermenêutico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fldChar w:fldCharType="separate"/>
      </w:r>
      <w:r w:rsidRPr="00943C29">
        <w:rPr>
          <w:noProof/>
        </w:rPr>
        <w:t>(Klein &amp; Myers, 1999</w:t>
      </w:r>
      <w:r>
        <w:rPr>
          <w:noProof/>
        </w:rPr>
        <w:t>, p. 72</w:t>
      </w:r>
      <w:r w:rsidRPr="00943C29">
        <w:rPr>
          <w:noProof/>
        </w:rPr>
        <w:t>)</w:t>
      </w:r>
      <w:r>
        <w:fldChar w:fldCharType="end"/>
      </w:r>
      <w:r>
        <w:t xml:space="preserve"> que sugere “</w:t>
      </w:r>
      <w:proofErr w:type="spellStart"/>
      <w:r w:rsidRPr="00943C29">
        <w:t>that</w:t>
      </w:r>
      <w:proofErr w:type="spellEnd"/>
      <w:r w:rsidRPr="00943C29">
        <w:t xml:space="preserve"> </w:t>
      </w:r>
      <w:proofErr w:type="spellStart"/>
      <w:r w:rsidRPr="00943C29">
        <w:t>all</w:t>
      </w:r>
      <w:proofErr w:type="spellEnd"/>
      <w:r w:rsidRPr="00943C29">
        <w:t xml:space="preserve"> </w:t>
      </w:r>
      <w:proofErr w:type="spellStart"/>
      <w:r w:rsidRPr="00943C29">
        <w:t>human</w:t>
      </w:r>
      <w:proofErr w:type="spellEnd"/>
      <w:r w:rsidRPr="00943C29">
        <w:t xml:space="preserve"> </w:t>
      </w:r>
      <w:proofErr w:type="spellStart"/>
      <w:r w:rsidRPr="00943C29">
        <w:t>understanding</w:t>
      </w:r>
      <w:proofErr w:type="spellEnd"/>
      <w:r w:rsidRPr="00943C29">
        <w:t xml:space="preserve"> </w:t>
      </w:r>
      <w:proofErr w:type="spellStart"/>
      <w:r w:rsidRPr="00943C29">
        <w:t>is</w:t>
      </w:r>
      <w:proofErr w:type="spellEnd"/>
      <w:r w:rsidRPr="00943C29">
        <w:t xml:space="preserve"> </w:t>
      </w:r>
      <w:proofErr w:type="spellStart"/>
      <w:r w:rsidRPr="00943C29">
        <w:t>achieved</w:t>
      </w:r>
      <w:proofErr w:type="spellEnd"/>
      <w:r w:rsidRPr="00943C29">
        <w:t xml:space="preserve"> </w:t>
      </w:r>
      <w:proofErr w:type="spellStart"/>
      <w:r w:rsidRPr="00943C29">
        <w:t>by</w:t>
      </w:r>
      <w:proofErr w:type="spellEnd"/>
      <w:r w:rsidRPr="00943C29">
        <w:t xml:space="preserve"> </w:t>
      </w:r>
      <w:proofErr w:type="spellStart"/>
      <w:r w:rsidRPr="00943C29">
        <w:t>iterating</w:t>
      </w:r>
      <w:proofErr w:type="spellEnd"/>
      <w:r w:rsidRPr="00943C29">
        <w:t xml:space="preserve"> </w:t>
      </w:r>
      <w:proofErr w:type="spellStart"/>
      <w:r w:rsidRPr="00943C29">
        <w:t>between</w:t>
      </w:r>
      <w:proofErr w:type="spellEnd"/>
      <w:r w:rsidRPr="00943C29">
        <w:t xml:space="preserve"> </w:t>
      </w:r>
      <w:proofErr w:type="spellStart"/>
      <w:r w:rsidRPr="00943C29">
        <w:t>considering</w:t>
      </w:r>
      <w:proofErr w:type="spellEnd"/>
      <w:r w:rsidRPr="00943C29">
        <w:t xml:space="preserve"> </w:t>
      </w:r>
      <w:proofErr w:type="spellStart"/>
      <w:r w:rsidRPr="00943C29">
        <w:t>the</w:t>
      </w:r>
      <w:proofErr w:type="spellEnd"/>
      <w:r w:rsidRPr="00943C29">
        <w:t xml:space="preserve"> </w:t>
      </w:r>
      <w:proofErr w:type="spellStart"/>
      <w:r w:rsidRPr="00943C29">
        <w:t>interdependent</w:t>
      </w:r>
      <w:proofErr w:type="spellEnd"/>
      <w:r w:rsidRPr="00943C29">
        <w:t xml:space="preserve"> </w:t>
      </w:r>
      <w:proofErr w:type="spellStart"/>
      <w:r w:rsidRPr="00943C29">
        <w:t>meaning</w:t>
      </w:r>
      <w:proofErr w:type="spellEnd"/>
      <w:r w:rsidRPr="00943C29">
        <w:t xml:space="preserve"> </w:t>
      </w:r>
      <w:proofErr w:type="spellStart"/>
      <w:r w:rsidRPr="00943C29">
        <w:t>of</w:t>
      </w:r>
      <w:proofErr w:type="spellEnd"/>
      <w:r w:rsidRPr="00943C29">
        <w:t xml:space="preserve"> </w:t>
      </w:r>
      <w:proofErr w:type="spellStart"/>
      <w:r w:rsidRPr="00943C29">
        <w:t>parts</w:t>
      </w:r>
      <w:proofErr w:type="spellEnd"/>
      <w:r w:rsidRPr="00943C29">
        <w:t xml:space="preserve"> </w:t>
      </w:r>
      <w:proofErr w:type="spellStart"/>
      <w:r w:rsidRPr="00943C29">
        <w:t>and</w:t>
      </w:r>
      <w:proofErr w:type="spellEnd"/>
      <w:r w:rsidRPr="00943C29">
        <w:t xml:space="preserve"> </w:t>
      </w:r>
      <w:proofErr w:type="spellStart"/>
      <w:r w:rsidRPr="00943C29">
        <w:t>the</w:t>
      </w:r>
      <w:proofErr w:type="spellEnd"/>
      <w:r w:rsidRPr="00943C29">
        <w:t xml:space="preserve"> </w:t>
      </w:r>
      <w:proofErr w:type="spellStart"/>
      <w:r w:rsidRPr="00943C29">
        <w:t>whole</w:t>
      </w:r>
      <w:proofErr w:type="spellEnd"/>
      <w:r w:rsidRPr="00943C29">
        <w:t xml:space="preserve"> </w:t>
      </w:r>
      <w:proofErr w:type="spellStart"/>
      <w:r w:rsidRPr="00943C29">
        <w:t>that</w:t>
      </w:r>
      <w:proofErr w:type="spellEnd"/>
      <w:r w:rsidRPr="00943C29">
        <w:t xml:space="preserve"> </w:t>
      </w:r>
      <w:proofErr w:type="spellStart"/>
      <w:r w:rsidRPr="00943C29">
        <w:t>they</w:t>
      </w:r>
      <w:proofErr w:type="spellEnd"/>
      <w:r w:rsidRPr="00943C29">
        <w:t xml:space="preserve"> </w:t>
      </w:r>
      <w:proofErr w:type="spellStart"/>
      <w:r w:rsidRPr="00943C29">
        <w:t>form</w:t>
      </w:r>
      <w:proofErr w:type="spellEnd"/>
      <w:r w:rsidRPr="00943C29">
        <w:t>”</w:t>
      </w:r>
      <w:r>
        <w:t xml:space="preserve">. </w:t>
      </w:r>
    </w:p>
    <w:p w14:paraId="6D302CB1" w14:textId="77777777" w:rsidR="003C228D" w:rsidRDefault="003C228D" w:rsidP="003C228D">
      <w:pPr>
        <w:pStyle w:val="Tese-Normal"/>
      </w:pPr>
      <w:r>
        <w:t xml:space="preserve">Assim, </w:t>
      </w:r>
      <w:r w:rsidRPr="00943C29">
        <w:t xml:space="preserve">destacamos </w:t>
      </w:r>
      <w:r>
        <w:t xml:space="preserve">as conversas que os atores no contexto da PoC estabelecem com a situação como sendo o motor propulsor (ou seja, o coração) da atividade da PoC, onde essas conversas buscam transformar a engenharia e o </w:t>
      </w:r>
      <w:r w:rsidRPr="00943C29">
        <w:rPr>
          <w:i/>
          <w:iCs/>
        </w:rPr>
        <w:t>design</w:t>
      </w:r>
      <w:r>
        <w:t xml:space="preserve"> da PoC em movimentos que, por conseguinte, se conectam a uma ou mais práticas de modo a contribuir para a formação das redes de conhecimento no contexto da PoC. </w:t>
      </w:r>
    </w:p>
    <w:p w14:paraId="6C2F7ADC" w14:textId="77777777" w:rsidR="003C228D" w:rsidRDefault="003C228D" w:rsidP="003C228D">
      <w:pPr>
        <w:pStyle w:val="Tese-Normal"/>
      </w:pPr>
      <w:r w:rsidRPr="00117C3D">
        <w:t xml:space="preserve">Da mesma forma, </w:t>
      </w:r>
      <w:r>
        <w:t>percebemos</w:t>
      </w:r>
      <w:r w:rsidRPr="00117C3D">
        <w:t xml:space="preserve"> que </w:t>
      </w:r>
      <w:r>
        <w:t>muitos dos praticantes</w:t>
      </w:r>
      <w:r w:rsidRPr="00117C3D">
        <w:t xml:space="preserve"> no contexto da PoC </w:t>
      </w:r>
      <w:r>
        <w:t>possuem</w:t>
      </w:r>
      <w:r w:rsidRPr="00117C3D">
        <w:t xml:space="preserve"> uma posição construtivista durante o desenvolvimento e a execução da PoC. Entretanto, notamos </w:t>
      </w:r>
      <w:r>
        <w:t>em</w:t>
      </w:r>
      <w:r w:rsidRPr="00117C3D">
        <w:t xml:space="preserve"> diversas situações</w:t>
      </w:r>
      <w:r>
        <w:t>,</w:t>
      </w:r>
      <w:r w:rsidRPr="00117C3D">
        <w:t xml:space="preserve"> </w:t>
      </w:r>
      <w:r w:rsidRPr="00B73005">
        <w:rPr>
          <w:b/>
          <w:bCs/>
        </w:rPr>
        <w:t>uma ausência de pensamento indutivo associado a engenharia de um contexto</w:t>
      </w:r>
      <w:r>
        <w:t xml:space="preserve"> (nossa ênfase), que entendemos e buscamos representar através de uma alusão a teoria do cisne negro, onde destacamos dois pensamentos de </w:t>
      </w:r>
      <w:proofErr w:type="spellStart"/>
      <w:r>
        <w:t>Nassim</w:t>
      </w:r>
      <w:proofErr w:type="spellEnd"/>
      <w:r>
        <w:t xml:space="preserve"> Taleb em </w:t>
      </w:r>
      <w:r w:rsidRPr="00C604DB">
        <w:rPr>
          <w:i/>
          <w:iCs/>
        </w:rPr>
        <w:t xml:space="preserve">The Black </w:t>
      </w:r>
      <w:proofErr w:type="spellStart"/>
      <w:r w:rsidRPr="00C604DB">
        <w:rPr>
          <w:i/>
          <w:iCs/>
        </w:rPr>
        <w:t>Swan</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impact</w:t>
      </w:r>
      <w:proofErr w:type="spellEnd"/>
      <w:r w:rsidRPr="00C604DB">
        <w:rPr>
          <w:i/>
          <w:iCs/>
        </w:rPr>
        <w:t xml:space="preserve"> </w:t>
      </w:r>
      <w:proofErr w:type="spellStart"/>
      <w:r w:rsidRPr="00C604DB">
        <w:rPr>
          <w:i/>
          <w:iCs/>
        </w:rPr>
        <w:t>of</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highly</w:t>
      </w:r>
      <w:proofErr w:type="spellEnd"/>
      <w:r w:rsidRPr="00C604DB">
        <w:rPr>
          <w:i/>
          <w:iCs/>
        </w:rPr>
        <w:t xml:space="preserve"> </w:t>
      </w:r>
      <w:proofErr w:type="spellStart"/>
      <w:r w:rsidRPr="00C604DB">
        <w:rPr>
          <w:i/>
          <w:iCs/>
        </w:rPr>
        <w:t>improbable</w:t>
      </w:r>
      <w:proofErr w:type="spellEnd"/>
      <w:r>
        <w:t>, onde o problema com os especialistas é qu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rsidRPr="00C604DB">
        <w:t xml:space="preserve"> </w:t>
      </w:r>
      <w:proofErr w:type="spellStart"/>
      <w:r w:rsidRPr="00C604DB">
        <w:t>what</w:t>
      </w:r>
      <w:proofErr w:type="spellEnd"/>
      <w:r w:rsidRPr="00C604DB">
        <w:t xml:space="preserv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147)","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147</w:t>
      </w:r>
      <w:r w:rsidRPr="00C604DB">
        <w:rPr>
          <w:noProof/>
        </w:rPr>
        <w:t>)</w:t>
      </w:r>
      <w:r>
        <w:fldChar w:fldCharType="end"/>
      </w:r>
      <w:r>
        <w:t xml:space="preserve">. </w:t>
      </w:r>
    </w:p>
    <w:p w14:paraId="74892DCC" w14:textId="087427A6" w:rsidR="003C228D" w:rsidRDefault="003C228D" w:rsidP="003C228D">
      <w:pPr>
        <w:pStyle w:val="Tese-Normal"/>
      </w:pPr>
      <w:r>
        <w:t>Portanto, segundo Taleb,</w:t>
      </w:r>
      <w:r w:rsidRPr="00AC145F">
        <w:t xml:space="preserve"> </w:t>
      </w:r>
      <w:r>
        <w:t xml:space="preserve">a </w:t>
      </w:r>
      <w:r w:rsidRPr="00AC145F">
        <w:t xml:space="preserve">falta de conhecimento e </w:t>
      </w:r>
      <w:r>
        <w:t>uma</w:t>
      </w:r>
      <w:r w:rsidRPr="00AC145F">
        <w:t xml:space="preserve"> ilusão sobre a qualidade do seu conhecimento se reúnem, sendo o mesmo processo que o faz conhecer menos também o deixa satisfeito com o seu conhecimento</w:t>
      </w:r>
      <w:r>
        <w:t xml:space="preserve">, contribuindo e potencializando uma </w:t>
      </w:r>
      <w:r>
        <w:lastRenderedPageBreak/>
        <w:t>“</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outliers</w:t>
      </w:r>
      <w:proofErr w:type="spellEnd"/>
      <w:r w:rsidRPr="00C604DB">
        <w:t xml:space="preserve"> </w:t>
      </w:r>
      <w:proofErr w:type="spellStart"/>
      <w:r w:rsidRPr="00C604DB">
        <w:t>implies</w:t>
      </w:r>
      <w:proofErr w:type="spellEnd"/>
      <w:r w:rsidRPr="00C604DB">
        <w:t xml:space="preserve"> </w:t>
      </w:r>
      <w:proofErr w:type="spellStart"/>
      <w:r w:rsidRPr="00C604DB">
        <w:t>the</w:t>
      </w:r>
      <w:proofErr w:type="spellEnd"/>
      <w:r w:rsidRPr="00C604DB">
        <w:t xml:space="preserve"> </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the</w:t>
      </w:r>
      <w:proofErr w:type="spellEnd"/>
      <w:r w:rsidRPr="00C604DB">
        <w:t xml:space="preserve"> </w:t>
      </w:r>
      <w:proofErr w:type="spellStart"/>
      <w:r w:rsidRPr="00C604DB">
        <w:t>course</w:t>
      </w:r>
      <w:proofErr w:type="spellEnd"/>
      <w:r w:rsidRPr="00C604DB">
        <w:t xml:space="preserve"> </w:t>
      </w:r>
      <w:proofErr w:type="spellStart"/>
      <w:r w:rsidRPr="00C604DB">
        <w:t>of</w:t>
      </w:r>
      <w:proofErr w:type="spellEnd"/>
      <w:r w:rsidRPr="00C604DB">
        <w:t xml:space="preserve"> </w:t>
      </w:r>
      <w:proofErr w:type="spellStart"/>
      <w:r w:rsidRPr="00C604DB">
        <w:t>history</w:t>
      </w:r>
      <w:proofErr w:type="spellEnd"/>
      <w:r w:rsidRPr="00C604DB">
        <w:t>”</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xxiv)","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xxiv</w:t>
      </w:r>
      <w:r w:rsidRPr="00C604DB">
        <w:rPr>
          <w:noProof/>
        </w:rPr>
        <w:t>)</w:t>
      </w:r>
      <w:r>
        <w:fldChar w:fldCharType="end"/>
      </w:r>
      <w:r>
        <w:t xml:space="preserve">. </w:t>
      </w:r>
    </w:p>
    <w:p w14:paraId="6C20F6FE" w14:textId="77777777" w:rsidR="00D67B0A" w:rsidRDefault="00F3484C" w:rsidP="00F3484C">
      <w:pPr>
        <w:pStyle w:val="Tese-Normal"/>
      </w:pPr>
      <w:r w:rsidRPr="00F3484C">
        <w:t xml:space="preserve">Segundo Nixon (2017), </w:t>
      </w:r>
      <w:r>
        <w:t>a</w:t>
      </w:r>
      <w:r w:rsidRPr="00F3484C">
        <w:t xml:space="preserve"> interpretação não é um complemento do entendimento, mas sim uma forma explícita de entendimento, onde entendimento é sempre interpretação</w:t>
      </w:r>
      <w:r>
        <w:t xml:space="preserve">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w:t>
      </w:r>
    </w:p>
    <w:p w14:paraId="6C7EF09C" w14:textId="06B51631" w:rsidR="00F3484C" w:rsidRDefault="00F3484C" w:rsidP="00F3484C">
      <w:pPr>
        <w:pStyle w:val="Tese-Normal"/>
      </w:pPr>
      <w:r w:rsidRPr="00F3484C">
        <w:t xml:space="preserve">Portanto, após nossa imersão no </w:t>
      </w:r>
      <w:r w:rsidRPr="00F3484C">
        <w:rPr>
          <w:i/>
          <w:iCs/>
        </w:rPr>
        <w:t>habitat</w:t>
      </w:r>
      <w:r w:rsidRPr="00F3484C">
        <w:t xml:space="preserve"> natural d</w:t>
      </w:r>
      <w:r>
        <w:t>a</w:t>
      </w:r>
      <w:r w:rsidRPr="00F3484C">
        <w:t xml:space="preserve"> PoC e análise </w:t>
      </w:r>
      <w:r>
        <w:t xml:space="preserve">dos </w:t>
      </w:r>
      <w:r w:rsidRPr="00F3484C">
        <w:t>dados</w:t>
      </w:r>
      <w:r>
        <w:t xml:space="preserve"> coletados</w:t>
      </w:r>
      <w:r w:rsidRPr="00F3484C">
        <w:t xml:space="preserve">, identificamos o fluxo de conhecimento no contexto de PoC como sendo conectado </w:t>
      </w:r>
      <w:r>
        <w:t>aos círculos</w:t>
      </w:r>
      <w:r w:rsidRPr="00F3484C">
        <w:t xml:space="preserve"> hermenêutic</w:t>
      </w:r>
      <w:r>
        <w:t>os</w:t>
      </w:r>
      <w:r w:rsidRPr="00F3484C">
        <w:t xml:space="preserve">, uma vez que todos os casos de entendimento necessariamente envolvem interpretação e aplicação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 meio da qual a hermenêutica filosófica proposta por Gadamer busca identificar um comportamento para expressar um mundo percebido, cujo entendimento </w:t>
      </w:r>
      <w:r>
        <w:t xml:space="preserve">busca </w:t>
      </w:r>
      <w:r w:rsidRPr="00F3484C">
        <w:t>interpreta</w:t>
      </w:r>
      <w:r>
        <w:t>r</w:t>
      </w:r>
      <w:r w:rsidRPr="00F3484C">
        <w:t xml:space="preserve"> e explica</w:t>
      </w:r>
      <w:r>
        <w:t>r</w:t>
      </w:r>
      <w:r w:rsidRPr="00F3484C">
        <w:t xml:space="preserve"> seu comportamento </w:t>
      </w:r>
      <w:r>
        <w:fldChar w:fldCharType="begin" w:fldLock="1"/>
      </w:r>
      <w:r>
        <w:instrText>ADDIN CSL_CITATION {"citationItems":[{"id":"ITEM-1","itemData":{"DOI":"10.1111/j.1460-2466.1973.tb00939.x","ISSN":"14602466","abstract":"Due to misunderstandings and an insufficiently explicated methodological base, the unique and important role of interpretive methods in the behavioral sciences has been often overlooked. By distinguishing interpretive-understanding from subjective insights based on empathy and from explanations based on normative paradigms, the present essay elucidates the methodological foundation of investigations which have as a goal more complete understanding of observed behavior. Human behavior is to be understood by explicating the objective world of implied human possibilities and commitments which arise with the behavior. The essay concludes by considering objectivity, validity, and verification in terms of interpretive-understanding and presenting basic methodological principles for interpretive studies.","author":[{"dropping-particle":"","family":"Deetz","given":"Stanley","non-dropping-particle":"","parse-names":false,"suffix":""}],"container-title":"Journal of Communication","id":"ITEM-1","issue":"2","issued":{"date-parts":[["1973","6","1"]]},"page":"139-159","publisher":"John Wiley &amp; Sons, Ltd (10.1111)","title":"An Understanding of Science and a Hermeneutic Science of Understanding","type":"article-journal","volume":"23"},"uris":["http://www.mendeley.com/documents/?uuid=5fb49b7e-ac30-3fa2-a906-7670ecd500e0"]}],"mendeley":{"formattedCitation":"(Deetz, 1973)","plainTextFormattedCitation":"(Deetz, 1973)","previouslyFormattedCitation":"(Deetz, 1973)"},"properties":{"noteIndex":0},"schema":"https://github.com/citation-style-language/schema/raw/master/csl-citation.json"}</w:instrText>
      </w:r>
      <w:r>
        <w:fldChar w:fldCharType="separate"/>
      </w:r>
      <w:r w:rsidRPr="00F3484C">
        <w:rPr>
          <w:noProof/>
        </w:rPr>
        <w:t>(Deetz, 1973)</w:t>
      </w:r>
      <w:r>
        <w:fldChar w:fldCharType="end"/>
      </w:r>
    </w:p>
    <w:p w14:paraId="206123D8" w14:textId="6EB74A1E" w:rsidR="00F3484C" w:rsidRDefault="00F3484C" w:rsidP="00F3484C">
      <w:pPr>
        <w:pStyle w:val="Tese-Normal"/>
      </w:pPr>
      <w:r>
        <w:t>Dessa forma, no contexto de</w:t>
      </w:r>
      <w:r w:rsidRPr="00F3484C">
        <w:t xml:space="preserve"> nossa investigação, </w:t>
      </w:r>
      <w:r>
        <w:t>destacamos</w:t>
      </w:r>
      <w:r w:rsidRPr="00F3484C">
        <w:t xml:space="preserve"> esse comportamento </w:t>
      </w:r>
      <w:r>
        <w:t xml:space="preserve">de modo a </w:t>
      </w:r>
      <w:r w:rsidRPr="00F3484C">
        <w:t>expressar esse mundo percebido nos movimentos dos praticantes d</w:t>
      </w:r>
      <w:r>
        <w:t>a</w:t>
      </w:r>
      <w:r w:rsidRPr="00F3484C">
        <w:t xml:space="preserve"> PoC, onde a compreensão desse mundo se baseia na </w:t>
      </w:r>
      <w:r w:rsidRPr="00F3484C">
        <w:rPr>
          <w:i/>
          <w:iCs/>
        </w:rPr>
        <w:t>interpretação, compressão e aplicação</w:t>
      </w:r>
      <w:r w:rsidRPr="00F3484C">
        <w:t xml:space="preserve"> dessas práticas no contexto d</w:t>
      </w:r>
      <w:r>
        <w:t>a</w:t>
      </w:r>
      <w:r w:rsidRPr="00F3484C">
        <w:t xml:space="preserve"> PoC</w:t>
      </w:r>
      <w:r>
        <w:t xml:space="preserve"> </w:t>
      </w:r>
      <w:r>
        <w:fldChar w:fldCharType="begin" w:fldLock="1"/>
      </w:r>
      <w:r w:rsidR="006E3C99">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F3484C">
        <w:rPr>
          <w:noProof/>
        </w:rPr>
        <w:t>(Neto et al., 2020c)</w:t>
      </w:r>
      <w:r>
        <w:fldChar w:fldCharType="end"/>
      </w:r>
      <w:r>
        <w:t xml:space="preserve">, ou seja, </w:t>
      </w:r>
      <w:r w:rsidRPr="00F3484C">
        <w:t xml:space="preserve">em uma relação de dois mundos sociotécnicos (contextos), o mundo original </w:t>
      </w:r>
      <w:r w:rsidRPr="00F3484C">
        <w:rPr>
          <w:i/>
          <w:iCs/>
        </w:rPr>
        <w:t>versus</w:t>
      </w:r>
      <w:r w:rsidRPr="00F3484C">
        <w:t xml:space="preserve"> o mundo d</w:t>
      </w:r>
      <w:r>
        <w:t>a</w:t>
      </w:r>
      <w:r w:rsidRPr="00F3484C">
        <w:t xml:space="preserve"> PoC, com o objetivo de esclarecer o fluxo de conhecimento e as interpretações </w:t>
      </w:r>
      <w:r>
        <w:t>nas atividades da PoC</w:t>
      </w:r>
      <w:r w:rsidRPr="00F3484C">
        <w:t>.</w:t>
      </w:r>
    </w:p>
    <w:p w14:paraId="4DAEF042" w14:textId="1381BF74" w:rsidR="003C228D" w:rsidRDefault="003C228D" w:rsidP="003C228D">
      <w:pPr>
        <w:pStyle w:val="Tese-Normal"/>
      </w:pPr>
      <w:r>
        <w:t>Por outras palavras, destacamos a importância d</w:t>
      </w:r>
      <w:r w:rsidR="00F3484C">
        <w:t>e um</w:t>
      </w:r>
      <w:r>
        <w:t xml:space="preserve"> pensamento construtivista durante o desenvolvimento e a execução da PoC, mas também </w:t>
      </w:r>
      <w:r w:rsidRPr="00B73005">
        <w:rPr>
          <w:b/>
          <w:bCs/>
        </w:rPr>
        <w:t>ressaltamos as conversas apoiadas no contexto</w:t>
      </w:r>
      <w:r>
        <w:t xml:space="preserve"> (nossa ênfase) dessa atividade como essenciais para uma produção de sentido e oportunidades de inovação, principalmente em relação ao conhecimento da </w:t>
      </w:r>
      <w:r w:rsidRPr="007D5C1B">
        <w:rPr>
          <w:b/>
          <w:bCs/>
        </w:rPr>
        <w:t>prática como um todo</w:t>
      </w:r>
      <w:r>
        <w:t xml:space="preserve"> (nossa ênfase) no contexto da PoC (Figura 147).</w:t>
      </w:r>
    </w:p>
    <w:p w14:paraId="6611A607" w14:textId="554DBBE7" w:rsidR="003C38A0" w:rsidRDefault="006E3C99" w:rsidP="006E3C99">
      <w:pPr>
        <w:pStyle w:val="Tese-Figura"/>
      </w:pPr>
      <w:r w:rsidRPr="00F41AB4">
        <w:lastRenderedPageBreak/>
        <w:drawing>
          <wp:inline distT="0" distB="0" distL="0" distR="0" wp14:anchorId="4A0289E1" wp14:editId="77579633">
            <wp:extent cx="5180304" cy="2423711"/>
            <wp:effectExtent l="0" t="0" r="1905" b="2540"/>
            <wp:docPr id="19" name="Picture 5">
              <a:extLst xmlns:a="http://schemas.openxmlformats.org/drawingml/2006/main">
                <a:ext uri="{FF2B5EF4-FFF2-40B4-BE49-F238E27FC236}">
                  <a16:creationId xmlns:a16="http://schemas.microsoft.com/office/drawing/2014/main" id="{D4D246D3-131B-2447-ADA8-DC0D8D2C1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D246D3-131B-2447-ADA8-DC0D8D2C16FF}"/>
                        </a:ext>
                      </a:extLst>
                    </pic:cNvPr>
                    <pic:cNvPicPr>
                      <a:picLocks noChangeAspect="1"/>
                    </pic:cNvPicPr>
                  </pic:nvPicPr>
                  <pic:blipFill rotWithShape="1">
                    <a:blip r:embed="rId66"/>
                    <a:srcRect l="1012" t="2220" r="1067" b="1953"/>
                    <a:stretch/>
                  </pic:blipFill>
                  <pic:spPr>
                    <a:xfrm>
                      <a:off x="0" y="0"/>
                      <a:ext cx="5193430" cy="2429852"/>
                    </a:xfrm>
                    <a:prstGeom prst="rect">
                      <a:avLst/>
                    </a:prstGeom>
                  </pic:spPr>
                </pic:pic>
              </a:graphicData>
            </a:graphic>
          </wp:inline>
        </w:drawing>
      </w:r>
    </w:p>
    <w:p w14:paraId="45301FD0" w14:textId="7330DF5F" w:rsidR="006E3C99" w:rsidRPr="0050469B" w:rsidRDefault="006E3C99" w:rsidP="006E3C99">
      <w:pPr>
        <w:pStyle w:val="Tese-Caption"/>
      </w:pPr>
      <w:bookmarkStart w:id="1837" w:name="_Toc6845803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t>A produção de sentido “ilusório” – O efeito dominó na PoC</w:t>
      </w:r>
      <w:bookmarkEnd w:id="1837"/>
    </w:p>
    <w:p w14:paraId="62413FB5" w14:textId="2B20915A" w:rsidR="006E3C99" w:rsidRDefault="006E3C99" w:rsidP="006E3C99">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0FF2F69C" w14:textId="77777777" w:rsidR="006E3C99" w:rsidRDefault="006E3C99" w:rsidP="006E3C99">
      <w:pPr>
        <w:pStyle w:val="Tese-Normal"/>
      </w:pPr>
      <w:r>
        <w:t xml:space="preserve">Conforme podemos observar na Figura 147, apresentamos um cenário composto de dois praticantes atuando no contexto da PoC, onde visualizamos que uma </w:t>
      </w:r>
      <w:r w:rsidRPr="00C92804">
        <w:rPr>
          <w:color w:val="00B0F0"/>
          <w:sz w:val="32"/>
          <w:szCs w:val="32"/>
        </w:rPr>
        <w:sym w:font="Wingdings" w:char="F08D"/>
      </w:r>
      <w:r>
        <w:rPr>
          <w:color w:val="00B0F0"/>
          <w:sz w:val="32"/>
          <w:szCs w:val="32"/>
        </w:rPr>
        <w:t xml:space="preserve"> </w:t>
      </w:r>
      <w:r>
        <w:t xml:space="preserve">produção de sentido apoiada em um </w:t>
      </w:r>
      <w:r w:rsidRPr="00C92804">
        <w:rPr>
          <w:color w:val="00B0F0"/>
          <w:sz w:val="32"/>
          <w:szCs w:val="32"/>
        </w:rPr>
        <w:sym w:font="Wingdings" w:char="F08C"/>
      </w:r>
      <w:r w:rsidRPr="0050469B">
        <w:rPr>
          <w:color w:val="00B0F0"/>
        </w:rPr>
        <w:t xml:space="preserve"> </w:t>
      </w:r>
      <w:r>
        <w:t xml:space="preserve">conhecimento ou em resultados de outras PoC </w:t>
      </w:r>
      <w:r w:rsidRPr="003E595C">
        <w:rPr>
          <w:b/>
          <w:bCs/>
        </w:rPr>
        <w:t>sem um conhecimento do contexto</w:t>
      </w:r>
      <w:r>
        <w:t xml:space="preserve"> (nossa ênfase) pode provocar o que denominamos de efeito domínio no contexto da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manualFormatting":"(Neto et al., 2018, p. 273)","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 p. 273)</w:t>
      </w:r>
      <w:r w:rsidRPr="0050469B">
        <w:fldChar w:fldCharType="end"/>
      </w:r>
      <w:r w:rsidRPr="0050469B">
        <w:t>.</w:t>
      </w:r>
    </w:p>
    <w:p w14:paraId="76EB6B8D" w14:textId="77777777" w:rsidR="006E3C99" w:rsidRDefault="006E3C99" w:rsidP="006E3C99">
      <w:pPr>
        <w:pStyle w:val="Tese-Normal"/>
      </w:pPr>
      <w:r>
        <w:t xml:space="preserve">O efeito domínio no contexto da PoC pode contribuir para o aumento da probabilidade de produção e disseminação de um conhecimento “deficiente” que denominados de </w:t>
      </w:r>
      <w:r w:rsidRPr="003E595C">
        <w:rPr>
          <w:b/>
          <w:bCs/>
        </w:rPr>
        <w:t>conhecimento ilusório no contexto da PoC</w:t>
      </w:r>
      <w:r>
        <w:t xml:space="preserve"> (nossa ênfase), que potencialmente pode ser propagado (percolado) por toda a rede ou (N) redes de conhecimento no contexto da PoC. Por outras palavras, entendemos que esse dado “conhecimento” (ou seja, o que se imagina ser um conhecimento no contexto da PoC) sem uma contextualização, passa a ser somente um emaranhado de informações (ou uma ilusão de um sentido) no contexto da PoC, com por exemplo (em negrito – nossa ênfase):</w:t>
      </w:r>
    </w:p>
    <w:p w14:paraId="4089F8DC" w14:textId="77777777" w:rsidR="006E3C99" w:rsidRPr="00902FA0" w:rsidRDefault="006E3C99" w:rsidP="006E3C99">
      <w:pPr>
        <w:pStyle w:val="Tese-110-movimentos-cenrios"/>
        <w:rPr>
          <w:lang w:val="pt-BR"/>
        </w:rPr>
      </w:pPr>
      <w:r w:rsidRPr="0050469B">
        <w:t xml:space="preserve">“This is internal for us, so no one is holding us to the fire. </w:t>
      </w:r>
      <w:r w:rsidRPr="00902FA0">
        <w:rPr>
          <w:b/>
          <w:bCs/>
        </w:rPr>
        <w:t>I merely need to use the max IOPS as a gauge</w:t>
      </w:r>
      <w:r w:rsidRPr="0050469B">
        <w:t xml:space="preserve">.  Check out columns O and P for this spreadsheet. I am proposing a solution to reduce a data center footprint for this customer. However, I need the IOPs for both platforms (Lady-v10 and The Tramp-V11) to figure out the potential $/IOP. </w:t>
      </w:r>
      <w:r w:rsidRPr="000C34A8">
        <w:rPr>
          <w:b/>
          <w:bCs/>
        </w:rPr>
        <w:t>Don’t need to run any specific application to generate IO or synthetic workload tool or anything. Instead, what is the fastest you’ve ever seen each platform run?</w:t>
      </w:r>
      <w:r w:rsidRPr="0050469B">
        <w:t xml:space="preserve">  Lady-v10 topped out at 1550 K IOPS? Have you </w:t>
      </w:r>
      <w:proofErr w:type="spellStart"/>
      <w:r w:rsidRPr="0050469B">
        <w:t>maybe</w:t>
      </w:r>
      <w:proofErr w:type="spellEnd"/>
      <w:r w:rsidRPr="0050469B">
        <w:t xml:space="preserve"> pushed 1650 K IOPS under the right conditions?  </w:t>
      </w:r>
      <w:proofErr w:type="spellStart"/>
      <w:r w:rsidRPr="0050469B">
        <w:rPr>
          <w:lang w:val="pt-BR"/>
        </w:rPr>
        <w:t>Has</w:t>
      </w:r>
      <w:proofErr w:type="spellEnd"/>
      <w:r w:rsidRPr="0050469B">
        <w:rPr>
          <w:lang w:val="pt-BR"/>
        </w:rPr>
        <w:t xml:space="preserve"> </w:t>
      </w:r>
      <w:proofErr w:type="spellStart"/>
      <w:r w:rsidRPr="0050469B">
        <w:rPr>
          <w:lang w:val="pt-BR"/>
        </w:rPr>
        <w:t>the</w:t>
      </w:r>
      <w:proofErr w:type="spellEnd"/>
      <w:r w:rsidRPr="0050469B">
        <w:rPr>
          <w:lang w:val="pt-BR"/>
        </w:rPr>
        <w:t xml:space="preserve"> Tramp-V11 </w:t>
      </w:r>
      <w:proofErr w:type="spellStart"/>
      <w:r w:rsidRPr="0050469B">
        <w:rPr>
          <w:lang w:val="pt-BR"/>
        </w:rPr>
        <w:t>exceeded</w:t>
      </w:r>
      <w:proofErr w:type="spellEnd"/>
      <w:r w:rsidRPr="0050469B">
        <w:rPr>
          <w:lang w:val="pt-BR"/>
        </w:rPr>
        <w:t xml:space="preserve"> </w:t>
      </w:r>
      <w:proofErr w:type="spellStart"/>
      <w:r w:rsidRPr="0050469B">
        <w:rPr>
          <w:lang w:val="pt-BR"/>
        </w:rPr>
        <w:t>two</w:t>
      </w:r>
      <w:proofErr w:type="spellEnd"/>
      <w:r w:rsidRPr="0050469B">
        <w:rPr>
          <w:lang w:val="pt-BR"/>
        </w:rPr>
        <w:t xml:space="preserve"> </w:t>
      </w:r>
      <w:proofErr w:type="spellStart"/>
      <w:r w:rsidRPr="0050469B">
        <w:rPr>
          <w:lang w:val="pt-BR"/>
        </w:rPr>
        <w:t>million</w:t>
      </w:r>
      <w:proofErr w:type="spellEnd"/>
      <w:r w:rsidRPr="0050469B">
        <w:rPr>
          <w:lang w:val="pt-BR"/>
        </w:rPr>
        <w:t xml:space="preserve"> IOPS </w:t>
      </w:r>
      <w:proofErr w:type="spellStart"/>
      <w:r w:rsidRPr="0050469B">
        <w:rPr>
          <w:lang w:val="pt-BR"/>
        </w:rPr>
        <w:t>ever</w:t>
      </w:r>
      <w:proofErr w:type="spellEnd"/>
      <w:r w:rsidRPr="0050469B">
        <w:rPr>
          <w:lang w:val="pt-BR"/>
        </w:rPr>
        <w:t>?”</w:t>
      </w:r>
    </w:p>
    <w:p w14:paraId="081CD47C" w14:textId="77777777" w:rsidR="006E3C99" w:rsidRDefault="006E3C99" w:rsidP="006E3C99">
      <w:pPr>
        <w:pStyle w:val="Tese-110-movimentos-cenrios"/>
      </w:pPr>
      <w:r w:rsidRPr="0050469B">
        <w:t>“Your customer needs to consider a more</w:t>
      </w:r>
      <w:r w:rsidRPr="0050469B">
        <w:rPr>
          <w:color w:val="000000"/>
        </w:rPr>
        <w:t xml:space="preserve"> realistic workload for his application. </w:t>
      </w:r>
      <w:r w:rsidRPr="000C34A8">
        <w:rPr>
          <w:b/>
          <w:bCs/>
          <w:color w:val="000000"/>
        </w:rPr>
        <w:t>Doing 100% reads – 512 KB random IO just because the competitor X wants</w:t>
      </w:r>
      <w:r w:rsidRPr="0050469B">
        <w:rPr>
          <w:color w:val="000000"/>
        </w:rPr>
        <w:t xml:space="preserve"> to </w:t>
      </w:r>
      <w:r w:rsidRPr="0050469B">
        <w:rPr>
          <w:strike/>
          <w:color w:val="000000"/>
        </w:rPr>
        <w:t>influence</w:t>
      </w:r>
      <w:r w:rsidRPr="0050469B">
        <w:rPr>
          <w:color w:val="000000"/>
        </w:rPr>
        <w:t xml:space="preserve"> [sarcasm] </w:t>
      </w:r>
      <w:r w:rsidRPr="0050469B">
        <w:rPr>
          <w:color w:val="000000"/>
        </w:rPr>
        <w:lastRenderedPageBreak/>
        <w:t>advise everyone on the planet that is the right block size to be used everywhere. Come on… and if your application does not use that block size?”</w:t>
      </w:r>
    </w:p>
    <w:p w14:paraId="5510543D" w14:textId="77777777" w:rsidR="006E3C99" w:rsidRPr="0050469B" w:rsidRDefault="006E3C99" w:rsidP="006E3C99">
      <w:pPr>
        <w:pStyle w:val="Tese-110-movimentos-cenrios"/>
      </w:pPr>
      <w:r w:rsidRPr="0050469B">
        <w:t xml:space="preserve">“Can you do one last test with IO-Mini configured to maximum IOPS? The customer wants to see the latency when the configuration is not at the limit, like 200 K IOPS. He wants to see if the latency is the same as when the machine is at the limit or if the latency is less than the max test. </w:t>
      </w:r>
      <w:r w:rsidRPr="0015526A">
        <w:rPr>
          <w:b/>
          <w:bCs/>
        </w:rPr>
        <w:t>According to the customer, one of the competitors presented performance numbers with a flat latency (no variation) whatever the number of IOPS is</w:t>
      </w:r>
      <w:r w:rsidRPr="0050469B">
        <w:t xml:space="preserve"> (???) … It looks like some of our competitors are using caching effects somewhere in the data chain … Can you do this last test?”</w:t>
      </w:r>
    </w:p>
    <w:p w14:paraId="6E7C9507" w14:textId="77777777" w:rsidR="006E3C99" w:rsidRDefault="006E3C99" w:rsidP="006E3C99">
      <w:pPr>
        <w:pStyle w:val="Tese-Normal"/>
      </w:pPr>
      <w:r>
        <w:t xml:space="preserve">Portanto, destacamos a </w:t>
      </w:r>
      <w:r w:rsidRPr="002F3518">
        <w:rPr>
          <w:b/>
          <w:bCs/>
        </w:rPr>
        <w:t>engenharia de um contexto na PoC</w:t>
      </w:r>
      <w:r w:rsidRPr="002641C0">
        <w:t xml:space="preserve"> </w:t>
      </w:r>
      <w:r>
        <w:t>(nossa ênfase) como essencial de modo a contribuir para a formação de</w:t>
      </w:r>
      <w:r w:rsidRPr="002641C0">
        <w:t xml:space="preserve"> ciclo</w:t>
      </w:r>
      <w:r>
        <w:t>s</w:t>
      </w:r>
      <w:r w:rsidRPr="002641C0">
        <w:t xml:space="preserve"> de reprodução dialética de atividades orientadas para a ação de um corpo de conhecimento </w:t>
      </w:r>
      <w:r>
        <w:t>baseado</w:t>
      </w:r>
      <w:r w:rsidRPr="002641C0">
        <w:t xml:space="preserve"> na interpretação e compreensão de todas as partes por seus praticantes</w:t>
      </w:r>
      <w:r>
        <w:t xml:space="preserve"> (Figura 148). </w:t>
      </w:r>
    </w:p>
    <w:p w14:paraId="4CB11DAC" w14:textId="77777777" w:rsidR="006E3C99" w:rsidRDefault="006E3C99" w:rsidP="006E3C99">
      <w:pPr>
        <w:pStyle w:val="Tese-Normal"/>
      </w:pPr>
      <w:r>
        <w:t xml:space="preserve">Por outras palavras, um círculo hermenêutico fundamentado nos movimentos de interpretação e compreensão utilizando a rede de conhecimento na PoC. Por outras palavras, durante esses movimentos de interpretação e compreensão, os praticantes e suas atividades criam e promovem conhecimento, onde esse conhecimento contribui para sua própria evolução, além da produção de novas atividades. </w:t>
      </w:r>
    </w:p>
    <w:p w14:paraId="222E6DCD" w14:textId="6E71F62F" w:rsidR="006E3C99" w:rsidRDefault="006E3C99" w:rsidP="006E3C99">
      <w:pPr>
        <w:pStyle w:val="Tese-Normal"/>
      </w:pPr>
      <w:r>
        <w:t xml:space="preserve">Assim, entendemos o conceito de conhecimento no contexto da PoC, no mesmo sentido dado por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Pr>
          <w:noProof/>
        </w:rPr>
        <w:t>N</w:t>
      </w:r>
      <w:r w:rsidRPr="000A2A98">
        <w:rPr>
          <w:noProof/>
        </w:rPr>
        <w:t>onaka &amp; Takeuchi</w:t>
      </w:r>
      <w:r>
        <w:rPr>
          <w:noProof/>
        </w:rPr>
        <w:t xml:space="preserve"> (</w:t>
      </w:r>
      <w:r w:rsidRPr="000A2A98">
        <w:rPr>
          <w:noProof/>
        </w:rPr>
        <w:t>1995)</w:t>
      </w:r>
      <w:r>
        <w:fldChar w:fldCharType="end"/>
      </w:r>
      <w:r>
        <w:t xml:space="preserve"> sendo </w:t>
      </w:r>
      <w:r w:rsidRPr="00394B95">
        <w:t>uma função de uma posição, perspectiva ou intenção específica</w:t>
      </w:r>
      <w:r>
        <w:t xml:space="preserve">, portanto, </w:t>
      </w:r>
      <w:r w:rsidRPr="00394B95">
        <w:t>o conhecimento</w:t>
      </w:r>
      <w:r>
        <w:t xml:space="preserve"> </w:t>
      </w:r>
      <w:r w:rsidRPr="00394B95">
        <w:t>é sobre ação</w:t>
      </w:r>
      <w:r>
        <w:t>,</w:t>
      </w:r>
      <w:r w:rsidRPr="00394B95">
        <w:t xml:space="preserve"> </w:t>
      </w:r>
      <w:r>
        <w:t>é sempre conhecimento “</w:t>
      </w:r>
      <w:r w:rsidRPr="00394B95">
        <w:t>até certo ponto</w:t>
      </w:r>
      <w:r>
        <w:t>”,</w:t>
      </w:r>
      <w:r w:rsidRPr="00394B95">
        <w:t xml:space="preserve"> é sobre significado</w:t>
      </w:r>
      <w:r>
        <w:t>, e é</w:t>
      </w:r>
      <w:r w:rsidRPr="00394B95">
        <w:t xml:space="preserve"> específico ao contexto e relacional.</w:t>
      </w:r>
    </w:p>
    <w:p w14:paraId="2B8A5C49" w14:textId="6454EFBD" w:rsidR="00BF54B7" w:rsidRDefault="00BF54B7" w:rsidP="00BF54B7">
      <w:pPr>
        <w:pStyle w:val="Tese-Figura"/>
      </w:pPr>
      <w:r w:rsidRPr="00990816">
        <w:drawing>
          <wp:inline distT="0" distB="0" distL="0" distR="0" wp14:anchorId="5E7FD76B" wp14:editId="7ED248B5">
            <wp:extent cx="4765594" cy="2875402"/>
            <wp:effectExtent l="0" t="0" r="0" b="0"/>
            <wp:docPr id="30" name="Picture 2">
              <a:extLst xmlns:a="http://schemas.openxmlformats.org/drawingml/2006/main">
                <a:ext uri="{FF2B5EF4-FFF2-40B4-BE49-F238E27FC236}">
                  <a16:creationId xmlns:a16="http://schemas.microsoft.com/office/drawing/2014/main" id="{D8701AC8-43FE-744D-AEB4-871909D48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701AC8-43FE-744D-AEB4-871909D48724}"/>
                        </a:ext>
                      </a:extLst>
                    </pic:cNvPr>
                    <pic:cNvPicPr>
                      <a:picLocks noChangeAspect="1"/>
                    </pic:cNvPicPr>
                  </pic:nvPicPr>
                  <pic:blipFill rotWithShape="1">
                    <a:blip r:embed="rId67"/>
                    <a:srcRect l="1363" t="2847" r="1051" b="2772"/>
                    <a:stretch/>
                  </pic:blipFill>
                  <pic:spPr>
                    <a:xfrm>
                      <a:off x="0" y="0"/>
                      <a:ext cx="4803033" cy="2897992"/>
                    </a:xfrm>
                    <a:prstGeom prst="rect">
                      <a:avLst/>
                    </a:prstGeom>
                  </pic:spPr>
                </pic:pic>
              </a:graphicData>
            </a:graphic>
          </wp:inline>
        </w:drawing>
      </w:r>
    </w:p>
    <w:p w14:paraId="6533602D" w14:textId="0DBB01C9" w:rsidR="00BF54B7" w:rsidRPr="0050469B" w:rsidRDefault="00BF54B7" w:rsidP="00BF54B7">
      <w:pPr>
        <w:pStyle w:val="Tese-Caption"/>
      </w:pPr>
      <w:bookmarkStart w:id="1838" w:name="_Toc6845803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rsidRPr="002A7F45">
        <w:t xml:space="preserve">A produção de sentido </w:t>
      </w:r>
      <w:r>
        <w:t xml:space="preserve">e o fluxo de conhecimento </w:t>
      </w:r>
      <w:r w:rsidRPr="002A7F45">
        <w:t>no contexto da PoC</w:t>
      </w:r>
      <w:bookmarkEnd w:id="1838"/>
    </w:p>
    <w:p w14:paraId="7EFD94E1" w14:textId="284BFD83" w:rsidR="00BF54B7" w:rsidRDefault="00BF54B7" w:rsidP="00BF54B7">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14DC1E80" w14:textId="77777777" w:rsidR="00BF54B7" w:rsidRDefault="00BF54B7" w:rsidP="00BF54B7">
      <w:pPr>
        <w:pStyle w:val="Tese-Normal"/>
      </w:pPr>
      <w:r>
        <w:lastRenderedPageBreak/>
        <w:t xml:space="preserve">Conforme podemos observar na Figura 148, apresentamos um cenário composto de dois praticantes atuando no contexto da PoC apoiados </w:t>
      </w:r>
      <w:r>
        <w:rPr>
          <w:noProof/>
        </w:rPr>
        <w:t xml:space="preserve">na </w:t>
      </w:r>
      <w:r>
        <w:t>formação de</w:t>
      </w:r>
      <w:r w:rsidRPr="002641C0">
        <w:t xml:space="preserve"> ciclo</w:t>
      </w:r>
      <w:r>
        <w:t>s</w:t>
      </w:r>
      <w:r w:rsidRPr="002641C0">
        <w:t xml:space="preserve"> de reprodução dialética de </w:t>
      </w:r>
      <w:r>
        <w:t xml:space="preserve">suas </w:t>
      </w:r>
      <w:r w:rsidRPr="002641C0">
        <w:t xml:space="preserve">atividades orientadas para a ação de um corpo de conhecimento </w:t>
      </w:r>
      <w:r>
        <w:t>baseado</w:t>
      </w:r>
      <w:r w:rsidRPr="002641C0">
        <w:t xml:space="preserve"> na interpretação e compreensão de todas as</w:t>
      </w:r>
      <w:r>
        <w:t xml:space="preserve"> partes (ou seja, os nós da rede de conhecimento) no contexto da PoC. </w:t>
      </w:r>
    </w:p>
    <w:p w14:paraId="5B8ACEDE" w14:textId="77777777" w:rsidR="00BF54B7" w:rsidRDefault="00BF54B7" w:rsidP="00BF54B7">
      <w:pPr>
        <w:pStyle w:val="Tese-Normal"/>
      </w:pPr>
      <w:r w:rsidRPr="002E5505">
        <w:t xml:space="preserve">Durante nossas observações e </w:t>
      </w:r>
      <w:r>
        <w:t>participação no mundo</w:t>
      </w:r>
      <w:r w:rsidRPr="002E5505">
        <w:t xml:space="preserve"> d</w:t>
      </w:r>
      <w:r>
        <w:t>a</w:t>
      </w:r>
      <w:r w:rsidRPr="002E5505">
        <w:t xml:space="preserve"> PoC, identificamos </w:t>
      </w:r>
      <w:r>
        <w:t xml:space="preserve">diversos </w:t>
      </w:r>
      <w:r w:rsidRPr="002E5505">
        <w:t xml:space="preserve">trechos </w:t>
      </w:r>
      <w:r>
        <w:t xml:space="preserve">nos cenários na PoC </w:t>
      </w:r>
      <w:r w:rsidRPr="002E5505">
        <w:t xml:space="preserve">que </w:t>
      </w:r>
      <w:r>
        <w:t>apoiaram</w:t>
      </w:r>
      <w:r w:rsidRPr="002E5505">
        <w:t xml:space="preserve"> noss</w:t>
      </w:r>
      <w:r>
        <w:t>o</w:t>
      </w:r>
      <w:r w:rsidRPr="002E5505">
        <w:t xml:space="preserve"> entendimento</w:t>
      </w:r>
      <w:r>
        <w:t>,</w:t>
      </w:r>
      <w:r w:rsidRPr="002E5505">
        <w:t xml:space="preserve"> </w:t>
      </w:r>
      <w:r>
        <w:t>em relação a</w:t>
      </w:r>
      <w:r w:rsidRPr="002E5505">
        <w:t xml:space="preserve"> natureza hermenêutica nessa atividade. Em uma de</w:t>
      </w:r>
      <w:r>
        <w:t>ssas</w:t>
      </w:r>
      <w:r w:rsidRPr="002E5505">
        <w:t xml:space="preserve"> observações, </w:t>
      </w:r>
      <w:r>
        <w:t>destacamos</w:t>
      </w:r>
      <w:r w:rsidRPr="002E5505">
        <w:t xml:space="preserve"> uma situação </w:t>
      </w:r>
      <w:r>
        <w:t xml:space="preserve">em especial, onde um cliente gostaria de utilizar uma ferramenta de </w:t>
      </w:r>
      <w:r w:rsidRPr="00355753">
        <w:rPr>
          <w:i/>
          <w:iCs/>
        </w:rPr>
        <w:t>software</w:t>
      </w:r>
      <w:r>
        <w:t xml:space="preserve"> para simulação de operações de I/O com uma quantidade muito grande de </w:t>
      </w:r>
      <w:r w:rsidRPr="00355753">
        <w:rPr>
          <w:i/>
          <w:iCs/>
        </w:rPr>
        <w:t>threads</w:t>
      </w:r>
      <w:r>
        <w:t xml:space="preserve"> (por nossas palavras, um tanto “absurda”). </w:t>
      </w:r>
    </w:p>
    <w:p w14:paraId="772F0797" w14:textId="77777777" w:rsidR="00BF54B7" w:rsidRDefault="00BF54B7" w:rsidP="00BF54B7">
      <w:pPr>
        <w:pStyle w:val="Tese-Normal"/>
      </w:pPr>
      <w:r w:rsidRPr="00355753">
        <w:t xml:space="preserve">Ao receber essa solicitação, </w:t>
      </w:r>
      <w:r>
        <w:t>o grupo de praticantes especialistas da PoC interpretaram</w:t>
      </w:r>
      <w:r w:rsidRPr="00355753">
        <w:t xml:space="preserve"> essa solicitação como </w:t>
      </w:r>
      <w:r w:rsidRPr="00BA481C">
        <w:rPr>
          <w:b/>
          <w:bCs/>
        </w:rPr>
        <w:t>irreal</w:t>
      </w:r>
      <w:r>
        <w:t xml:space="preserve"> (nossa ênfase), onde baseado</w:t>
      </w:r>
      <w:r w:rsidRPr="00355753">
        <w:t xml:space="preserve"> em seu conhecimento, não é necessário </w:t>
      </w:r>
      <w:r>
        <w:t>utilizar</w:t>
      </w:r>
      <w:r w:rsidRPr="00355753">
        <w:t xml:space="preserve"> </w:t>
      </w:r>
      <w:r>
        <w:t xml:space="preserve">uma quantidade de </w:t>
      </w:r>
      <w:r w:rsidRPr="00355753">
        <w:t xml:space="preserve">65.536 </w:t>
      </w:r>
      <w:r w:rsidRPr="00BA481C">
        <w:rPr>
          <w:i/>
          <w:iCs/>
        </w:rPr>
        <w:t>threads</w:t>
      </w:r>
      <w:r>
        <w:t xml:space="preserve"> em uma avaliação de desempenho (I/O e latência) </w:t>
      </w:r>
      <w:r w:rsidRPr="00355753">
        <w:t>de um sistema de armazenamento de dados</w:t>
      </w:r>
      <w:r>
        <w:t xml:space="preserve">. </w:t>
      </w:r>
    </w:p>
    <w:p w14:paraId="6243301A" w14:textId="77777777" w:rsidR="00BF54B7" w:rsidRDefault="00BF54B7" w:rsidP="00BF54B7">
      <w:pPr>
        <w:pStyle w:val="Tese-Normal"/>
      </w:pPr>
      <w:r>
        <w:t xml:space="preserve">Entretanto, do ponto de vista do cliente, notamos um impasse, onde </w:t>
      </w:r>
      <w:r w:rsidRPr="00BA481C">
        <w:t>“</w:t>
      </w:r>
      <w:proofErr w:type="spellStart"/>
      <w:r w:rsidRPr="00BA481C">
        <w:rPr>
          <w:noProof/>
        </w:rPr>
        <w:t>after</w:t>
      </w:r>
      <w:proofErr w:type="spellEnd"/>
      <w:r w:rsidRPr="00BA481C">
        <w:rPr>
          <w:noProof/>
        </w:rPr>
        <w:t xml:space="preserve"> numerous discussions between the solutions architects and PoC group, the customer was reluctant to change the proposed tests, especially the specific test related to the 65,536 threads in the generation and simulation of the performance test”.</w:t>
      </w:r>
    </w:p>
    <w:p w14:paraId="46994636" w14:textId="77777777" w:rsidR="00BF54B7" w:rsidRDefault="00BF54B7" w:rsidP="00BF54B7">
      <w:pPr>
        <w:pStyle w:val="Tese-Normal"/>
        <w:rPr>
          <w:iCs/>
          <w:noProof/>
        </w:rPr>
      </w:pPr>
      <w:r>
        <w:t>Dessa forma,</w:t>
      </w:r>
      <w:r w:rsidRPr="00BA481C">
        <w:t xml:space="preserve"> esse teste </w:t>
      </w:r>
      <w:r>
        <w:t xml:space="preserve">em </w:t>
      </w:r>
      <w:r w:rsidRPr="00BA481C">
        <w:t xml:space="preserve">específico foi rejeitado pelo grupo de </w:t>
      </w:r>
      <w:r>
        <w:t xml:space="preserve">praticantes especialistas da </w:t>
      </w:r>
      <w:r w:rsidRPr="00BA481C">
        <w:t>PoC</w:t>
      </w:r>
      <w:r>
        <w:t xml:space="preserve">, que inicialmente entenderam que essa quantidade de </w:t>
      </w:r>
      <w:r w:rsidRPr="00C82FE1">
        <w:rPr>
          <w:i/>
          <w:iCs/>
        </w:rPr>
        <w:t>threads</w:t>
      </w:r>
      <w:r>
        <w:t xml:space="preserve"> caracterizava uma desconfiguração (ou seja, a </w:t>
      </w:r>
      <w:r w:rsidRPr="00BA481C">
        <w:t>não representação</w:t>
      </w:r>
      <w:r>
        <w:t xml:space="preserve">) </w:t>
      </w:r>
      <w:r w:rsidRPr="00BA481C">
        <w:t>d</w:t>
      </w:r>
      <w:r>
        <w:t xml:space="preserve">e uma </w:t>
      </w:r>
      <w:r w:rsidRPr="00BA481C">
        <w:t>realidade</w:t>
      </w:r>
      <w:r>
        <w:t xml:space="preserve">. Por outras palavras, a interpretação desse grupo foi a seguinte: </w:t>
      </w:r>
      <w:r w:rsidRPr="00C82FE1">
        <w:rPr>
          <w:iCs/>
          <w:noProof/>
        </w:rPr>
        <w:t xml:space="preserve">“it is not necessary to use this amount of processes in parallel </w:t>
      </w:r>
      <w:r>
        <w:rPr>
          <w:iCs/>
          <w:noProof/>
        </w:rPr>
        <w:t>[</w:t>
      </w:r>
      <w:r w:rsidRPr="00C82FE1">
        <w:rPr>
          <w:i/>
          <w:noProof/>
        </w:rPr>
        <w:t>threads</w:t>
      </w:r>
      <w:r>
        <w:rPr>
          <w:iCs/>
          <w:noProof/>
        </w:rPr>
        <w:t xml:space="preserve">] </w:t>
      </w:r>
      <w:r w:rsidRPr="00C82FE1">
        <w:rPr>
          <w:iCs/>
          <w:noProof/>
        </w:rPr>
        <w:t>for the generation and simulation of the data for performance measurement in data storage systems. Also, the results obtained could express an outcome that could be misinterpreted, thus formalizing a deficient knowledge based on these results”.</w:t>
      </w:r>
      <w:r>
        <w:rPr>
          <w:iCs/>
          <w:noProof/>
        </w:rPr>
        <w:t xml:space="preserve"> </w:t>
      </w:r>
    </w:p>
    <w:p w14:paraId="01276D9F" w14:textId="77777777" w:rsidR="00BF54B7" w:rsidRDefault="00BF54B7" w:rsidP="00BF54B7">
      <w:pPr>
        <w:pStyle w:val="Tese-Normal"/>
      </w:pPr>
      <w:r>
        <w:t xml:space="preserve">No decorrer das </w:t>
      </w:r>
      <w:r>
        <w:rPr>
          <w:b/>
          <w:bCs/>
        </w:rPr>
        <w:t>inúmeras</w:t>
      </w:r>
      <w:r>
        <w:t xml:space="preserve"> </w:t>
      </w:r>
      <w:r w:rsidRPr="00B9164F">
        <w:rPr>
          <w:b/>
          <w:bCs/>
        </w:rPr>
        <w:t>discussões</w:t>
      </w:r>
      <w:r>
        <w:t xml:space="preserve"> (nossa ênfase) entre o corpo técnico do cliente, o parceiro de negócios e o grupo de praticantes especialistas da PoC em relação a esse teste em específico, identificamos diversos ciclos recorrentes de interpretação e compreensão com a finalidade de uma produção de sentido. </w:t>
      </w:r>
    </w:p>
    <w:p w14:paraId="60A524BB" w14:textId="77777777" w:rsidR="00BF54B7" w:rsidRPr="005302EA" w:rsidRDefault="00BF54B7" w:rsidP="00BF54B7">
      <w:pPr>
        <w:pStyle w:val="Tese-Normal"/>
      </w:pPr>
      <w:r>
        <w:lastRenderedPageBreak/>
        <w:t xml:space="preserve">Assim, entendemos que, para que essa produção de sentido faça “algum sentido”, uma engenharia de um contexto se tornou necessária. Destacamos que esses ciclos de interpretação e compreensão, a produção de sentido, e a engenharia de um contexto, isto é, um círculo hermenêutico associado ao contexto da PoC aconteceu de forma natural no decorrer das inúmeras conversas entre esses atores. </w:t>
      </w:r>
    </w:p>
    <w:p w14:paraId="3A7F0E13" w14:textId="77777777" w:rsidR="00BF54B7" w:rsidRDefault="00BF54B7" w:rsidP="00BF54B7">
      <w:pPr>
        <w:pStyle w:val="Tese-Normal"/>
      </w:pPr>
      <w:r>
        <w:t>Portanto, após várias discussões e diversos ciclos recorrentes de interpretação e compreensão no contexto da PoC (veja Figura 148), o grupo de praticantes especialistas da PoC compreenderam que a intenção (ou seja, o objetivo específico) do cliente com esse experimento não era avaliar o desempenho da solução de armazenamento de dados, mas entender e explorar como essa tecnologia se comportaria sob uma condição anormal de uso (ou seja, como essa tecnologia se comportaria ao ‘receber’ 65.536 processos em paralelo).</w:t>
      </w:r>
      <w:r w:rsidRPr="00553863">
        <w:t xml:space="preserve"> </w:t>
      </w:r>
    </w:p>
    <w:p w14:paraId="374BC2AC" w14:textId="77777777" w:rsidR="00BF54B7" w:rsidRPr="00971BDE" w:rsidRDefault="00BF54B7" w:rsidP="00BF54B7">
      <w:pPr>
        <w:pStyle w:val="Tese-Normal"/>
      </w:pPr>
      <w:r w:rsidRPr="00553863">
        <w:t xml:space="preserve">O cliente </w:t>
      </w:r>
      <w:r>
        <w:t xml:space="preserve">explicou que teve essa </w:t>
      </w:r>
      <w:r w:rsidRPr="00553863">
        <w:t xml:space="preserve">experiência no passado com </w:t>
      </w:r>
      <w:r>
        <w:t xml:space="preserve">uma </w:t>
      </w:r>
      <w:r w:rsidRPr="00553863">
        <w:t xml:space="preserve">outra solução de armazenamento de dados de outro fabricante e, quando isso aconteceu, o sistema de armazenamento de dados ficou praticamente inutilizável. </w:t>
      </w:r>
      <w:r>
        <w:t>Portanto</w:t>
      </w:r>
      <w:r w:rsidRPr="00553863">
        <w:t xml:space="preserve">, </w:t>
      </w:r>
      <w:r>
        <w:t xml:space="preserve">essa seria a razão que eles </w:t>
      </w:r>
      <w:r w:rsidRPr="00553863">
        <w:t xml:space="preserve">gostariam de aprender </w:t>
      </w:r>
      <w:r>
        <w:t xml:space="preserve">e entender </w:t>
      </w:r>
      <w:r w:rsidRPr="00553863">
        <w:t xml:space="preserve">como </w:t>
      </w:r>
      <w:r>
        <w:t>essa</w:t>
      </w:r>
      <w:r w:rsidRPr="00553863">
        <w:t xml:space="preserve"> nova solução </w:t>
      </w:r>
      <w:r>
        <w:t xml:space="preserve">de armazenamento de dados </w:t>
      </w:r>
      <w:r w:rsidRPr="00553863">
        <w:t>se comportaria sob as mesmas condições.</w:t>
      </w:r>
      <w:r>
        <w:t xml:space="preserve"> </w:t>
      </w:r>
    </w:p>
    <w:p w14:paraId="70781D2B" w14:textId="77777777" w:rsidR="00BF54B7" w:rsidRDefault="00BF54B7" w:rsidP="00BF54B7">
      <w:pPr>
        <w:pStyle w:val="Tese-Normal"/>
      </w:pPr>
      <w:r>
        <w:t xml:space="preserve">Entretanto, ao mesmo tempo que destacamos os ciclos recorrentes de interpretação e compreensão, nos questionamos: “Entendemos que a hermenêutica contribui para a produção de sentido e é relativa a um contexto. Entretanto, </w:t>
      </w:r>
      <w:r w:rsidRPr="00341FCD">
        <w:rPr>
          <w:b/>
          <w:bCs/>
        </w:rPr>
        <w:t>se eu não conheço</w:t>
      </w:r>
      <w:r>
        <w:t xml:space="preserve"> (nossa ênfase) como utilizar um artefato tecnológico, como por exemplo, uma ferramenta de </w:t>
      </w:r>
      <w:r w:rsidRPr="00341FCD">
        <w:rPr>
          <w:i/>
          <w:iCs/>
        </w:rPr>
        <w:t>software</w:t>
      </w:r>
      <w:r>
        <w:t xml:space="preserve"> para a simulação de I/O, eu preciso de uma interpretação e compreensão para utilizar essa ferramenta ou eu preciso de uma prova de conceito de como eu posso utilizar essa ferramenta?”. </w:t>
      </w:r>
    </w:p>
    <w:p w14:paraId="4B03EEE9" w14:textId="77777777" w:rsidR="00BF54B7" w:rsidRDefault="00BF54B7" w:rsidP="00BF54B7">
      <w:pPr>
        <w:pStyle w:val="Tese-Normal"/>
      </w:pPr>
      <w:r w:rsidRPr="00341FCD">
        <w:t xml:space="preserve">Tradicionalmente, a hermenêutica, como um conjunto de regras de interpretação, é usada quando uma passagem não faz sentido. Mas como sabemos que não faz sentido se não sabemos como usar ou interpretar os resultados </w:t>
      </w:r>
      <w:r>
        <w:t>dessa</w:t>
      </w:r>
      <w:r w:rsidRPr="00341FCD">
        <w:t xml:space="preserve"> ferramenta? </w:t>
      </w:r>
    </w:p>
    <w:p w14:paraId="70F136E2" w14:textId="77777777" w:rsidR="00BF54B7" w:rsidRDefault="00BF54B7" w:rsidP="00BF54B7">
      <w:pPr>
        <w:pStyle w:val="Tese-Normal"/>
      </w:pPr>
      <w:r>
        <w:t>Entendemos que, de alguma forma, n</w:t>
      </w:r>
      <w:r w:rsidRPr="00341FCD">
        <w:t xml:space="preserve">ós precisamos ter </w:t>
      </w:r>
      <w:r>
        <w:t>compreendido alguma coisa</w:t>
      </w:r>
      <w:r w:rsidRPr="00341FCD">
        <w:t xml:space="preserve">, para que possamos </w:t>
      </w:r>
      <w:r>
        <w:t>visualizar</w:t>
      </w:r>
      <w:r w:rsidRPr="00341FCD">
        <w:t xml:space="preserve"> um problema. Por outro lado, talvez a passagem simplesmente não faça sentido, e qualquer tentativa de interpretá-la para entendê-la seria, por si só, um erro de interpretação ou, pior ainda, um erro de compreensão, potencializando um efeito dominó</w:t>
      </w:r>
      <w:r>
        <w:t xml:space="preserve"> no contexto da PoC (veja Figura 147). </w:t>
      </w:r>
    </w:p>
    <w:p w14:paraId="70D37EEC" w14:textId="77777777" w:rsidR="00BF54B7" w:rsidRDefault="00BF54B7" w:rsidP="00BF54B7">
      <w:pPr>
        <w:pStyle w:val="Tese-Normal"/>
      </w:pPr>
      <w:r>
        <w:lastRenderedPageBreak/>
        <w:t xml:space="preserve">Visualizamos o </w:t>
      </w:r>
      <w:r w:rsidRPr="00341FCD">
        <w:t xml:space="preserve">efeito dominó </w:t>
      </w:r>
      <w:r>
        <w:t xml:space="preserve">no contexto da PoC como uma propagação silenciosa em uma rede, numa alusão a uma contaminação de um vírus em uma rede de computadores, e sendo descrito como uma interpretação errônea e uma compreensão incorreta do que acontece no mundo da PoC. </w:t>
      </w:r>
    </w:p>
    <w:p w14:paraId="7CB929A1" w14:textId="77777777" w:rsidR="00BF54B7" w:rsidRDefault="00BF54B7" w:rsidP="00BF54B7">
      <w:pPr>
        <w:pStyle w:val="Tese-Normal"/>
      </w:pPr>
      <w:r>
        <w:t xml:space="preserve">Por outras palavras, entendemos que somente a hermenêutica (ou seja, uma interpretação e compreensão de resultados da PoC sem uma contextualização ou uma intepretação e compreensão sem uma fundamentação em um modelo de contexto de práticas da PoC) não seja suficiente para conter esse efeito em cascata, onde os seus praticantes, as organizações, e as comunidades de prática podem se basear em uma “má construção ou uso do conhecimento”, motivando o aumento de inferências e interpretações deficientes a respeito dos resultados e da atividade da PoC. </w:t>
      </w:r>
    </w:p>
    <w:p w14:paraId="667EF61A" w14:textId="77777777" w:rsidR="00BF54B7" w:rsidRDefault="00BF54B7" w:rsidP="00BF54B7">
      <w:pPr>
        <w:pStyle w:val="Tese-Normal"/>
        <w:rPr>
          <w:rFonts w:eastAsiaTheme="minorEastAsia"/>
        </w:rPr>
      </w:pPr>
      <w:r w:rsidRPr="0050469B">
        <w:rPr>
          <w:rFonts w:eastAsiaTheme="minorEastAsia"/>
        </w:rPr>
        <w:t xml:space="preserve">Assim, a hermenêutica procura identificar um comportamento que expresse um mundo percebido, </w:t>
      </w:r>
      <w:r>
        <w:rPr>
          <w:rFonts w:eastAsiaTheme="minorEastAsia"/>
        </w:rPr>
        <w:t>como por exemplo a formação das redes de conhecimento na</w:t>
      </w:r>
      <w:r w:rsidRPr="0050469B">
        <w:rPr>
          <w:rFonts w:eastAsiaTheme="minorEastAsia"/>
        </w:rPr>
        <w:t xml:space="preserve"> PoC, além da compreensão desse mundo que se interpreta e explica </w:t>
      </w:r>
      <w:r>
        <w:rPr>
          <w:rFonts w:eastAsiaTheme="minorEastAsia"/>
        </w:rPr>
        <w:t>um certo</w:t>
      </w:r>
      <w:r w:rsidRPr="0050469B">
        <w:rPr>
          <w:rFonts w:eastAsiaTheme="minorEastAsia"/>
        </w:rPr>
        <w:t xml:space="preserve"> comportamento</w:t>
      </w:r>
      <w:r>
        <w:rPr>
          <w:rFonts w:eastAsiaTheme="minorEastAsia"/>
        </w:rPr>
        <w:t xml:space="preserve">. </w:t>
      </w:r>
    </w:p>
    <w:p w14:paraId="2FB443F3" w14:textId="77777777" w:rsidR="00BF54B7" w:rsidRDefault="00BF54B7" w:rsidP="00BF54B7">
      <w:pPr>
        <w:pStyle w:val="Tese-Normal"/>
        <w:rPr>
          <w:rFonts w:eastAsiaTheme="minorEastAsia"/>
        </w:rPr>
      </w:pPr>
      <w:r>
        <w:rPr>
          <w:rFonts w:eastAsiaTheme="minorEastAsia"/>
        </w:rPr>
        <w:t xml:space="preserve">Portanto, conforme podemos observar na Figura 148, todo entendimento no contexto da PoC nasce com preconceitos, onde adotamos, modificamos ou rejeitamos esses preconceitos à medida que o desenvolvimento dessa atividade prossegue. Por outras palavras, o desenvolvimento prossegue em um “círculo hermenêutico” (veja o círculo da interpretação e compreensão na Figura 148), um movimento </w:t>
      </w:r>
      <w:r w:rsidRPr="00067A8A">
        <w:rPr>
          <w:rFonts w:eastAsiaTheme="minorEastAsia"/>
        </w:rPr>
        <w:t xml:space="preserve">um movimento de vaivém entre </w:t>
      </w:r>
      <w:r>
        <w:rPr>
          <w:rFonts w:eastAsiaTheme="minorEastAsia"/>
        </w:rPr>
        <w:t>esses</w:t>
      </w:r>
      <w:r w:rsidRPr="00067A8A">
        <w:rPr>
          <w:rFonts w:eastAsiaTheme="minorEastAsia"/>
        </w:rPr>
        <w:t xml:space="preserve"> preconceitos que </w:t>
      </w:r>
      <w:r>
        <w:rPr>
          <w:rFonts w:eastAsiaTheme="minorEastAsia"/>
        </w:rPr>
        <w:t>l</w:t>
      </w:r>
      <w:r w:rsidRPr="00067A8A">
        <w:rPr>
          <w:rFonts w:eastAsiaTheme="minorEastAsia"/>
        </w:rPr>
        <w:t>e</w:t>
      </w:r>
      <w:r>
        <w:rPr>
          <w:rFonts w:eastAsiaTheme="minorEastAsia"/>
        </w:rPr>
        <w:t xml:space="preserve">va as práticas no contexto da PoC e o conhecimento que tiramos desse movimento. </w:t>
      </w:r>
    </w:p>
    <w:p w14:paraId="319F8876" w14:textId="77777777" w:rsidR="00BF54B7" w:rsidRDefault="00BF54B7" w:rsidP="00BF54B7">
      <w:pPr>
        <w:pStyle w:val="Tese-Normal"/>
        <w:rPr>
          <w:rFonts w:eastAsiaTheme="minorEastAsia"/>
        </w:rPr>
      </w:pPr>
      <w:r>
        <w:rPr>
          <w:rFonts w:eastAsiaTheme="minorEastAsia"/>
        </w:rPr>
        <w:t>Assim,</w:t>
      </w:r>
      <w:r w:rsidRPr="0050469B">
        <w:rPr>
          <w:rFonts w:eastAsiaTheme="minorEastAsia"/>
        </w:rPr>
        <w:t xml:space="preserve"> </w:t>
      </w:r>
      <w:r>
        <w:rPr>
          <w:rFonts w:eastAsiaTheme="minorEastAsia"/>
        </w:rPr>
        <w:t>caso</w:t>
      </w:r>
      <w:r w:rsidRPr="0050469B">
        <w:rPr>
          <w:rFonts w:eastAsiaTheme="minorEastAsia"/>
        </w:rPr>
        <w:t xml:space="preserve"> não houvesse preconceitos para modificar, a compreensão seria impossível</w:t>
      </w:r>
      <w:r>
        <w:rPr>
          <w:rFonts w:eastAsiaTheme="minorEastAsia"/>
        </w:rPr>
        <w:t xml:space="preserve"> e desnecessária</w:t>
      </w:r>
      <w:r w:rsidRPr="0050469B">
        <w:rPr>
          <w:rFonts w:eastAsiaTheme="minorEastAsia"/>
        </w:rPr>
        <w:t xml:space="preserve">. No entanto, o </w:t>
      </w:r>
      <w:r>
        <w:rPr>
          <w:rFonts w:eastAsiaTheme="minorEastAsia"/>
        </w:rPr>
        <w:t>praticante no contexto da PoC</w:t>
      </w:r>
      <w:r w:rsidRPr="0050469B">
        <w:rPr>
          <w:rFonts w:eastAsiaTheme="minorEastAsia"/>
        </w:rPr>
        <w:t xml:space="preserve"> não é um </w:t>
      </w:r>
      <w:r>
        <w:rPr>
          <w:rFonts w:eastAsiaTheme="minorEastAsia"/>
        </w:rPr>
        <w:t>nó</w:t>
      </w:r>
      <w:r w:rsidRPr="0050469B">
        <w:rPr>
          <w:rFonts w:eastAsiaTheme="minorEastAsia"/>
        </w:rPr>
        <w:t xml:space="preserve"> isolado</w:t>
      </w:r>
      <w:r>
        <w:rPr>
          <w:rFonts w:eastAsiaTheme="minorEastAsia"/>
        </w:rPr>
        <w:t xml:space="preserve"> na rede de conhecimento da PoC, onde</w:t>
      </w:r>
      <w:r w:rsidRPr="0050469B">
        <w:rPr>
          <w:rFonts w:eastAsiaTheme="minorEastAsia"/>
        </w:rPr>
        <w:t xml:space="preserve"> </w:t>
      </w:r>
      <w:r>
        <w:rPr>
          <w:rFonts w:eastAsiaTheme="minorEastAsia"/>
        </w:rPr>
        <w:t>esse</w:t>
      </w:r>
      <w:r w:rsidRPr="0050469B">
        <w:rPr>
          <w:rFonts w:eastAsiaTheme="minorEastAsia"/>
        </w:rPr>
        <w:t xml:space="preserve"> praticante </w:t>
      </w:r>
      <w:r>
        <w:rPr>
          <w:rFonts w:eastAsiaTheme="minorEastAsia"/>
        </w:rPr>
        <w:t xml:space="preserve">e o conhecimento </w:t>
      </w:r>
      <w:r w:rsidRPr="0050469B">
        <w:rPr>
          <w:rFonts w:eastAsiaTheme="minorEastAsia"/>
        </w:rPr>
        <w:t>vive</w:t>
      </w:r>
      <w:r>
        <w:rPr>
          <w:rFonts w:eastAsiaTheme="minorEastAsia"/>
        </w:rPr>
        <w:t>m</w:t>
      </w:r>
      <w:r w:rsidRPr="0050469B">
        <w:rPr>
          <w:rFonts w:eastAsiaTheme="minorEastAsia"/>
        </w:rPr>
        <w:t xml:space="preserve"> em um determinado contexto</w:t>
      </w:r>
      <w:r>
        <w:rPr>
          <w:rFonts w:eastAsiaTheme="minorEastAsia"/>
        </w:rPr>
        <w:t>. Ambos</w:t>
      </w:r>
      <w:r w:rsidRPr="0050469B">
        <w:rPr>
          <w:rFonts w:eastAsiaTheme="minorEastAsia"/>
        </w:rPr>
        <w:t xml:space="preserve"> interage</w:t>
      </w:r>
      <w:r>
        <w:rPr>
          <w:rFonts w:eastAsiaTheme="minorEastAsia"/>
        </w:rPr>
        <w:t>m</w:t>
      </w:r>
      <w:r w:rsidRPr="0050469B">
        <w:rPr>
          <w:rFonts w:eastAsiaTheme="minorEastAsia"/>
        </w:rPr>
        <w:t xml:space="preserve"> com esse contexto; ao mesmo tempo, </w:t>
      </w:r>
      <w:r w:rsidRPr="0050469B">
        <w:rPr>
          <w:rFonts w:eastAsiaTheme="minorEastAsia"/>
          <w:noProof/>
        </w:rPr>
        <w:t>ele</w:t>
      </w:r>
      <w:r>
        <w:rPr>
          <w:rFonts w:eastAsiaTheme="minorEastAsia"/>
          <w:noProof/>
        </w:rPr>
        <w:t>s</w:t>
      </w:r>
      <w:r w:rsidRPr="0050469B">
        <w:rPr>
          <w:rFonts w:eastAsiaTheme="minorEastAsia"/>
          <w:noProof/>
        </w:rPr>
        <w:t xml:space="preserve"> influencia</w:t>
      </w:r>
      <w:r>
        <w:rPr>
          <w:rFonts w:eastAsiaTheme="minorEastAsia"/>
          <w:noProof/>
        </w:rPr>
        <w:t>m</w:t>
      </w:r>
      <w:r w:rsidRPr="0050469B">
        <w:rPr>
          <w:rFonts w:eastAsiaTheme="minorEastAsia"/>
        </w:rPr>
        <w:t xml:space="preserve"> e </w:t>
      </w:r>
      <w:r>
        <w:rPr>
          <w:rFonts w:eastAsiaTheme="minorEastAsia"/>
        </w:rPr>
        <w:t>são</w:t>
      </w:r>
      <w:r w:rsidRPr="0050469B">
        <w:rPr>
          <w:rFonts w:eastAsiaTheme="minorEastAsia"/>
        </w:rPr>
        <w:t xml:space="preserve"> influenciado</w:t>
      </w:r>
      <w:r>
        <w:rPr>
          <w:rFonts w:eastAsiaTheme="minorEastAsia"/>
        </w:rPr>
        <w:t>s</w:t>
      </w:r>
      <w:r w:rsidRPr="0050469B">
        <w:rPr>
          <w:rFonts w:eastAsiaTheme="minorEastAsia"/>
        </w:rPr>
        <w:t xml:space="preserve"> pelo contexto</w:t>
      </w:r>
      <w:r>
        <w:rPr>
          <w:rFonts w:eastAsiaTheme="minorEastAsia"/>
        </w:rPr>
        <w:t xml:space="preserve">. </w:t>
      </w:r>
    </w:p>
    <w:p w14:paraId="5042DFC6" w14:textId="77777777" w:rsidR="00BF54B7" w:rsidRDefault="00BF54B7" w:rsidP="00BF54B7">
      <w:pPr>
        <w:pStyle w:val="Tese-Normal"/>
      </w:pPr>
      <w:r>
        <w:t>Portanto, a</w:t>
      </w:r>
      <w:r w:rsidRPr="008F2ADE">
        <w:t xml:space="preserve"> hermenêutica se apresenta no tempo presente, na cultura de um grupo particular, para buscar o significado que vem do passado ou até do presente, de uma visão de mundo própria, envolvendo em um único movimento o ser que entende e o que é compreendido, que é especificamente o que acontece </w:t>
      </w:r>
      <w:r>
        <w:t>no mundo da PoC</w:t>
      </w:r>
      <w:r w:rsidRPr="008F2ADE">
        <w:t xml:space="preserve">. </w:t>
      </w:r>
    </w:p>
    <w:p w14:paraId="308F7EA8" w14:textId="77777777" w:rsidR="00BF54B7" w:rsidRPr="0044563A" w:rsidRDefault="00BF54B7" w:rsidP="00BF54B7">
      <w:pPr>
        <w:pStyle w:val="Tese-Normal"/>
      </w:pPr>
      <w:r w:rsidRPr="008F2ADE">
        <w:lastRenderedPageBreak/>
        <w:t xml:space="preserve">Assim, </w:t>
      </w:r>
      <w:r>
        <w:t>refletir a respeito do</w:t>
      </w:r>
      <w:r w:rsidRPr="008F2ADE">
        <w:t xml:space="preserve"> que acontece no</w:t>
      </w:r>
      <w:r>
        <w:t xml:space="preserve"> mundo da PoC apoiada</w:t>
      </w:r>
      <w:r w:rsidRPr="008F2ADE">
        <w:t xml:space="preserve"> </w:t>
      </w:r>
      <w:r>
        <w:t>na</w:t>
      </w:r>
      <w:r w:rsidRPr="008F2ADE">
        <w:t xml:space="preserve"> hermenêutica pode revelar problemas e ajudar a esclarecer e entender a dimensão da </w:t>
      </w:r>
      <w:r>
        <w:t>produção</w:t>
      </w:r>
      <w:r w:rsidRPr="008F2ADE">
        <w:t xml:space="preserve"> de sentido ou </w:t>
      </w:r>
      <w:r>
        <w:t>d</w:t>
      </w:r>
      <w:r w:rsidRPr="008F2ADE">
        <w:t xml:space="preserve">os fenômenos inerentes </w:t>
      </w:r>
      <w:r>
        <w:t>ao modelo de contexto de práticas de PoC.</w:t>
      </w:r>
    </w:p>
    <w:p w14:paraId="68CC5778" w14:textId="4B8B9650" w:rsidR="00E2736E" w:rsidRDefault="00E2736E" w:rsidP="002A7F45">
      <w:pPr>
        <w:pStyle w:val="Tese-Heading2"/>
      </w:pPr>
      <w:bookmarkStart w:id="1839" w:name="_Toc68458102"/>
      <w:r w:rsidRPr="0050469B">
        <w:t>7.</w:t>
      </w:r>
      <w:r>
        <w:t>2</w:t>
      </w:r>
      <w:r w:rsidRPr="0050469B">
        <w:t xml:space="preserve"> </w:t>
      </w:r>
      <w:r>
        <w:t xml:space="preserve">A hermenêutica </w:t>
      </w:r>
      <w:r w:rsidR="00824FF9">
        <w:t>e os</w:t>
      </w:r>
      <w:r>
        <w:t xml:space="preserve"> </w:t>
      </w:r>
      <w:r w:rsidR="00824FF9">
        <w:t>cenários na PoC</w:t>
      </w:r>
      <w:bookmarkEnd w:id="1839"/>
    </w:p>
    <w:p w14:paraId="31260C5E" w14:textId="6DD2219E" w:rsidR="00CA72AA" w:rsidRDefault="00CA72AA" w:rsidP="00CA72AA">
      <w:pPr>
        <w:pStyle w:val="Tese-Normal"/>
      </w:pPr>
      <w:r w:rsidRPr="000C0100">
        <w:t xml:space="preserve">Nesta seção, </w:t>
      </w:r>
      <w:r>
        <w:t>apresentamos nossas reflexões, em relação a cinco distintos cenários no contexto da PoC,</w:t>
      </w:r>
      <w:r w:rsidRPr="000C0100">
        <w:t xml:space="preserve"> apoiad</w:t>
      </w:r>
      <w:r>
        <w:t>a</w:t>
      </w:r>
      <w:r w:rsidRPr="000C0100">
        <w:t xml:space="preserve">s na hermenêutica filosófica de </w:t>
      </w:r>
      <w:r w:rsidRPr="000C0100">
        <w:fldChar w:fldCharType="begin" w:fldLock="1"/>
      </w:r>
      <w:r w:rsidRPr="000C0100">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w:t>
      </w:r>
      <w:r w:rsidRPr="000C0100">
        <w:fldChar w:fldCharType="end"/>
      </w:r>
      <w:r w:rsidRPr="000C0100">
        <w:t xml:space="preserve"> e nos princípios hermenêuticos propostos por </w:t>
      </w:r>
      <w:r w:rsidRPr="000C0100">
        <w:fldChar w:fldCharType="begin" w:fldLock="1"/>
      </w:r>
      <w:r w:rsidRPr="000C0100">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rsidRPr="000C0100">
        <w:fldChar w:fldCharType="separate"/>
      </w:r>
      <w:r w:rsidRPr="000C0100">
        <w:rPr>
          <w:noProof/>
        </w:rPr>
        <w:t>Klein &amp; Myers (1999)</w:t>
      </w:r>
      <w:r w:rsidRPr="000C0100">
        <w:fldChar w:fldCharType="end"/>
      </w:r>
      <w:r>
        <w:t xml:space="preserve">. </w:t>
      </w:r>
    </w:p>
    <w:p w14:paraId="1BB540E7" w14:textId="77777777" w:rsidR="00CA72AA" w:rsidRDefault="00CA72AA" w:rsidP="00CA72AA">
      <w:pPr>
        <w:pStyle w:val="Tese-Normal"/>
      </w:pPr>
      <w:r w:rsidRPr="000C0100">
        <w:t xml:space="preserve">No contexto de nossa investigação, entendemos a hermenêutica como algo inerente à existência desses praticantes no contexto da PoC, onde a interpretação no mundo da PoC se fundamenta em atividades desenvolvidas constantemente, de uma forma ou de outra, realizada por essas pessoas (ou seja, os atores no contexto da PoC) acerca das coisas (ou seja, os artefatos tecnológicos e de mediação), de outras pessoas ou delas mesmo. </w:t>
      </w:r>
    </w:p>
    <w:p w14:paraId="13878DBA" w14:textId="77777777" w:rsidR="00CA72AA" w:rsidRPr="000C0100" w:rsidRDefault="00CA72AA" w:rsidP="00CA72AA">
      <w:pPr>
        <w:pStyle w:val="Tese-Normal"/>
      </w:pPr>
      <w:r w:rsidRPr="000C0100">
        <w:t>Por outras palavras, recorremos aos princípios da hermenêutica, que ofereceu os fundamentos necessários para que fosse possível entender a forma como os praticantes se comportam no contexto da compreensão e interpretação no contexto da PoC.</w:t>
      </w:r>
      <w:r>
        <w:t xml:space="preserve"> </w:t>
      </w:r>
      <w:r w:rsidRPr="000C0100">
        <w:t>Portanto, concluímos que todas as nossas reflexões no contexto da PoC, de uma forma ou de outra, se fundamentam nos princípios hermenêuticos.</w:t>
      </w:r>
    </w:p>
    <w:p w14:paraId="5254C7B3" w14:textId="77777777" w:rsidR="00CA72AA" w:rsidRPr="000C0100" w:rsidRDefault="00CA72AA" w:rsidP="00CA72AA">
      <w:pPr>
        <w:pStyle w:val="Tese-Normal"/>
      </w:pPr>
      <w:r w:rsidRPr="000C0100">
        <w:t xml:space="preserve">Segundo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a interpretação não é um complemento para a compreensão, mas </w:t>
      </w:r>
      <w:r>
        <w:t xml:space="preserve">uma </w:t>
      </w:r>
      <w:r w:rsidRPr="000C0100">
        <w:t>“</w:t>
      </w:r>
      <w:proofErr w:type="spellStart"/>
      <w:r w:rsidRPr="000C0100">
        <w:t>explicit</w:t>
      </w:r>
      <w:proofErr w:type="spellEnd"/>
      <w:r w:rsidRPr="000C0100">
        <w:t xml:space="preserve"> </w:t>
      </w:r>
      <w:proofErr w:type="spellStart"/>
      <w:r w:rsidRPr="000C0100">
        <w:t>form</w:t>
      </w:r>
      <w:proofErr w:type="spellEnd"/>
      <w:r w:rsidRPr="000C0100">
        <w:t xml:space="preserve"> </w:t>
      </w:r>
      <w:proofErr w:type="spellStart"/>
      <w:r w:rsidRPr="000C0100">
        <w:t>of</w:t>
      </w:r>
      <w:proofErr w:type="spellEnd"/>
      <w:r w:rsidRPr="000C0100">
        <w:t xml:space="preserve"> </w:t>
      </w:r>
      <w:proofErr w:type="spellStart"/>
      <w:r w:rsidRPr="000C0100">
        <w:t>understanding</w:t>
      </w:r>
      <w:proofErr w:type="spellEnd"/>
      <w:r w:rsidRPr="000C0100">
        <w:t>”</w:t>
      </w:r>
      <w:r>
        <w:t xml:space="preserve">, onde </w:t>
      </w:r>
      <w:r w:rsidRPr="000C0100">
        <w:t>“</w:t>
      </w:r>
      <w:proofErr w:type="spellStart"/>
      <w:r w:rsidRPr="000C0100">
        <w:t>understanding</w:t>
      </w:r>
      <w:proofErr w:type="spellEnd"/>
      <w:r w:rsidRPr="000C0100">
        <w:t xml:space="preserve"> </w:t>
      </w:r>
      <w:proofErr w:type="spellStart"/>
      <w:r w:rsidRPr="000C0100">
        <w:t>is</w:t>
      </w:r>
      <w:proofErr w:type="spellEnd"/>
      <w:r w:rsidRPr="000C0100">
        <w:t xml:space="preserve"> </w:t>
      </w:r>
      <w:proofErr w:type="spellStart"/>
      <w:r w:rsidRPr="000C0100">
        <w:t>always</w:t>
      </w:r>
      <w:proofErr w:type="spellEnd"/>
      <w:r w:rsidRPr="000C0100">
        <w:t xml:space="preserve"> </w:t>
      </w:r>
      <w:proofErr w:type="spellStart"/>
      <w:r w:rsidRPr="000C0100">
        <w:t>interpretation</w:t>
      </w:r>
      <w:proofErr w:type="spellEnd"/>
      <w:r w:rsidRPr="000C0100">
        <w:t xml:space="preserve">” </w:t>
      </w:r>
      <w:r w:rsidRPr="000C0100">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 p. 318)","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 p. 318)</w:t>
      </w:r>
      <w:r w:rsidRPr="000C0100">
        <w:fldChar w:fldCharType="end"/>
      </w:r>
      <w:r w:rsidRPr="000C0100">
        <w:t xml:space="preserve">. Assim sendo, apresentamos uma reflexão de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que entendemos como relevante ao contexto de nossa investigação e a hermenêutica no contexto da PoC, onde:</w:t>
      </w:r>
    </w:p>
    <w:p w14:paraId="197E0189" w14:textId="77777777" w:rsidR="00CA72AA" w:rsidRPr="000C0100" w:rsidRDefault="00CA72AA" w:rsidP="00CA72AA">
      <w:pPr>
        <w:pStyle w:val="Tese-Citao-Direta"/>
      </w:pPr>
      <w:r w:rsidRPr="000C0100">
        <w:t xml:space="preserve">So, if understanding is made manifest through interpretation and the interpreter is inevitably implicated in what is being interpreted, then all understanding necessarily involves an element of self-understanding. Gadamer elaborated this insight with reference to the notion of ‘application’, which he understood as being implicit in all understanding from the moment of its inception. It is not that understanding is achieved and then applied, but that the application is intrinsic to the process of understanding: ‘in all understanding an application occurs, such that the person who is understanding is himself or herself right there in the understood meaning. He or she belongs to the subject-matter that he or she is understanding … Everyone who understands something understands himself or herself in it’ (original emphases, Gadamer 2001, 47–48) The hermeneutical task, as Gadamer defines </w:t>
      </w:r>
      <w:r w:rsidRPr="000C0100">
        <w:lastRenderedPageBreak/>
        <w:t>it, is to locate oneself within one’s own field—or, as he would put it, ‘tradition’—of understanding: a task that inevitably takes time since it is only over time that we become aware of how our various acts of understanding impact upon our self-understanding</w:t>
      </w:r>
    </w:p>
    <w:p w14:paraId="120DA0A4" w14:textId="77777777" w:rsidR="00CA72AA" w:rsidRDefault="00CA72AA" w:rsidP="00CA72AA">
      <w:pPr>
        <w:pStyle w:val="Tese-Normal"/>
      </w:pPr>
      <w:r>
        <w:t xml:space="preserve">Portanto, inspirados em Gadamer, que afirma que </w:t>
      </w:r>
      <w:r w:rsidRPr="00866906">
        <w:t xml:space="preserve">toda compreensão é interpretativa, pois acontece dentro do círculo hermenêutico, no qual o intérprete se move de um significado projetado do todo para as partes, e então </w:t>
      </w:r>
      <w:r>
        <w:t xml:space="preserve">de </w:t>
      </w:r>
      <w:r w:rsidRPr="00866906">
        <w:t>volta para o todo</w:t>
      </w:r>
      <w:r>
        <w:t>, concluímos que a gestão de conhecimento no contexto da PoC necessita ser fundamentada na combinação de um modelo conceitual-relacional de contexto de práticas e os princípios hermenêuticos, onde a aplicação isolada de uma prática ou uma interpretação desacompanhada de um contexto pode contribuir para o aumento da probabilidade do efeito dominó na PoC, como por exemplo:</w:t>
      </w:r>
    </w:p>
    <w:p w14:paraId="2FD86C13" w14:textId="77777777" w:rsidR="00CA72AA" w:rsidRPr="00C94B44" w:rsidRDefault="00CA72AA" w:rsidP="00CA72AA">
      <w:pPr>
        <w:pStyle w:val="Tese-110-movimentos-cenrios"/>
      </w:pPr>
      <w:r w:rsidRPr="0050469B">
        <w:t>“Here are the final results. We will send the final documentation in a couple of days. Could you please double check if they have any default template to document all the results or if they are OK without any predefined format? I plan to send all log files from the workload tool combined with the performance stats we collected on the storage layer. I would like to take this opportunity and thanks all involved in this PoC for this great accomplishment: (1) 4 K Random Read – expected results: 1 M IOPS and 0.4 ms latency – actual results: ~ 2 M IOPS and 0.24 ms latency; and (2) 80% Random (70% reads/30% writes) @19 KB and 20% Sequential (50% reads/50% writes) @2 M – expected results: 340 K IOPS and 0.5 ms latency – actual results: ~ 750 K IOPS and 0.35 ms.”</w:t>
      </w:r>
    </w:p>
    <w:p w14:paraId="1CB6ED18" w14:textId="600F082D" w:rsidR="00CA72AA" w:rsidRPr="00F6792B" w:rsidRDefault="00CA72AA" w:rsidP="00CA72AA">
      <w:pPr>
        <w:pStyle w:val="Tese-Normal"/>
      </w:pPr>
      <w:r>
        <w:t xml:space="preserve">Conforme podemos visualizar no trecho (cenário) acima, observamos resultados finais de dois experimentos na atividade da PoC, que apesar de alguns detalhes apresentados, destacamos a falta de um contexto de modo a contribuir para o entendimento de </w:t>
      </w:r>
      <w:r w:rsidRPr="00F6792B">
        <w:t>um significado projetado do todo para as partes</w:t>
      </w:r>
      <w:r>
        <w:t xml:space="preserve"> e vice-versa, onde</w:t>
      </w:r>
      <w:r w:rsidRPr="00F6792B">
        <w:t xml:space="preserve"> podemos estabelecer algumas </w:t>
      </w:r>
      <w:r>
        <w:t>interpretações</w:t>
      </w:r>
      <w:r w:rsidRPr="00F6792B">
        <w:t>, como por exemplo:</w:t>
      </w:r>
    </w:p>
    <w:p w14:paraId="30B2838B" w14:textId="77777777" w:rsidR="00CA72AA" w:rsidRDefault="00CA72AA" w:rsidP="00CA72AA">
      <w:pPr>
        <w:pStyle w:val="Tese-Lista"/>
        <w:rPr>
          <w:lang w:val="pt-BR"/>
        </w:rPr>
      </w:pPr>
      <w:r w:rsidRPr="009933D6">
        <w:rPr>
          <w:lang w:val="pt-BR"/>
        </w:rPr>
        <w:t xml:space="preserve">Podemos observar </w:t>
      </w:r>
      <w:r>
        <w:rPr>
          <w:lang w:val="pt-BR"/>
        </w:rPr>
        <w:t>na</w:t>
      </w:r>
      <w:r w:rsidRPr="009933D6">
        <w:rPr>
          <w:lang w:val="pt-BR"/>
        </w:rPr>
        <w:t xml:space="preserve"> documentação</w:t>
      </w:r>
      <w:r>
        <w:rPr>
          <w:lang w:val="pt-BR"/>
        </w:rPr>
        <w:t>,</w:t>
      </w:r>
      <w:r w:rsidRPr="009933D6">
        <w:rPr>
          <w:lang w:val="pt-BR"/>
        </w:rPr>
        <w:t xml:space="preserve"> que o artefato tecnológico teve um desempenho de 2M de IOPS em um tempo de resposta de 0.24 ms. Entretanto, não podemos simplesmente assumir isso como uma </w:t>
      </w:r>
      <w:r>
        <w:rPr>
          <w:lang w:val="pt-BR"/>
        </w:rPr>
        <w:t>“</w:t>
      </w:r>
      <w:r w:rsidRPr="009933D6">
        <w:rPr>
          <w:lang w:val="pt-BR"/>
        </w:rPr>
        <w:t xml:space="preserve">verdade absoluta” (ou seja, </w:t>
      </w:r>
      <w:r>
        <w:rPr>
          <w:lang w:val="pt-BR"/>
        </w:rPr>
        <w:t xml:space="preserve">um </w:t>
      </w:r>
      <w:r w:rsidRPr="009933D6">
        <w:rPr>
          <w:lang w:val="pt-BR"/>
        </w:rPr>
        <w:t xml:space="preserve">conhecimento absoluto que pode ser aplicado </w:t>
      </w:r>
      <w:r>
        <w:rPr>
          <w:lang w:val="pt-BR"/>
        </w:rPr>
        <w:t xml:space="preserve">integralmente </w:t>
      </w:r>
      <w:r w:rsidRPr="009933D6">
        <w:rPr>
          <w:lang w:val="pt-BR"/>
        </w:rPr>
        <w:t>em qualquer context</w:t>
      </w:r>
      <w:r>
        <w:rPr>
          <w:lang w:val="pt-BR"/>
        </w:rPr>
        <w:t>o</w:t>
      </w:r>
      <w:r w:rsidRPr="009933D6">
        <w:rPr>
          <w:lang w:val="pt-BR"/>
        </w:rPr>
        <w:t xml:space="preserve">). </w:t>
      </w:r>
      <w:r>
        <w:rPr>
          <w:lang w:val="pt-BR"/>
        </w:rPr>
        <w:t>Assim sendo, não questionamos</w:t>
      </w:r>
      <w:r w:rsidRPr="009933D6">
        <w:rPr>
          <w:lang w:val="pt-BR"/>
        </w:rPr>
        <w:t xml:space="preserve"> o fato </w:t>
      </w:r>
      <w:r>
        <w:rPr>
          <w:lang w:val="pt-BR"/>
        </w:rPr>
        <w:t xml:space="preserve">desse </w:t>
      </w:r>
      <w:r w:rsidRPr="009933D6">
        <w:rPr>
          <w:lang w:val="pt-BR"/>
        </w:rPr>
        <w:t xml:space="preserve">artefato tecnológico </w:t>
      </w:r>
      <w:r>
        <w:rPr>
          <w:lang w:val="pt-BR"/>
        </w:rPr>
        <w:t>ser</w:t>
      </w:r>
      <w:r w:rsidRPr="009933D6">
        <w:rPr>
          <w:lang w:val="pt-BR"/>
        </w:rPr>
        <w:t xml:space="preserve"> capaz </w:t>
      </w:r>
      <w:r>
        <w:rPr>
          <w:lang w:val="pt-BR"/>
        </w:rPr>
        <w:t>de alcançar esse</w:t>
      </w:r>
      <w:r w:rsidRPr="009933D6">
        <w:rPr>
          <w:lang w:val="pt-BR"/>
        </w:rPr>
        <w:t xml:space="preserve"> </w:t>
      </w:r>
      <w:r>
        <w:rPr>
          <w:lang w:val="pt-BR"/>
        </w:rPr>
        <w:t>desempenho, mas qual foi a construção do contexto (ou seja, a formação de sua rede de conhecimento) que contribuiu para a produção dessa verdade? Por outras palavras, entendemos a produção de sentido no contexto da PoC como um produto da intepretação e compreensão dos seus praticantes e, sempre, associada a um contexto.</w:t>
      </w:r>
    </w:p>
    <w:p w14:paraId="4B6D2C75" w14:textId="77777777" w:rsidR="00CA72AA" w:rsidRDefault="00CA72AA" w:rsidP="00CA72AA">
      <w:pPr>
        <w:pStyle w:val="Tese-Lista"/>
        <w:rPr>
          <w:lang w:val="pt-BR"/>
        </w:rPr>
      </w:pPr>
      <w:r w:rsidRPr="009E5254">
        <w:rPr>
          <w:lang w:val="pt-BR"/>
        </w:rPr>
        <w:t xml:space="preserve">Dessa forma, não </w:t>
      </w:r>
      <w:r>
        <w:rPr>
          <w:lang w:val="pt-BR"/>
        </w:rPr>
        <w:t>entendemos</w:t>
      </w:r>
      <w:r w:rsidRPr="009E5254">
        <w:rPr>
          <w:lang w:val="pt-BR"/>
        </w:rPr>
        <w:t xml:space="preserve"> como uma descrição de um contexto, </w:t>
      </w:r>
      <w:r>
        <w:rPr>
          <w:lang w:val="pt-BR"/>
        </w:rPr>
        <w:t xml:space="preserve">um emaranhado de resultados como fruto do conjunto de práticas no contexto da PoC. Entendemos </w:t>
      </w:r>
      <w:r>
        <w:rPr>
          <w:lang w:val="pt-BR"/>
        </w:rPr>
        <w:lastRenderedPageBreak/>
        <w:t xml:space="preserve">que esses resultados foram </w:t>
      </w:r>
      <w:r w:rsidRPr="009E5254">
        <w:rPr>
          <w:lang w:val="pt-BR"/>
        </w:rPr>
        <w:t>desenvolvidos a partir da interpretação e compreensão de um praticante em um mundo da PoC, um mundo que</w:t>
      </w:r>
      <w:r>
        <w:rPr>
          <w:lang w:val="pt-BR"/>
        </w:rPr>
        <w:t>,</w:t>
      </w:r>
      <w:r w:rsidRPr="009E5254">
        <w:rPr>
          <w:lang w:val="pt-BR"/>
        </w:rPr>
        <w:t xml:space="preserve"> apesar de conhecermos</w:t>
      </w:r>
      <w:r>
        <w:rPr>
          <w:lang w:val="pt-BR"/>
        </w:rPr>
        <w:t xml:space="preserve"> (ou seja, no papel de um praticante)</w:t>
      </w:r>
      <w:r w:rsidRPr="009E5254">
        <w:rPr>
          <w:lang w:val="pt-BR"/>
        </w:rPr>
        <w:t xml:space="preserve">, não </w:t>
      </w:r>
      <w:r>
        <w:rPr>
          <w:lang w:val="pt-BR"/>
        </w:rPr>
        <w:t>se apresenta e caracteriza</w:t>
      </w:r>
      <w:r w:rsidRPr="009E5254">
        <w:rPr>
          <w:lang w:val="pt-BR"/>
        </w:rPr>
        <w:t xml:space="preserve"> </w:t>
      </w:r>
      <w:r>
        <w:rPr>
          <w:lang w:val="pt-BR"/>
        </w:rPr>
        <w:t xml:space="preserve">como o </w:t>
      </w:r>
      <w:r w:rsidRPr="009E5254">
        <w:rPr>
          <w:lang w:val="pt-BR"/>
        </w:rPr>
        <w:t xml:space="preserve">mesmo mundo </w:t>
      </w:r>
      <w:r>
        <w:rPr>
          <w:lang w:val="pt-BR"/>
        </w:rPr>
        <w:t xml:space="preserve">a </w:t>
      </w:r>
      <w:r w:rsidRPr="009E5254">
        <w:rPr>
          <w:lang w:val="pt-BR"/>
        </w:rPr>
        <w:t>todo o momento.</w:t>
      </w:r>
      <w:r>
        <w:rPr>
          <w:lang w:val="pt-BR"/>
        </w:rPr>
        <w:t xml:space="preserve"> Por outras palavras, podemos visualizar o contexto da PoC como uma rede complexa de conhecimento, que apesar dessa atividade possuir algumas similaridades em relação a outras PoC, sua formação (ou seja, seus nós, suas conexões, e seus estados de percolação) diferem de uma PoC para outra.</w:t>
      </w:r>
    </w:p>
    <w:p w14:paraId="364F70DA" w14:textId="77777777" w:rsidR="00CA72AA" w:rsidRDefault="00CA72AA" w:rsidP="00CA72AA">
      <w:pPr>
        <w:pStyle w:val="Tese-Lista"/>
        <w:rPr>
          <w:lang w:val="pt-BR"/>
        </w:rPr>
      </w:pPr>
      <w:r>
        <w:rPr>
          <w:lang w:val="pt-BR"/>
        </w:rPr>
        <w:t xml:space="preserve">Durante nossas observações e participação no mundo da PoC, observamos em diversas situações, um pensamento do lado dos seus praticantes que os resultados finais se caracterizam como a fase final da atividade da PoC, ou seja, a “verdade absoluta” na PoC. Por outras palavras, notamos diversos praticantes utilizando esses resultados de modo a contribuir para uma produção de sentido em outras PoC, mas sem uma devida interpretação e compreensão do contexto. </w:t>
      </w:r>
    </w:p>
    <w:p w14:paraId="20A927B3" w14:textId="77777777" w:rsidR="00CA72AA" w:rsidRDefault="00CA72AA" w:rsidP="00CA72AA">
      <w:pPr>
        <w:pStyle w:val="Tese-Lista"/>
        <w:rPr>
          <w:lang w:val="pt-BR"/>
        </w:rPr>
      </w:pPr>
      <w:r>
        <w:rPr>
          <w:lang w:val="pt-BR"/>
        </w:rPr>
        <w:t xml:space="preserve">Por exemplo, </w:t>
      </w:r>
      <w:r>
        <w:rPr>
          <w:b/>
          <w:bCs/>
          <w:lang w:val="pt-BR"/>
        </w:rPr>
        <w:t>se</w:t>
      </w:r>
      <w:r>
        <w:rPr>
          <w:lang w:val="pt-BR"/>
        </w:rPr>
        <w:t xml:space="preserve"> </w:t>
      </w:r>
      <w:r w:rsidRPr="00AF2538">
        <w:rPr>
          <w:b/>
          <w:bCs/>
          <w:lang w:val="pt-BR"/>
        </w:rPr>
        <w:t>refletirmos a respeito d</w:t>
      </w:r>
      <w:r>
        <w:rPr>
          <w:b/>
          <w:bCs/>
          <w:lang w:val="pt-BR"/>
        </w:rPr>
        <w:t xml:space="preserve">esse </w:t>
      </w:r>
      <w:r w:rsidRPr="00AF2538">
        <w:rPr>
          <w:b/>
          <w:bCs/>
          <w:lang w:val="pt-BR"/>
        </w:rPr>
        <w:t>cenário sem uma contextualização</w:t>
      </w:r>
      <w:r>
        <w:rPr>
          <w:lang w:val="pt-BR"/>
        </w:rPr>
        <w:t xml:space="preserve"> (nossa ênfase), será que podemos assumir como “verdade absoluta”, que o artefato tecnológico será capaz de apresentar o mesmo desempenho utilizando qualquer aplicação de sistema ou ferramenta de </w:t>
      </w:r>
      <w:r w:rsidRPr="00AF2538">
        <w:rPr>
          <w:i/>
          <w:iCs/>
          <w:lang w:val="pt-BR"/>
        </w:rPr>
        <w:t>software</w:t>
      </w:r>
      <w:r>
        <w:rPr>
          <w:lang w:val="pt-BR"/>
        </w:rPr>
        <w:t xml:space="preserve"> para a geração e simulação de IO?</w:t>
      </w:r>
    </w:p>
    <w:p w14:paraId="1464C2F7" w14:textId="77777777" w:rsidR="00CA72AA" w:rsidRPr="00AF2538" w:rsidRDefault="00CA72AA" w:rsidP="00CA72AA">
      <w:pPr>
        <w:pStyle w:val="Tese-Lista"/>
        <w:rPr>
          <w:lang w:val="pt-BR"/>
        </w:rPr>
      </w:pPr>
      <w:r>
        <w:rPr>
          <w:lang w:val="pt-BR"/>
        </w:rPr>
        <w:t>Da mesma forma e apoiados nos princípios hermenêuticos, questionamos: (i) “</w:t>
      </w:r>
      <w:r w:rsidRPr="009933D6">
        <w:rPr>
          <w:lang w:val="pt-BR"/>
        </w:rPr>
        <w:t xml:space="preserve">Será que o </w:t>
      </w:r>
      <w:r>
        <w:rPr>
          <w:lang w:val="pt-BR"/>
        </w:rPr>
        <w:t>artefato tecnológico</w:t>
      </w:r>
      <w:r w:rsidRPr="009933D6">
        <w:rPr>
          <w:lang w:val="pt-BR"/>
        </w:rPr>
        <w:t xml:space="preserve"> foi capaz de alcançar </w:t>
      </w:r>
      <w:r>
        <w:rPr>
          <w:lang w:val="pt-BR"/>
        </w:rPr>
        <w:t>esse desempenho</w:t>
      </w:r>
      <w:r w:rsidRPr="009933D6">
        <w:rPr>
          <w:lang w:val="pt-BR"/>
        </w:rPr>
        <w:t xml:space="preserve"> </w:t>
      </w:r>
      <w:r w:rsidRPr="008B4CC6">
        <w:rPr>
          <w:b/>
          <w:bCs/>
          <w:lang w:val="pt-BR"/>
        </w:rPr>
        <w:t>exclusivamente</w:t>
      </w:r>
      <w:r>
        <w:rPr>
          <w:lang w:val="pt-BR"/>
        </w:rPr>
        <w:t xml:space="preserve">  (nossa ênfase) </w:t>
      </w:r>
      <w:r w:rsidRPr="009933D6">
        <w:rPr>
          <w:lang w:val="pt-BR"/>
        </w:rPr>
        <w:t xml:space="preserve">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w:t>
      </w:r>
      <w:r w:rsidRPr="009933D6">
        <w:rPr>
          <w:lang w:val="pt-BR"/>
        </w:rPr>
        <w:t xml:space="preserve"> ou </w:t>
      </w:r>
      <w:r>
        <w:rPr>
          <w:lang w:val="pt-BR"/>
        </w:rPr>
        <w:t>(ii) “</w:t>
      </w:r>
      <w:r w:rsidRPr="009933D6">
        <w:rPr>
          <w:lang w:val="pt-BR"/>
        </w:rPr>
        <w:t xml:space="preserve">Será que o </w:t>
      </w:r>
      <w:r>
        <w:rPr>
          <w:lang w:val="pt-BR"/>
        </w:rPr>
        <w:t>artefato tecnológico</w:t>
      </w:r>
      <w:r w:rsidRPr="009933D6">
        <w:rPr>
          <w:lang w:val="pt-BR"/>
        </w:rPr>
        <w:t xml:space="preserve"> </w:t>
      </w:r>
      <w:r w:rsidRPr="008B4CC6">
        <w:rPr>
          <w:b/>
          <w:bCs/>
          <w:lang w:val="pt-BR"/>
        </w:rPr>
        <w:t>só foi capaz</w:t>
      </w:r>
      <w:r w:rsidRPr="009933D6">
        <w:rPr>
          <w:lang w:val="pt-BR"/>
        </w:rPr>
        <w:t xml:space="preserve"> </w:t>
      </w:r>
      <w:r>
        <w:rPr>
          <w:lang w:val="pt-BR"/>
        </w:rPr>
        <w:t xml:space="preserve">(nossa ênfase) </w:t>
      </w:r>
      <w:r w:rsidRPr="009933D6">
        <w:rPr>
          <w:lang w:val="pt-BR"/>
        </w:rPr>
        <w:t xml:space="preserve">de alcançar </w:t>
      </w:r>
      <w:r>
        <w:rPr>
          <w:lang w:val="pt-BR"/>
        </w:rPr>
        <w:t>esse desempenho</w:t>
      </w:r>
      <w:r w:rsidRPr="009933D6">
        <w:rPr>
          <w:lang w:val="pt-BR"/>
        </w:rPr>
        <w:t xml:space="preserve"> 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 dentre outros.</w:t>
      </w:r>
    </w:p>
    <w:p w14:paraId="78983566" w14:textId="77777777" w:rsidR="00CA72AA" w:rsidRDefault="00CA72AA" w:rsidP="00CA72AA">
      <w:pPr>
        <w:pStyle w:val="Tese-Normal"/>
      </w:pPr>
      <w:r>
        <w:t xml:space="preserve">No contexto da PoC, destacamos a relevância e a necessidade da interação entre todos os atores no contexto da PoC e suas múltiplas interpretações. Portanto, baseados na hermenêutica d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w:t>
      </w:r>
      <w:r>
        <w:t xml:space="preserve">dos </w:t>
      </w:r>
      <w:r w:rsidRPr="001B0DED">
        <w:t xml:space="preserve">princípios </w:t>
      </w:r>
      <w:r>
        <w:t xml:space="preserve">hermenêuticos de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w:t>
      </w:r>
      <w:r>
        <w:rPr>
          <w:noProof/>
        </w:rPr>
        <w:t xml:space="preserve"> (</w:t>
      </w:r>
      <w:r w:rsidRPr="001B0DED">
        <w:rPr>
          <w:noProof/>
        </w:rPr>
        <w:t>1999)</w:t>
      </w:r>
      <w:r>
        <w:fldChar w:fldCharType="end"/>
      </w:r>
      <w:r>
        <w:t xml:space="preserve">, entendemos que a gestão de conhecimento no contexto da PoC não pode ser vista a partir do entendimento de um único intérprete (como por exemplo, a produção da documentação no trecho apresentado acima), onde seu significado, de alguma forma, deve ser sempre negociado, de modo a contribuir para que a produção de sentido dessa atividade possa atingir uma harmonia (ou seja, um consenso) na produção e documentação desses resultados da PoC. </w:t>
      </w:r>
    </w:p>
    <w:p w14:paraId="024588B0" w14:textId="77777777" w:rsidR="00CA72AA" w:rsidRDefault="00CA72AA" w:rsidP="00CA72AA">
      <w:pPr>
        <w:pStyle w:val="Tese-Normal"/>
      </w:pPr>
      <w:r>
        <w:lastRenderedPageBreak/>
        <w:t>Por outras palavras, concluímos que a gestão de conhecimento no contexto da PoC é uma fusão de vários horizontes dos seus praticantes, onde algo que foi produzido durante o desenvolvimento e a execução de uma PoC não necessariamente é reproduzido (interpretado) da mesma forma por um intérprete, como por exemplo, um outro praticante no contexto da PoC ou um diferente praticante em outro mundo da PoC. Dessa forma, destacamos essa interação de modo a contribuir para que esses praticantes possam alteram seus horizontes a partir da apropriação de conceitos e preconceitos de outros atores com os quais está interagindo, bem como possam transformar as suas ações a partir desses horizontes alterados.</w:t>
      </w:r>
    </w:p>
    <w:p w14:paraId="40997A84" w14:textId="77777777" w:rsidR="00CA72AA" w:rsidRDefault="00CA72AA" w:rsidP="00CA72AA">
      <w:pPr>
        <w:pStyle w:val="Tese-Normal"/>
      </w:pPr>
      <w:r>
        <w:t xml:space="preserve">Portanto, destacamos o pensamento de Gadamer ao contexto de nossa investigação, especialmente em relação a gestão de conhecimento no contexto da PoC, onde a </w:t>
      </w:r>
      <w:r w:rsidRPr="00866906">
        <w:t xml:space="preserve">“harmonia de todos os detalhes com o todo é o critério da compreensão correta. Este processo de compreensão é </w:t>
      </w:r>
      <w:r>
        <w:t>‘</w:t>
      </w:r>
      <w:r w:rsidRPr="00866906">
        <w:t>a interação entre o movimento da tradição e o movimento do intérprete</w:t>
      </w:r>
      <w:r>
        <w:t>’</w:t>
      </w:r>
      <w:r w:rsidRPr="00866906">
        <w:t xml:space="preserv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mendeley":{"formattedCitation":"(Gadamer, 1999)","manualFormatting":"(Gadamer, 1999, p. 293)","plainTextFormattedCitation":"(Gadamer, 1999)","previouslyFormattedCitation":"(Gadamer, 1999)"},"properties":{"noteIndex":0},"schema":"https://github.com/citation-style-language/schema/raw/master/csl-citation.json"}</w:instrText>
      </w:r>
      <w:r>
        <w:fldChar w:fldCharType="separate"/>
      </w:r>
      <w:r w:rsidRPr="00866906">
        <w:rPr>
          <w:noProof/>
        </w:rPr>
        <w:t>(Gadamer, 1999</w:t>
      </w:r>
      <w:r>
        <w:rPr>
          <w:noProof/>
        </w:rPr>
        <w:t>, p. 293</w:t>
      </w:r>
      <w:r w:rsidRPr="00866906">
        <w:rPr>
          <w:noProof/>
        </w:rPr>
        <w:t>)</w:t>
      </w:r>
      <w:r>
        <w:fldChar w:fldCharType="end"/>
      </w:r>
      <w:r>
        <w:t>.</w:t>
      </w:r>
    </w:p>
    <w:p w14:paraId="5814C2FB" w14:textId="239A0C5C" w:rsidR="00D9547E" w:rsidRPr="00017ADD" w:rsidRDefault="00E2736E" w:rsidP="00017ADD">
      <w:pPr>
        <w:pStyle w:val="Tese-Heading3"/>
      </w:pPr>
      <w:bookmarkStart w:id="1840" w:name="_Toc68458103"/>
      <w:r w:rsidRPr="00017ADD">
        <w:t xml:space="preserve">7.2.1. </w:t>
      </w:r>
      <w:r w:rsidR="001C610E" w:rsidRPr="00017ADD">
        <w:t xml:space="preserve">Cenário 1: </w:t>
      </w:r>
      <w:r w:rsidR="00017ADD" w:rsidRPr="00017ADD">
        <w:t>os testes de resiliência no contexto da PoC</w:t>
      </w:r>
      <w:bookmarkEnd w:id="1840"/>
    </w:p>
    <w:p w14:paraId="3AC2E635" w14:textId="77777777" w:rsidR="00CA72AA" w:rsidRPr="00017ADD" w:rsidRDefault="00184EED" w:rsidP="00CA72AA">
      <w:pPr>
        <w:pStyle w:val="Tese-Normal"/>
      </w:pPr>
      <w:r w:rsidRPr="00017ADD">
        <w:t>A Tabela 2</w:t>
      </w:r>
      <w:r w:rsidR="007A0B11" w:rsidRPr="00017ADD">
        <w:t xml:space="preserve"> </w:t>
      </w:r>
      <w:r w:rsidR="00CA72AA" w:rsidRPr="00017ADD">
        <w:t xml:space="preserve">apresenta um diálogo entre alguns atores no contexto da PoC durante a realização de diversos testes de </w:t>
      </w:r>
      <w:proofErr w:type="spellStart"/>
      <w:r w:rsidR="00CA72AA" w:rsidRPr="00017ADD">
        <w:t>resilência</w:t>
      </w:r>
      <w:proofErr w:type="spellEnd"/>
      <w:r w:rsidR="00CA72AA" w:rsidRPr="00017ADD">
        <w:t xml:space="preserve"> em uma solução de um sistema de armazenamento de dados. Em um teste de resiliência em específico, o ator praticante especialista do lado do cliente (ou seja, do lado da organização – um potencial cliente) considerou os resultados obtidos desse experimento em específico como não </w:t>
      </w:r>
      <w:proofErr w:type="spellStart"/>
      <w:r w:rsidR="00CA72AA" w:rsidRPr="00017ADD">
        <w:t>satistatório</w:t>
      </w:r>
      <w:proofErr w:type="spellEnd"/>
      <w:r w:rsidR="00CA72AA" w:rsidRPr="00017ADD">
        <w:t xml:space="preserve">. </w:t>
      </w:r>
    </w:p>
    <w:tbl>
      <w:tblPr>
        <w:tblStyle w:val="TableGrid"/>
        <w:tblW w:w="0" w:type="auto"/>
        <w:tblLook w:val="04A0" w:firstRow="1" w:lastRow="0" w:firstColumn="1" w:lastColumn="0" w:noHBand="0" w:noVBand="1"/>
      </w:tblPr>
      <w:tblGrid>
        <w:gridCol w:w="8636"/>
      </w:tblGrid>
      <w:tr w:rsidR="00CA72AA" w14:paraId="25394610" w14:textId="77777777" w:rsidTr="006803EB">
        <w:trPr>
          <w:trHeight w:val="718"/>
        </w:trPr>
        <w:tc>
          <w:tcPr>
            <w:tcW w:w="0" w:type="auto"/>
            <w:vAlign w:val="center"/>
          </w:tcPr>
          <w:p w14:paraId="620642B0" w14:textId="77777777" w:rsidR="00CA72AA" w:rsidRDefault="00CA72AA" w:rsidP="006803EB">
            <w:pPr>
              <w:spacing w:before="120" w:after="120" w:line="276" w:lineRule="auto"/>
              <w:jc w:val="both"/>
            </w:pPr>
            <w:r w:rsidRPr="005302EA">
              <w:rPr>
                <w:lang w:val="pt-BR"/>
              </w:rPr>
              <w:t xml:space="preserve">“Durante os testes de resiliência, ao puxarmos manualmente um disco da gaveta, o equipamento </w:t>
            </w:r>
            <w:proofErr w:type="spellStart"/>
            <w:r w:rsidRPr="005302EA">
              <w:rPr>
                <w:lang w:val="pt-BR"/>
              </w:rPr>
              <w:t>Boo-Boo</w:t>
            </w:r>
            <w:proofErr w:type="spellEnd"/>
            <w:r w:rsidRPr="005302EA">
              <w:rPr>
                <w:lang w:val="pt-BR"/>
              </w:rPr>
              <w:t xml:space="preserve"> [nome fictício] na versão 0.9 precisou de aproximadamente </w:t>
            </w:r>
            <w:r>
              <w:rPr>
                <w:lang w:val="pt-BR"/>
              </w:rPr>
              <w:t>97</w:t>
            </w:r>
            <w:r w:rsidRPr="005302EA">
              <w:rPr>
                <w:lang w:val="pt-BR"/>
              </w:rPr>
              <w:t xml:space="preserve"> segundos para detectar a retirada do disco e marcar sua falha. Apesar de atender o nosso requisito proposto de resiliência e detecção de falhas, consideramos esse resultado não satisfatório, pois essa detecção e falha deveriam ser imediatas.”</w:t>
            </w:r>
          </w:p>
        </w:tc>
      </w:tr>
    </w:tbl>
    <w:p w14:paraId="21418B69" w14:textId="77777777" w:rsidR="00CA72AA" w:rsidRPr="002A7F45" w:rsidRDefault="00CA72AA" w:rsidP="00CA72AA">
      <w:pPr>
        <w:pStyle w:val="Tese-Tabela-Caption"/>
      </w:pPr>
      <w:bookmarkStart w:id="1841" w:name="_Toc47384442"/>
      <w:r w:rsidRPr="002A7F45">
        <w:rPr>
          <w:b/>
          <w:bCs w:val="0"/>
        </w:rPr>
        <w:t xml:space="preserve">Tabela </w:t>
      </w:r>
      <w:r w:rsidRPr="002A7F45">
        <w:rPr>
          <w:b/>
          <w:bCs w:val="0"/>
        </w:rPr>
        <w:fldChar w:fldCharType="begin"/>
      </w:r>
      <w:r w:rsidRPr="002A7F45">
        <w:rPr>
          <w:b/>
          <w:bCs w:val="0"/>
        </w:rPr>
        <w:instrText xml:space="preserve"> SEQ Tabela \* ARABIC </w:instrText>
      </w:r>
      <w:r w:rsidRPr="002A7F45">
        <w:rPr>
          <w:b/>
          <w:bCs w:val="0"/>
        </w:rPr>
        <w:fldChar w:fldCharType="separate"/>
      </w:r>
      <w:r w:rsidRPr="002A7F45">
        <w:rPr>
          <w:b/>
          <w:bCs w:val="0"/>
        </w:rPr>
        <w:t>2</w:t>
      </w:r>
      <w:r w:rsidRPr="002A7F45">
        <w:rPr>
          <w:b/>
          <w:bCs w:val="0"/>
        </w:rPr>
        <w:fldChar w:fldCharType="end"/>
      </w:r>
      <w:r w:rsidRPr="002A7F45">
        <w:rPr>
          <w:b/>
          <w:bCs w:val="0"/>
        </w:rPr>
        <w:t>.</w:t>
      </w:r>
      <w:r w:rsidRPr="002A7F45">
        <w:t xml:space="preserve"> Cenário 1: removendo manualmente um disco da gaveta na PoC</w:t>
      </w:r>
      <w:bookmarkEnd w:id="1841"/>
    </w:p>
    <w:p w14:paraId="6A8E0C71" w14:textId="77777777" w:rsidR="00CA72AA" w:rsidRPr="002A7F45" w:rsidRDefault="00CA72AA" w:rsidP="00CA72AA">
      <w:pPr>
        <w:pStyle w:val="Tese-Tabela-Caption"/>
      </w:pPr>
      <w:r w:rsidRPr="002A7F45">
        <w:t>Fonte: Elaboração nossa.</w:t>
      </w:r>
    </w:p>
    <w:p w14:paraId="668027F6" w14:textId="77777777" w:rsidR="00CA72AA" w:rsidRDefault="00CA72AA" w:rsidP="00CA72AA">
      <w:pPr>
        <w:pStyle w:val="Tese-Normal"/>
      </w:pPr>
      <w:r>
        <w:t xml:space="preserve">O teste de resiliência baseou-se em retirar (ou seja, puxar) um disco de dados de uma gaveta do sistema de armazenamento de dados, ou seja, a solução </w:t>
      </w:r>
      <w:proofErr w:type="spellStart"/>
      <w:r>
        <w:t>Boo-Boo</w:t>
      </w:r>
      <w:proofErr w:type="spellEnd"/>
      <w:r>
        <w:t xml:space="preserve"> (nome fictício) na versão 0.9 de seu sistema operacional, onde a detecção da retirada desse disco foi de aproximadamente 97 segundos.</w:t>
      </w:r>
    </w:p>
    <w:p w14:paraId="5D89EB32" w14:textId="77777777" w:rsidR="00CA72AA" w:rsidRDefault="00CA72AA" w:rsidP="00CA72AA">
      <w:pPr>
        <w:pStyle w:val="Tese-Normal"/>
      </w:pPr>
      <w:r>
        <w:lastRenderedPageBreak/>
        <w:t xml:space="preserve">Entretanto, fundamentados na hermenêutica, destacamos o pensamento d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1)","plainTextFormattedCitation":"(Zimmermann, 2015)","previouslyFormattedCitation":"(Zimmermann, 2015)"},"properties":{"noteIndex":0},"schema":"https://github.com/citation-style-language/schema/raw/master/csl-citation.json"}</w:instrText>
      </w:r>
      <w:r>
        <w:fldChar w:fldCharType="separate"/>
      </w:r>
      <w:r w:rsidRPr="00AA0088">
        <w:rPr>
          <w:noProof/>
        </w:rPr>
        <w:t>Zimmermann</w:t>
      </w:r>
      <w:r>
        <w:rPr>
          <w:noProof/>
        </w:rPr>
        <w:t xml:space="preserve"> (</w:t>
      </w:r>
      <w:r w:rsidRPr="00AA0088">
        <w:rPr>
          <w:noProof/>
        </w:rPr>
        <w:t>2015</w:t>
      </w:r>
      <w:r>
        <w:rPr>
          <w:noProof/>
        </w:rPr>
        <w:t>, p. 51</w:t>
      </w:r>
      <w:r w:rsidRPr="00AA0088">
        <w:rPr>
          <w:noProof/>
        </w:rPr>
        <w:t>)</w:t>
      </w:r>
      <w:r>
        <w:fldChar w:fldCharType="end"/>
      </w:r>
      <w:r>
        <w:t xml:space="preserve"> nesse cenário em específico, onde “</w:t>
      </w:r>
      <w:proofErr w:type="spellStart"/>
      <w:r w:rsidRPr="00AA0088">
        <w:t>If</w:t>
      </w:r>
      <w:proofErr w:type="spellEnd"/>
      <w:r w:rsidRPr="00AA0088">
        <w:t xml:space="preserve"> </w:t>
      </w:r>
      <w:proofErr w:type="spellStart"/>
      <w:r w:rsidRPr="00AA0088">
        <w:t>mediation</w:t>
      </w:r>
      <w:proofErr w:type="spellEnd"/>
      <w:r w:rsidRPr="00AA0088">
        <w:t xml:space="preserve"> as </w:t>
      </w:r>
      <w:proofErr w:type="spellStart"/>
      <w:r w:rsidRPr="00AA0088">
        <w:t>the</w:t>
      </w:r>
      <w:proofErr w:type="spellEnd"/>
      <w:r w:rsidRPr="00AA0088">
        <w:t xml:space="preserve"> central </w:t>
      </w:r>
      <w:proofErr w:type="spellStart"/>
      <w:r w:rsidRPr="00AA0088">
        <w:t>movement</w:t>
      </w:r>
      <w:proofErr w:type="spellEnd"/>
      <w:r w:rsidRPr="00AA0088">
        <w:t xml:space="preserve"> </w:t>
      </w:r>
      <w:proofErr w:type="spellStart"/>
      <w:r w:rsidRPr="00AA0088">
        <w:t>of</w:t>
      </w:r>
      <w:proofErr w:type="spellEnd"/>
      <w:r w:rsidRPr="00AA0088">
        <w:t xml:space="preserve"> </w:t>
      </w:r>
      <w:proofErr w:type="spellStart"/>
      <w:r w:rsidRPr="00AA0088">
        <w:t>understanding</w:t>
      </w:r>
      <w:proofErr w:type="spellEnd"/>
      <w:r w:rsidRPr="00AA0088">
        <w:t xml:space="preserve"> </w:t>
      </w:r>
      <w:proofErr w:type="spellStart"/>
      <w:r w:rsidRPr="00AA0088">
        <w:t>is</w:t>
      </w:r>
      <w:proofErr w:type="spellEnd"/>
      <w:r w:rsidRPr="00AA0088">
        <w:t xml:space="preserve"> </w:t>
      </w:r>
      <w:proofErr w:type="spellStart"/>
      <w:r w:rsidRPr="00AA0088">
        <w:t>the</w:t>
      </w:r>
      <w:proofErr w:type="spellEnd"/>
      <w:r w:rsidRPr="00AA0088">
        <w:t xml:space="preserve"> </w:t>
      </w:r>
      <w:proofErr w:type="spellStart"/>
      <w:r w:rsidRPr="00AA0088">
        <w:t>heart</w:t>
      </w:r>
      <w:proofErr w:type="spellEnd"/>
      <w:r w:rsidRPr="00AA0088">
        <w:t xml:space="preserve"> </w:t>
      </w:r>
      <w:proofErr w:type="spellStart"/>
      <w:r w:rsidRPr="00AA0088">
        <w:t>of</w:t>
      </w:r>
      <w:proofErr w:type="spellEnd"/>
      <w:r w:rsidRPr="00AA0088">
        <w:t xml:space="preserve"> </w:t>
      </w:r>
      <w:proofErr w:type="spellStart"/>
      <w:r w:rsidRPr="00AA0088">
        <w:t>hermeneutic</w:t>
      </w:r>
      <w:proofErr w:type="spellEnd"/>
      <w:r w:rsidRPr="00AA0088">
        <w:t xml:space="preserve"> </w:t>
      </w:r>
      <w:proofErr w:type="spellStart"/>
      <w:r w:rsidRPr="00AA0088">
        <w:t>experience</w:t>
      </w:r>
      <w:proofErr w:type="spellEnd"/>
      <w:r w:rsidRPr="00AA0088">
        <w:t xml:space="preserve">, </w:t>
      </w:r>
      <w:proofErr w:type="spellStart"/>
      <w:r w:rsidRPr="00AA0088">
        <w:t>then</w:t>
      </w:r>
      <w:proofErr w:type="spellEnd"/>
      <w:r w:rsidRPr="00AA0088">
        <w:t xml:space="preserve"> </w:t>
      </w:r>
      <w:proofErr w:type="spellStart"/>
      <w:r w:rsidRPr="00AA0088">
        <w:t>application</w:t>
      </w:r>
      <w:proofErr w:type="spellEnd"/>
      <w:r w:rsidRPr="00AA0088">
        <w:t xml:space="preserve"> </w:t>
      </w:r>
      <w:proofErr w:type="spellStart"/>
      <w:r w:rsidRPr="00AA0088">
        <w:t>is</w:t>
      </w:r>
      <w:proofErr w:type="spellEnd"/>
      <w:r w:rsidRPr="00AA0088">
        <w:t xml:space="preserve"> its </w:t>
      </w:r>
      <w:proofErr w:type="spellStart"/>
      <w:r w:rsidRPr="00AA0088">
        <w:t>motivating</w:t>
      </w:r>
      <w:proofErr w:type="spellEnd"/>
      <w:r w:rsidRPr="00AA0088">
        <w:t xml:space="preserve"> </w:t>
      </w:r>
      <w:proofErr w:type="spellStart"/>
      <w:r w:rsidRPr="00AA0088">
        <w:t>power</w:t>
      </w:r>
      <w:proofErr w:type="spellEnd"/>
      <w:r w:rsidRPr="00AA0088">
        <w:t>, its soul</w:t>
      </w:r>
      <w:r>
        <w:t xml:space="preserve">”. </w:t>
      </w:r>
    </w:p>
    <w:p w14:paraId="0F10CD69" w14:textId="77777777" w:rsidR="00CA72AA" w:rsidRDefault="00CA72AA" w:rsidP="00CA72AA">
      <w:pPr>
        <w:pStyle w:val="Tese-Normal"/>
      </w:pPr>
      <w:r>
        <w:t xml:space="preserve">Entendemos que esse experimento foi inicialmente construído baseado em um certo conhecimento de um praticante no mundo da PoC, onde o ato de puxar manualmente um disco de uma gaveta pode ser compreendido, sob a óptica da hermenêutica, como a aplicação no círculo hermenêutico. Entretanto, apesar de concordamos que componentes eletrônicos dos artefatos tecnológicos falhem, questionamos se essa aplicação pode ser “traduzida” para um mundo original, onde não compreendemos “discos simplesmente voando das gavetas”. Por outras palavras, discos de dados em um sistema de armazenamento de dados não falham e “saem da gaveta”, simplesmente eles falham. </w:t>
      </w:r>
    </w:p>
    <w:p w14:paraId="12A4EC5F" w14:textId="77777777" w:rsidR="00CA72AA" w:rsidRDefault="00CA72AA" w:rsidP="00CA72AA">
      <w:pPr>
        <w:pStyle w:val="Tese-Normal"/>
      </w:pPr>
      <w:r>
        <w:t xml:space="preserve">Portanto, se a intenção do praticante era simular uma falha de modo a simular o que poderia acontecer no mundo original, essa aplicação poderia ter sido alcançada com a execução de comandos específicos de modo a induzir a falha desse elemento no sistema de armazenamento de dados. </w:t>
      </w:r>
    </w:p>
    <w:p w14:paraId="5C0CA6F7" w14:textId="77777777" w:rsidR="00CA72AA" w:rsidRDefault="00CA72AA" w:rsidP="00CA72AA">
      <w:pPr>
        <w:pStyle w:val="Tese-Normal"/>
      </w:pPr>
      <w:r>
        <w:t xml:space="preserve">Ao simular essa falha puxando manualmente um disco da gaveta, entendemos que a produção de sentido fica comprometida quando não se há um conhecimento da intenção desse praticante, onde essas informações podem passar para outros atores na PoC, que podem concluir que “o equipamento </w:t>
      </w:r>
      <w:proofErr w:type="spellStart"/>
      <w:r>
        <w:t>Boo-Boo</w:t>
      </w:r>
      <w:proofErr w:type="spellEnd"/>
      <w:r>
        <w:t xml:space="preserve"> (nome fictício) demora 97 segundos para detectar uma falha”. Entretanto, será que o praticante da PoC somente puxou o disco da gaveta porque foi a única maneira que ele conhecia para simular uma falha?</w:t>
      </w:r>
    </w:p>
    <w:p w14:paraId="6C6E433F" w14:textId="77777777" w:rsidR="00CA72AA" w:rsidRDefault="00CA72AA" w:rsidP="00CA72AA">
      <w:pPr>
        <w:pStyle w:val="Tese-Normal"/>
      </w:pPr>
      <w:r>
        <w:t xml:space="preserve">Aprendemos com a hermenêutica que não há certo ou errado na PoC, e sim, aquilo que se aplica ou não à intenção e ao contexto da atividade da PoC. No contexto da PoC, destacamos a necessidade de compreender como o outro praticante pensava e de como seus pensamentos foram influenciados pela cultura e pelo contexto </w:t>
      </w:r>
      <w:r w:rsidRPr="00F70F7B">
        <w:t>vivenciado por ele</w:t>
      </w:r>
      <w:r>
        <w:t xml:space="preserve"> (ou seja, sua experiência em um contexto passado não aplicável ao contexto atual). </w:t>
      </w:r>
    </w:p>
    <w:p w14:paraId="5D16A8D8" w14:textId="77777777" w:rsidR="00CA72AA" w:rsidRDefault="00CA72AA" w:rsidP="00CA72AA">
      <w:pPr>
        <w:pStyle w:val="Tese-Normal"/>
      </w:pPr>
      <w:r>
        <w:t>Destacamos a relevância da hermenêutica no contexto da PoC com a finalidade de não disfarçar a distância de entendimento</w:t>
      </w:r>
      <w:r w:rsidRPr="00F70F7B">
        <w:t xml:space="preserve"> entre </w:t>
      </w:r>
      <w:r>
        <w:t>os praticantes no contexto da PoC (ou seja, no papel de atores e intérpretes), onde a “</w:t>
      </w:r>
      <w:proofErr w:type="spellStart"/>
      <w:r>
        <w:t>notion</w:t>
      </w:r>
      <w:proofErr w:type="spellEnd"/>
      <w:r>
        <w:t xml:space="preserve"> </w:t>
      </w:r>
      <w:proofErr w:type="spellStart"/>
      <w:r>
        <w:t>of</w:t>
      </w:r>
      <w:proofErr w:type="spellEnd"/>
      <w:r>
        <w:t xml:space="preserve"> </w:t>
      </w:r>
      <w:proofErr w:type="spellStart"/>
      <w:r>
        <w:t>belonging</w:t>
      </w:r>
      <w:proofErr w:type="spellEnd"/>
      <w:r>
        <w:t xml:space="preserve">, </w:t>
      </w:r>
      <w:proofErr w:type="spellStart"/>
      <w:r>
        <w:t>which</w:t>
      </w:r>
      <w:proofErr w:type="spellEnd"/>
      <w:r>
        <w:t xml:space="preserve"> </w:t>
      </w:r>
      <w:proofErr w:type="spellStart"/>
      <w:r>
        <w:t>immediately</w:t>
      </w:r>
      <w:proofErr w:type="spellEnd"/>
      <w:r>
        <w:t xml:space="preserve"> </w:t>
      </w:r>
      <w:proofErr w:type="spellStart"/>
      <w:r>
        <w:t>raises</w:t>
      </w:r>
      <w:proofErr w:type="spellEnd"/>
      <w:r>
        <w:t xml:space="preserve"> </w:t>
      </w:r>
      <w:proofErr w:type="spellStart"/>
      <w:r>
        <w:lastRenderedPageBreak/>
        <w:t>the</w:t>
      </w:r>
      <w:proofErr w:type="spellEnd"/>
      <w:r>
        <w:t xml:space="preserve"> </w:t>
      </w:r>
      <w:proofErr w:type="spellStart"/>
      <w:r>
        <w:t>problem</w:t>
      </w:r>
      <w:proofErr w:type="spellEnd"/>
      <w:r>
        <w:t xml:space="preserve"> </w:t>
      </w:r>
      <w:proofErr w:type="spellStart"/>
      <w:r>
        <w:t>of</w:t>
      </w:r>
      <w:proofErr w:type="spellEnd"/>
      <w:r>
        <w:t xml:space="preserve"> </w:t>
      </w:r>
      <w:proofErr w:type="spellStart"/>
      <w:r>
        <w:t>the</w:t>
      </w:r>
      <w:proofErr w:type="spellEnd"/>
      <w:r>
        <w:t xml:space="preserve"> </w:t>
      </w:r>
      <w:proofErr w:type="spellStart"/>
      <w:r>
        <w:t>subject</w:t>
      </w:r>
      <w:proofErr w:type="spellEnd"/>
      <w:r>
        <w:t>–</w:t>
      </w:r>
      <w:proofErr w:type="spellStart"/>
      <w:r>
        <w:t>object</w:t>
      </w:r>
      <w:proofErr w:type="spellEnd"/>
      <w:r>
        <w:t xml:space="preserve"> </w:t>
      </w:r>
      <w:proofErr w:type="spellStart"/>
      <w:r>
        <w:t>relation</w:t>
      </w:r>
      <w:proofErr w:type="spellEnd"/>
      <w:r>
        <w:t xml:space="preserve"> </w:t>
      </w:r>
      <w:proofErr w:type="spellStart"/>
      <w:r>
        <w:t>and</w:t>
      </w:r>
      <w:proofErr w:type="spellEnd"/>
      <w:r>
        <w:t xml:space="preserve"> prepares </w:t>
      </w:r>
      <w:proofErr w:type="spellStart"/>
      <w:r>
        <w:t>the</w:t>
      </w:r>
      <w:proofErr w:type="spellEnd"/>
      <w:r>
        <w:t xml:space="preserve"> </w:t>
      </w:r>
      <w:proofErr w:type="spellStart"/>
      <w:r>
        <w:t>way</w:t>
      </w:r>
      <w:proofErr w:type="spellEnd"/>
      <w:r>
        <w:t xml:space="preserve"> for </w:t>
      </w:r>
      <w:proofErr w:type="spellStart"/>
      <w:r>
        <w:t>the</w:t>
      </w:r>
      <w:proofErr w:type="spellEnd"/>
      <w:r>
        <w:t xml:space="preserve"> </w:t>
      </w:r>
      <w:proofErr w:type="spellStart"/>
      <w:r>
        <w:t>subsequent</w:t>
      </w:r>
      <w:proofErr w:type="spellEnd"/>
      <w:r>
        <w:t xml:space="preserve"> </w:t>
      </w:r>
      <w:proofErr w:type="spellStart"/>
      <w:r>
        <w:t>introd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of</w:t>
      </w:r>
      <w:proofErr w:type="spellEnd"/>
      <w:r>
        <w:t xml:space="preserve"> distanciation </w:t>
      </w:r>
      <w:r>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74)","plainTextFormattedCitation":"(Ricoeur, 2016)","previouslyFormattedCitation":"(Ricoeur, 2016)"},"properties":{"noteIndex":0},"schema":"https://github.com/citation-style-language/schema/raw/master/csl-citation.json"}</w:instrText>
      </w:r>
      <w:r>
        <w:fldChar w:fldCharType="separate"/>
      </w:r>
      <w:r w:rsidRPr="003F6C01">
        <w:rPr>
          <w:noProof/>
        </w:rPr>
        <w:t>(Ricoeur, 2016</w:t>
      </w:r>
      <w:r>
        <w:rPr>
          <w:noProof/>
        </w:rPr>
        <w:t>, p. 74</w:t>
      </w:r>
      <w:r w:rsidRPr="003F6C01">
        <w:rPr>
          <w:noProof/>
        </w:rPr>
        <w:t>)</w:t>
      </w:r>
      <w:r>
        <w:fldChar w:fldCharType="end"/>
      </w:r>
      <w:r>
        <w:t xml:space="preserve">. </w:t>
      </w:r>
    </w:p>
    <w:p w14:paraId="4958421B" w14:textId="77777777" w:rsidR="00CA72AA" w:rsidRDefault="00CA72AA" w:rsidP="00CA72AA">
      <w:pPr>
        <w:pStyle w:val="Tese-Normal"/>
      </w:pPr>
      <w:r>
        <w:t>Assim sendo, o papel da hermenêutica no contexto da PoC é contribuir para uma explicitação desse entendimento entre seus atores de modo a revelar os significados nos diversos contextos, indicando como a situação atual emergiu e como ela se desenvolveu ao longo da atividade da PoC, onde</w:t>
      </w:r>
    </w:p>
    <w:p w14:paraId="59ECE544" w14:textId="77777777" w:rsidR="00CA72AA" w:rsidRDefault="00CA72AA" w:rsidP="00CA72AA">
      <w:pPr>
        <w:pStyle w:val="Tese-Citao-Direta"/>
      </w:pPr>
      <w:r w:rsidRPr="00756356">
        <w:t>Para cada classe de manifestações há uma forma elementar de compreensão. A compreensão começa primeiro nas situações práticas ou pragmáticas das interações comuns. A interação prática pressupõe que através de expressões empíricas exteriores podemos conhecer aspectos da vida interna de outras pessoas que o outro expressou</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3F6C01">
        <w:t>(Schmidt, 2012)</w:t>
      </w:r>
      <w:r>
        <w:fldChar w:fldCharType="end"/>
      </w:r>
      <w:r>
        <w:t>.</w:t>
      </w:r>
    </w:p>
    <w:p w14:paraId="70244B46" w14:textId="77777777" w:rsidR="00CA72AA" w:rsidRPr="00DF64B6" w:rsidRDefault="00CA72AA" w:rsidP="00CA72AA">
      <w:pPr>
        <w:pStyle w:val="Tese-Normal"/>
      </w:pPr>
      <w:r>
        <w:t>Da mesma forma, apresentamos na Tabela 3 uma conversa entre praticantes no contexto da PoC a respeito da execução de diversos testes de alta disponibilidade exigidos por uma RFP (</w:t>
      </w:r>
      <w:proofErr w:type="spellStart"/>
      <w:r w:rsidRPr="00EF1011">
        <w:rPr>
          <w:i/>
          <w:iCs/>
        </w:rPr>
        <w:t>Request</w:t>
      </w:r>
      <w:proofErr w:type="spellEnd"/>
      <w:r w:rsidRPr="00EF1011">
        <w:rPr>
          <w:i/>
          <w:iCs/>
        </w:rPr>
        <w:t xml:space="preserve"> for </w:t>
      </w:r>
      <w:proofErr w:type="spellStart"/>
      <w:r w:rsidRPr="00EF1011">
        <w:rPr>
          <w:i/>
          <w:iCs/>
        </w:rPr>
        <w:t>Proposal</w:t>
      </w:r>
      <w:proofErr w:type="spellEnd"/>
      <w:r>
        <w:t>) de um cliente.</w:t>
      </w:r>
    </w:p>
    <w:tbl>
      <w:tblPr>
        <w:tblStyle w:val="TableGrid"/>
        <w:tblW w:w="0" w:type="auto"/>
        <w:tblLook w:val="04A0" w:firstRow="1" w:lastRow="0" w:firstColumn="1" w:lastColumn="0" w:noHBand="0" w:noVBand="1"/>
      </w:tblPr>
      <w:tblGrid>
        <w:gridCol w:w="8636"/>
      </w:tblGrid>
      <w:tr w:rsidR="00CA72AA" w14:paraId="3BB4C90D" w14:textId="77777777" w:rsidTr="006803EB">
        <w:trPr>
          <w:trHeight w:val="718"/>
        </w:trPr>
        <w:tc>
          <w:tcPr>
            <w:tcW w:w="0" w:type="auto"/>
            <w:vAlign w:val="center"/>
          </w:tcPr>
          <w:p w14:paraId="3B68BA03" w14:textId="77777777" w:rsidR="00CA72AA" w:rsidRDefault="00CA72AA" w:rsidP="006803EB">
            <w:pPr>
              <w:spacing w:before="120" w:after="120" w:line="276" w:lineRule="auto"/>
              <w:jc w:val="both"/>
            </w:pPr>
            <w:r w:rsidRPr="005302EA">
              <w:t>“Regarding the high-availability scenarios, the RFP says, performing all high-availability events with a minimal impact. During PoC, we did more than a dozen high-availability experiments with almost no impact to the end-users. However, we have observed approximately two seconds for the application’s layer to get back to a steady state when that event happens. My question is: how are they going to interpret that?”</w:t>
            </w:r>
          </w:p>
        </w:tc>
      </w:tr>
    </w:tbl>
    <w:p w14:paraId="2191C7E6" w14:textId="77777777" w:rsidR="00CA72AA" w:rsidRPr="0050469B" w:rsidRDefault="00CA72AA" w:rsidP="00CA72AA">
      <w:pPr>
        <w:pStyle w:val="Tese-Tabela-Caption"/>
      </w:pPr>
      <w:bookmarkStart w:id="1842" w:name="_Toc47384443"/>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3</w:t>
      </w:r>
      <w:r w:rsidRPr="0050469B">
        <w:rPr>
          <w:b/>
        </w:rPr>
        <w:fldChar w:fldCharType="end"/>
      </w:r>
      <w:r w:rsidRPr="0050469B">
        <w:rPr>
          <w:b/>
        </w:rPr>
        <w:t>.</w:t>
      </w:r>
      <w:r w:rsidRPr="0050469B">
        <w:t xml:space="preserve"> </w:t>
      </w:r>
      <w:r>
        <w:t>Cenário 1: um mínimo impacto durante os testes de resiliência na PoC</w:t>
      </w:r>
      <w:bookmarkEnd w:id="1842"/>
    </w:p>
    <w:p w14:paraId="70AE83AA" w14:textId="77777777" w:rsidR="00CA72AA" w:rsidRDefault="00CA72AA" w:rsidP="00CA72AA">
      <w:pPr>
        <w:pStyle w:val="Tese-Tabela-Caption"/>
      </w:pPr>
      <w:r w:rsidRPr="0050469B">
        <w:rPr>
          <w:color w:val="000000"/>
        </w:rPr>
        <w:t>Fonte:</w:t>
      </w:r>
      <w:r w:rsidRPr="0050469B">
        <w:t xml:space="preserve"> Elaboração nossa</w:t>
      </w:r>
      <w:r>
        <w:t>.</w:t>
      </w:r>
    </w:p>
    <w:p w14:paraId="71FE0B0A" w14:textId="77777777" w:rsidR="00CA72AA" w:rsidRDefault="00CA72AA" w:rsidP="00CA72AA">
      <w:pPr>
        <w:pStyle w:val="Tese-Tabela-Caption"/>
      </w:pPr>
    </w:p>
    <w:p w14:paraId="39FA6942" w14:textId="45A7CFBB" w:rsidR="00CA72AA" w:rsidRDefault="00CA72AA" w:rsidP="00CA72AA">
      <w:pPr>
        <w:pStyle w:val="Tese-Normal"/>
      </w:pPr>
      <w:r>
        <w:t xml:space="preserve">Apesar dos praticantes não terem observado nenhum impacto para os usuários finais, outros praticantes (ou seja, o corpo técnico do lado do praticante responsável pela análise dos resultados da RFP – </w:t>
      </w:r>
      <w:proofErr w:type="spellStart"/>
      <w:r w:rsidRPr="00CA72AA">
        <w:rPr>
          <w:i/>
          <w:iCs/>
        </w:rPr>
        <w:t>Request</w:t>
      </w:r>
      <w:proofErr w:type="spellEnd"/>
      <w:r w:rsidRPr="00CA72AA">
        <w:rPr>
          <w:i/>
          <w:iCs/>
        </w:rPr>
        <w:t xml:space="preserve"> for </w:t>
      </w:r>
      <w:proofErr w:type="spellStart"/>
      <w:r w:rsidRPr="00CA72AA">
        <w:rPr>
          <w:i/>
          <w:iCs/>
        </w:rPr>
        <w:t>Proposal</w:t>
      </w:r>
      <w:proofErr w:type="spellEnd"/>
      <w:r>
        <w:t xml:space="preserve">) identificaram aproximadamente dois segundos para que o desempenho retornasse ao </w:t>
      </w:r>
      <w:proofErr w:type="spellStart"/>
      <w:r w:rsidRPr="006E7A0B">
        <w:rPr>
          <w:i/>
          <w:iCs/>
        </w:rPr>
        <w:t>steady</w:t>
      </w:r>
      <w:proofErr w:type="spellEnd"/>
      <w:r w:rsidRPr="006E7A0B">
        <w:rPr>
          <w:i/>
          <w:iCs/>
        </w:rPr>
        <w:t xml:space="preserve"> </w:t>
      </w:r>
      <w:proofErr w:type="spellStart"/>
      <w:r w:rsidRPr="006E7A0B">
        <w:rPr>
          <w:i/>
          <w:iCs/>
        </w:rPr>
        <w:t>state</w:t>
      </w:r>
      <w:proofErr w:type="spellEnd"/>
      <w:r>
        <w:t xml:space="preserve"> (Figura 149).</w:t>
      </w:r>
    </w:p>
    <w:p w14:paraId="56A4CEBC" w14:textId="77777777" w:rsidR="00CA72AA" w:rsidRDefault="00CA72AA" w:rsidP="00CA72AA">
      <w:pPr>
        <w:pStyle w:val="Tese-Figura"/>
      </w:pPr>
      <w:r w:rsidRPr="00AE3C0B">
        <w:rPr>
          <w:lang w:val="en-US"/>
        </w:rPr>
        <w:lastRenderedPageBreak/>
        <w:drawing>
          <wp:inline distT="0" distB="0" distL="0" distR="0" wp14:anchorId="0A3C16DD" wp14:editId="56E80405">
            <wp:extent cx="5034708" cy="29994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17805" cy="3048983"/>
                    </a:xfrm>
                    <a:prstGeom prst="rect">
                      <a:avLst/>
                    </a:prstGeom>
                  </pic:spPr>
                </pic:pic>
              </a:graphicData>
            </a:graphic>
          </wp:inline>
        </w:drawing>
      </w:r>
    </w:p>
    <w:p w14:paraId="0B9BE043" w14:textId="77777777" w:rsidR="00CA72AA" w:rsidRDefault="00CA72AA" w:rsidP="00CA72AA">
      <w:pPr>
        <w:pStyle w:val="Tese-Caption"/>
        <w:rPr>
          <w:rStyle w:val="Hyperlink"/>
          <w:color w:val="auto"/>
          <w:u w:val="none"/>
        </w:rPr>
      </w:pPr>
      <w:bookmarkStart w:id="1843" w:name="_Toc47384601"/>
      <w:bookmarkStart w:id="1844" w:name="_Toc68458040"/>
      <w:r w:rsidRPr="002A7F45">
        <w:rPr>
          <w:b/>
          <w:bCs w:val="0"/>
        </w:rPr>
        <w:t xml:space="preserve">Figura </w:t>
      </w:r>
      <w:r w:rsidRPr="002A7F45">
        <w:rPr>
          <w:b/>
          <w:bCs w:val="0"/>
        </w:rPr>
        <w:fldChar w:fldCharType="begin"/>
      </w:r>
      <w:r w:rsidRPr="002A7F45">
        <w:rPr>
          <w:b/>
          <w:bCs w:val="0"/>
        </w:rPr>
        <w:instrText xml:space="preserve"> SEQ Figura \* ARABIC </w:instrText>
      </w:r>
      <w:r w:rsidRPr="002A7F45">
        <w:rPr>
          <w:b/>
          <w:bCs w:val="0"/>
        </w:rPr>
        <w:fldChar w:fldCharType="separate"/>
      </w:r>
      <w:r>
        <w:rPr>
          <w:b/>
          <w:bCs w:val="0"/>
          <w:noProof/>
        </w:rPr>
        <w:t>149</w:t>
      </w:r>
      <w:r w:rsidRPr="002A7F45">
        <w:rPr>
          <w:b/>
          <w:bCs w:val="0"/>
        </w:rPr>
        <w:fldChar w:fldCharType="end"/>
      </w:r>
      <w:r w:rsidRPr="002A7F45">
        <w:rPr>
          <w:b/>
          <w:bCs w:val="0"/>
        </w:rPr>
        <w:t>.</w:t>
      </w:r>
      <w:r w:rsidRPr="002A7F45">
        <w:t xml:space="preserve"> </w:t>
      </w:r>
      <w:r>
        <w:t xml:space="preserve">Cenário 1: </w:t>
      </w:r>
      <w:proofErr w:type="spellStart"/>
      <w:r w:rsidRPr="00184EED">
        <w:rPr>
          <w:i/>
          <w:iCs/>
        </w:rPr>
        <w:t>Steady</w:t>
      </w:r>
      <w:proofErr w:type="spellEnd"/>
      <w:r w:rsidRPr="00184EED">
        <w:rPr>
          <w:i/>
          <w:iCs/>
        </w:rPr>
        <w:t xml:space="preserve"> </w:t>
      </w:r>
      <w:proofErr w:type="spellStart"/>
      <w:r w:rsidRPr="00184EED">
        <w:rPr>
          <w:i/>
          <w:iCs/>
        </w:rPr>
        <w:t>State</w:t>
      </w:r>
      <w:proofErr w:type="spellEnd"/>
      <w:r>
        <w:t xml:space="preserve"> – Falha – </w:t>
      </w:r>
      <w:proofErr w:type="spellStart"/>
      <w:r w:rsidRPr="00184EED">
        <w:rPr>
          <w:i/>
          <w:iCs/>
        </w:rPr>
        <w:t>Steady</w:t>
      </w:r>
      <w:proofErr w:type="spellEnd"/>
      <w:r w:rsidRPr="00184EED">
        <w:rPr>
          <w:i/>
          <w:iCs/>
        </w:rPr>
        <w:t xml:space="preserve"> </w:t>
      </w:r>
      <w:proofErr w:type="spellStart"/>
      <w:r w:rsidRPr="00184EED">
        <w:rPr>
          <w:i/>
          <w:iCs/>
        </w:rPr>
        <w:t>State</w:t>
      </w:r>
      <w:bookmarkEnd w:id="1843"/>
      <w:bookmarkEnd w:id="1844"/>
      <w:proofErr w:type="spellEnd"/>
    </w:p>
    <w:p w14:paraId="75F71545" w14:textId="77777777" w:rsidR="00CA72AA" w:rsidRDefault="00CA72AA" w:rsidP="00CA72AA">
      <w:pPr>
        <w:pStyle w:val="Tese-Caption"/>
      </w:pPr>
      <w:r>
        <w:rPr>
          <w:rStyle w:val="Hyperlink"/>
          <w:color w:val="auto"/>
          <w:u w:val="none"/>
        </w:rPr>
        <w:t>Fonte: Elaboração nossa.</w:t>
      </w:r>
    </w:p>
    <w:p w14:paraId="22F7FB58" w14:textId="77777777" w:rsidR="00CA72AA" w:rsidRDefault="00CA72AA" w:rsidP="00CA72AA">
      <w:pPr>
        <w:pStyle w:val="Tese-Normal"/>
      </w:pPr>
      <w:r>
        <w:t xml:space="preserve">Conforme podemos observar na Figura 149, o experimento iniciou em um tempo </w:t>
      </w:r>
      <m:oMath>
        <m:r>
          <w:rPr>
            <w:rFonts w:ascii="Cambria Math" w:hAnsi="Cambria Math"/>
          </w:rPr>
          <m:t>t=0</m:t>
        </m:r>
      </m:oMath>
      <w:r>
        <w:t>, sendo analisado e documentado o tempo das operações de I/O em cada camada envolvida, como por exemplo:</w:t>
      </w:r>
    </w:p>
    <w:p w14:paraId="1E721B70" w14:textId="77777777" w:rsidR="00CA72AA" w:rsidRDefault="00CA72AA" w:rsidP="00CA72AA">
      <w:pPr>
        <w:pStyle w:val="Tese-Lista"/>
      </w:pPr>
      <w:r>
        <w:t xml:space="preserve">A </w:t>
      </w:r>
      <w:proofErr w:type="spellStart"/>
      <w:r>
        <w:t>camada</w:t>
      </w:r>
      <w:proofErr w:type="spellEnd"/>
      <w:r>
        <w:t xml:space="preserve"> de disco </w:t>
      </w:r>
      <w:proofErr w:type="spellStart"/>
      <w:r>
        <w:t>teve</w:t>
      </w:r>
      <w:proofErr w:type="spellEnd"/>
      <w:r>
        <w:t xml:space="preserve"> um tempo de 40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w:t>
      </w:r>
    </w:p>
    <w:p w14:paraId="1A936192" w14:textId="77777777" w:rsidR="00CA72AA" w:rsidRDefault="00CA72AA" w:rsidP="00CA72AA">
      <w:pPr>
        <w:pStyle w:val="Tese-Lista"/>
      </w:pPr>
      <w:r>
        <w:t xml:space="preserve">A </w:t>
      </w:r>
      <w:proofErr w:type="spellStart"/>
      <w:r>
        <w:t>camada</w:t>
      </w:r>
      <w:proofErr w:type="spellEnd"/>
      <w:r>
        <w:t xml:space="preserve"> de rede </w:t>
      </w:r>
      <w:proofErr w:type="spellStart"/>
      <w:r>
        <w:t>adicionou</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2312D543"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adicionou</w:t>
      </w:r>
      <w:proofErr w:type="spellEnd"/>
      <w:r>
        <w:t xml:space="preserve"> um tempo de 130 </w:t>
      </w:r>
      <w:proofErr w:type="spellStart"/>
      <w:r>
        <w:t>microsegundos</w:t>
      </w:r>
      <w:proofErr w:type="spellEnd"/>
      <w:r>
        <w:t xml:space="preserve"> para o </w:t>
      </w:r>
      <w:proofErr w:type="spellStart"/>
      <w:r>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248C4029"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adicionou</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3386300C"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dicionou</w:t>
      </w:r>
      <w:proofErr w:type="spellEnd"/>
      <w:r>
        <w:t xml:space="preserve"> um tempo de 16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 </w:t>
      </w:r>
      <w:proofErr w:type="spellStart"/>
      <w:r>
        <w:t>ao</w:t>
      </w:r>
      <w:proofErr w:type="spellEnd"/>
      <w:r>
        <w:t xml:space="preserve"> </w:t>
      </w:r>
      <w:proofErr w:type="spellStart"/>
      <w:r>
        <w:t>nível</w:t>
      </w:r>
      <w:proofErr w:type="spellEnd"/>
      <w:r>
        <w:t xml:space="preserve"> do kernel.</w:t>
      </w:r>
    </w:p>
    <w:p w14:paraId="3DEE1D51" w14:textId="77777777" w:rsidR="00CA72AA" w:rsidRDefault="00CA72AA" w:rsidP="00CA72AA">
      <w:pPr>
        <w:pStyle w:val="Tese-Lista"/>
      </w:pPr>
      <w:r>
        <w:t xml:space="preserve">A </w:t>
      </w:r>
      <w:proofErr w:type="spellStart"/>
      <w:r>
        <w:t>camada</w:t>
      </w:r>
      <w:proofErr w:type="spellEnd"/>
      <w:r>
        <w:t xml:space="preserve"> da </w:t>
      </w:r>
      <w:proofErr w:type="spellStart"/>
      <w:r>
        <w:t>aplicação</w:t>
      </w:r>
      <w:proofErr w:type="spellEnd"/>
      <w:r>
        <w:t xml:space="preserve"> </w:t>
      </w:r>
      <w:proofErr w:type="spellStart"/>
      <w:r>
        <w:t>adicionou</w:t>
      </w:r>
      <w:proofErr w:type="spellEnd"/>
      <w:r>
        <w:t xml:space="preserve"> um tempo de 300 </w:t>
      </w:r>
      <w:proofErr w:type="spellStart"/>
      <w:r>
        <w:t>microsegundos</w:t>
      </w:r>
      <w:proofErr w:type="spellEnd"/>
      <w:r>
        <w:t xml:space="preserve"> para o </w:t>
      </w:r>
      <w:proofErr w:type="spellStart"/>
      <w:r>
        <w:t>processamento</w:t>
      </w:r>
      <w:proofErr w:type="spellEnd"/>
      <w:r>
        <w:t xml:space="preserve"> dessas </w:t>
      </w:r>
      <w:proofErr w:type="spellStart"/>
      <w:r>
        <w:t>operações</w:t>
      </w:r>
      <w:proofErr w:type="spellEnd"/>
      <w:r>
        <w:t xml:space="preserve"> de I/O.</w:t>
      </w:r>
    </w:p>
    <w:p w14:paraId="72E787E9"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w:t>
      </w:r>
      <w:proofErr w:type="spellStart"/>
      <w:r>
        <w:t>esse</w:t>
      </w:r>
      <w:proofErr w:type="spellEnd"/>
      <w:r>
        <w:t xml:space="preserve"> </w:t>
      </w:r>
      <w:proofErr w:type="spellStart"/>
      <w:r>
        <w:t>experimento</w:t>
      </w:r>
      <w:proofErr w:type="spellEnd"/>
      <w:r>
        <w:t xml:space="preserve"> de </w:t>
      </w:r>
      <w:proofErr w:type="spellStart"/>
      <w:r>
        <w:t>desempenho</w:t>
      </w:r>
      <w:proofErr w:type="spellEnd"/>
      <w:r>
        <w:t xml:space="preserve"> </w:t>
      </w:r>
      <w:proofErr w:type="spellStart"/>
      <w:r>
        <w:t>foi</w:t>
      </w:r>
      <w:proofErr w:type="spellEnd"/>
      <w:r>
        <w:t xml:space="preserve"> de 1200 </w:t>
      </w:r>
      <w:proofErr w:type="spellStart"/>
      <w:r>
        <w:t>microsegundos</w:t>
      </w:r>
      <w:proofErr w:type="spellEnd"/>
      <w:r>
        <w:t xml:space="preserve"> para o </w:t>
      </w:r>
      <w:proofErr w:type="spellStart"/>
      <w:r>
        <w:t>processamento</w:t>
      </w:r>
      <w:proofErr w:type="spellEnd"/>
      <w:r>
        <w:t xml:space="preserve"> de I/O (</w:t>
      </w:r>
      <w:proofErr w:type="spellStart"/>
      <w:r>
        <w:t>ou</w:t>
      </w:r>
      <w:proofErr w:type="spellEnd"/>
      <w:r>
        <w:t xml:space="preserve"> </w:t>
      </w:r>
      <w:proofErr w:type="spellStart"/>
      <w:r>
        <w:t>seja</w:t>
      </w:r>
      <w:proofErr w:type="spellEnd"/>
      <w:r>
        <w:t>, 400us + 100us + 130us + 110us + 160us + 300us).</w:t>
      </w:r>
    </w:p>
    <w:p w14:paraId="3755ED88" w14:textId="77777777" w:rsidR="00CA72AA" w:rsidRDefault="00CA72AA" w:rsidP="00CA72AA">
      <w:pPr>
        <w:pStyle w:val="Tese-Normal"/>
      </w:pPr>
      <w:r>
        <w:t xml:space="preserve">Nota-se que esse experimento executou por aproximadamente 120 segundos (ou seja, um tempo </w:t>
      </w:r>
      <m:oMath>
        <m:r>
          <w:rPr>
            <w:rFonts w:ascii="Cambria Math" w:hAnsi="Cambria Math"/>
          </w:rPr>
          <m:t>t=119</m:t>
        </m:r>
      </m:oMath>
      <w:r>
        <w:t xml:space="preserve">), onde no segundo seguinte (ou seja, </w:t>
      </w:r>
      <m:oMath>
        <m:r>
          <w:rPr>
            <w:rFonts w:ascii="Cambria Math" w:hAnsi="Cambria Math"/>
          </w:rPr>
          <m:t>t=120</m:t>
        </m:r>
      </m:oMath>
      <w:r>
        <w:t xml:space="preserve">) uma falha foi </w:t>
      </w:r>
      <w:r>
        <w:lastRenderedPageBreak/>
        <w:t>provocada de modo a avaliar a alta disponibilidade da solução de armazenamento de dados. Conforme podemos observar na Figura 149, durante a simulação da falha, foram observados os seguintes tempos das operações de I/O em cada camada:</w:t>
      </w:r>
    </w:p>
    <w:p w14:paraId="768645DB" w14:textId="77777777" w:rsidR="00CA72AA" w:rsidRDefault="00CA72AA" w:rsidP="00CA72AA">
      <w:pPr>
        <w:pStyle w:val="Tese-Lista"/>
      </w:pPr>
      <w:r>
        <w:t xml:space="preserve">A </w:t>
      </w:r>
      <w:proofErr w:type="spellStart"/>
      <w:r>
        <w:t>camada</w:t>
      </w:r>
      <w:proofErr w:type="spellEnd"/>
      <w:r>
        <w:t xml:space="preserve"> de disco </w:t>
      </w:r>
      <w:proofErr w:type="spellStart"/>
      <w:r>
        <w:t>continuou</w:t>
      </w:r>
      <w:proofErr w:type="spellEnd"/>
      <w:r>
        <w:t xml:space="preserve"> </w:t>
      </w:r>
      <w:proofErr w:type="spellStart"/>
      <w:r>
        <w:t>apresentando</w:t>
      </w:r>
      <w:proofErr w:type="spellEnd"/>
      <w:r>
        <w:t xml:space="preserve"> o </w:t>
      </w:r>
      <w:proofErr w:type="spellStart"/>
      <w:r>
        <w:t>mesmo</w:t>
      </w:r>
      <w:proofErr w:type="spellEnd"/>
      <w:r>
        <w:t xml:space="preserve"> tempo de 400 </w:t>
      </w:r>
      <w:proofErr w:type="spellStart"/>
      <w:r>
        <w:t>microsegundos</w:t>
      </w:r>
      <w:proofErr w:type="spellEnd"/>
      <w:r>
        <w:t xml:space="preserve"> </w:t>
      </w:r>
      <w:proofErr w:type="spellStart"/>
      <w:r>
        <w:t>observado</w:t>
      </w:r>
      <w:proofErr w:type="spellEnd"/>
      <w:r>
        <w:t xml:space="preserve"> no </w:t>
      </w:r>
      <w:proofErr w:type="spellStart"/>
      <w:r>
        <w:t>seu</w:t>
      </w:r>
      <w:proofErr w:type="spellEnd"/>
      <w:r>
        <w:t xml:space="preserve"> </w:t>
      </w:r>
      <w:r w:rsidRPr="00BD680F">
        <w:rPr>
          <w:i/>
          <w:iCs/>
        </w:rPr>
        <w:t>steady state</w:t>
      </w:r>
      <w:r>
        <w:t>.</w:t>
      </w:r>
    </w:p>
    <w:p w14:paraId="1832DF64" w14:textId="77777777" w:rsidR="00CA72AA" w:rsidRDefault="00CA72AA" w:rsidP="00CA72AA">
      <w:pPr>
        <w:pStyle w:val="Tese-Lista"/>
      </w:pPr>
      <w:r>
        <w:t xml:space="preserve">A </w:t>
      </w:r>
      <w:proofErr w:type="spellStart"/>
      <w:r>
        <w:t>camada</w:t>
      </w:r>
      <w:proofErr w:type="spellEnd"/>
      <w:r>
        <w:t xml:space="preserve"> de rede </w:t>
      </w:r>
      <w:proofErr w:type="spellStart"/>
      <w:r>
        <w:t>continuou</w:t>
      </w:r>
      <w:proofErr w:type="spellEnd"/>
      <w:r>
        <w:t xml:space="preserve"> </w:t>
      </w:r>
      <w:proofErr w:type="spellStart"/>
      <w:r>
        <w:t>adicionando</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72B0CA7A"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continuou</w:t>
      </w:r>
      <w:proofErr w:type="spellEnd"/>
      <w:r>
        <w:t xml:space="preserve"> </w:t>
      </w:r>
      <w:proofErr w:type="spellStart"/>
      <w:r>
        <w:t>adicionando</w:t>
      </w:r>
      <w:proofErr w:type="spellEnd"/>
      <w:r>
        <w:t xml:space="preserve"> um tempo de 130 </w:t>
      </w:r>
      <w:proofErr w:type="spellStart"/>
      <w:r>
        <w:t>microsegundos</w:t>
      </w:r>
      <w:proofErr w:type="spellEnd"/>
      <w:r>
        <w:t xml:space="preserve"> para o </w:t>
      </w:r>
      <w:proofErr w:type="spellStart"/>
      <w:r>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0354B1A5"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continuou</w:t>
      </w:r>
      <w:proofErr w:type="spellEnd"/>
      <w:r>
        <w:t xml:space="preserve"> </w:t>
      </w:r>
      <w:proofErr w:type="spellStart"/>
      <w:r>
        <w:t>adicionando</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632FBC37" w14:textId="77777777" w:rsidR="00CA72AA" w:rsidRPr="00BD680F" w:rsidRDefault="00CA72AA" w:rsidP="00CA72AA">
      <w:pPr>
        <w:pStyle w:val="Tese-Lista"/>
      </w:pPr>
      <w:proofErr w:type="spellStart"/>
      <w:r>
        <w:t>Entretanto</w:t>
      </w:r>
      <w:proofErr w:type="spellEnd"/>
      <w:r>
        <w:t xml:space="preserve">, 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presentou</w:t>
      </w:r>
      <w:proofErr w:type="spellEnd"/>
      <w:r>
        <w:t xml:space="preserve"> um </w:t>
      </w:r>
      <w:proofErr w:type="spellStart"/>
      <w:r>
        <w:t>aumento</w:t>
      </w:r>
      <w:proofErr w:type="spellEnd"/>
      <w:r>
        <w:t xml:space="preserve"> de 2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no </w:t>
      </w:r>
      <w:r w:rsidRPr="00BD680F">
        <w:rPr>
          <w:i/>
          <w:iCs/>
        </w:rPr>
        <w:t>steady state</w:t>
      </w:r>
      <w:r>
        <w:rPr>
          <w:i/>
          <w:iCs/>
        </w:rPr>
        <w:t xml:space="preserve">. </w:t>
      </w:r>
    </w:p>
    <w:p w14:paraId="39546971" w14:textId="77777777" w:rsidR="00CA72AA" w:rsidRDefault="00CA72AA" w:rsidP="00CA72AA">
      <w:pPr>
        <w:pStyle w:val="Tese-Lista"/>
      </w:pPr>
      <w:r>
        <w:t xml:space="preserve">O </w:t>
      </w:r>
      <w:proofErr w:type="spellStart"/>
      <w:r>
        <w:t>mesmo</w:t>
      </w:r>
      <w:proofErr w:type="spellEnd"/>
      <w:r>
        <w:t xml:space="preserve"> </w:t>
      </w:r>
      <w:proofErr w:type="spellStart"/>
      <w:r>
        <w:t>pode</w:t>
      </w:r>
      <w:proofErr w:type="spellEnd"/>
      <w:r>
        <w:t xml:space="preserve"> ser </w:t>
      </w:r>
      <w:proofErr w:type="spellStart"/>
      <w:r>
        <w:t>observado</w:t>
      </w:r>
      <w:proofErr w:type="spellEnd"/>
      <w:r>
        <w:t xml:space="preserve"> </w:t>
      </w:r>
      <w:proofErr w:type="spellStart"/>
      <w:r>
        <w:t>na</w:t>
      </w:r>
      <w:proofErr w:type="spellEnd"/>
      <w:r>
        <w:t xml:space="preserve"> </w:t>
      </w:r>
      <w:proofErr w:type="spellStart"/>
      <w:r>
        <w:t>camada</w:t>
      </w:r>
      <w:proofErr w:type="spellEnd"/>
      <w:r>
        <w:t xml:space="preserve"> da </w:t>
      </w:r>
      <w:proofErr w:type="spellStart"/>
      <w:r>
        <w:t>aplicação</w:t>
      </w:r>
      <w:proofErr w:type="spellEnd"/>
      <w:r>
        <w:t xml:space="preserve"> que </w:t>
      </w:r>
      <w:proofErr w:type="spellStart"/>
      <w:r>
        <w:t>apresentou</w:t>
      </w:r>
      <w:proofErr w:type="spellEnd"/>
      <w:r>
        <w:t xml:space="preserve"> um </w:t>
      </w:r>
      <w:proofErr w:type="spellStart"/>
      <w:r>
        <w:t>aumento</w:t>
      </w:r>
      <w:proofErr w:type="spellEnd"/>
      <w:r>
        <w:t xml:space="preserve"> de 6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 xml:space="preserve">. </w:t>
      </w:r>
    </w:p>
    <w:p w14:paraId="765DEE43"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a </w:t>
      </w:r>
      <w:proofErr w:type="spellStart"/>
      <w:r>
        <w:t>simulação</w:t>
      </w:r>
      <w:proofErr w:type="spellEnd"/>
      <w:r>
        <w:t xml:space="preserve"> de </w:t>
      </w:r>
      <w:proofErr w:type="spellStart"/>
      <w:r>
        <w:t>uma</w:t>
      </w:r>
      <w:proofErr w:type="spellEnd"/>
      <w:r>
        <w:t xml:space="preserve"> </w:t>
      </w:r>
      <w:proofErr w:type="spellStart"/>
      <w:r>
        <w:t>falha</w:t>
      </w:r>
      <w:proofErr w:type="spellEnd"/>
      <w:r>
        <w:t xml:space="preserve"> </w:t>
      </w:r>
      <w:proofErr w:type="spellStart"/>
      <w:r>
        <w:t>teve</w:t>
      </w:r>
      <w:proofErr w:type="spellEnd"/>
      <w:r>
        <w:t xml:space="preserve"> um </w:t>
      </w:r>
      <w:proofErr w:type="spellStart"/>
      <w:r>
        <w:t>aumento</w:t>
      </w:r>
      <w:proofErr w:type="spellEnd"/>
      <w:r>
        <w:t xml:space="preserve"> de 800 </w:t>
      </w:r>
      <w:proofErr w:type="spellStart"/>
      <w:r>
        <w:t>microsegundos</w:t>
      </w:r>
      <w:proofErr w:type="spellEnd"/>
      <w:r>
        <w:t xml:space="preserve"> </w:t>
      </w:r>
      <w:proofErr w:type="spellStart"/>
      <w:r>
        <w:t>quando</w:t>
      </w:r>
      <w:proofErr w:type="spellEnd"/>
      <w:r>
        <w:t xml:space="preserve"> </w:t>
      </w:r>
      <w:proofErr w:type="spellStart"/>
      <w:r>
        <w:t>comparado</w:t>
      </w:r>
      <w:proofErr w:type="spellEnd"/>
      <w:r>
        <w:t xml:space="preserve"> </w:t>
      </w:r>
      <w:proofErr w:type="spellStart"/>
      <w:r>
        <w:t>ao</w:t>
      </w:r>
      <w:proofErr w:type="spellEnd"/>
      <w:r>
        <w:t xml:space="preserve"> </w:t>
      </w:r>
      <w:proofErr w:type="spellStart"/>
      <w:r>
        <w:t>mesmo</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w:t>
      </w:r>
    </w:p>
    <w:p w14:paraId="0C8A74DB" w14:textId="77777777" w:rsidR="00CA72AA" w:rsidRDefault="00CA72AA" w:rsidP="00CA72AA">
      <w:pPr>
        <w:pStyle w:val="Tese-Lista"/>
      </w:pPr>
      <w:r>
        <w:t xml:space="preserve">Nota-se </w:t>
      </w:r>
      <w:proofErr w:type="spellStart"/>
      <w:r>
        <w:t>também</w:t>
      </w:r>
      <w:proofErr w:type="spellEnd"/>
      <w:r>
        <w:t xml:space="preserve"> que </w:t>
      </w:r>
      <w:proofErr w:type="spellStart"/>
      <w:r>
        <w:t>esse</w:t>
      </w:r>
      <w:proofErr w:type="spellEnd"/>
      <w:r>
        <w:t xml:space="preserve"> </w:t>
      </w:r>
      <w:proofErr w:type="spellStart"/>
      <w:r>
        <w:t>aumento</w:t>
      </w:r>
      <w:proofErr w:type="spellEnd"/>
      <w:r>
        <w:t xml:space="preserve"> de 800 </w:t>
      </w:r>
      <w:proofErr w:type="spellStart"/>
      <w:r>
        <w:t>microsegundos</w:t>
      </w:r>
      <w:proofErr w:type="spellEnd"/>
      <w:r>
        <w:t xml:space="preserve"> </w:t>
      </w:r>
      <w:proofErr w:type="spellStart"/>
      <w:r>
        <w:t>teve</w:t>
      </w:r>
      <w:proofErr w:type="spellEnd"/>
      <w:r>
        <w:t xml:space="preserve"> </w:t>
      </w:r>
      <w:proofErr w:type="spellStart"/>
      <w:r>
        <w:t>uma</w:t>
      </w:r>
      <w:proofErr w:type="spellEnd"/>
      <w:r>
        <w:t xml:space="preserve"> </w:t>
      </w:r>
      <w:proofErr w:type="spellStart"/>
      <w:r>
        <w:t>duração</w:t>
      </w:r>
      <w:proofErr w:type="spellEnd"/>
      <w:r>
        <w:t xml:space="preserve"> de </w:t>
      </w:r>
      <w:proofErr w:type="spellStart"/>
      <w:r>
        <w:t>aproximadamente</w:t>
      </w:r>
      <w:proofErr w:type="spellEnd"/>
      <w:r>
        <w:t xml:space="preserve"> </w:t>
      </w:r>
      <w:proofErr w:type="spellStart"/>
      <w:r>
        <w:t>dois</w:t>
      </w:r>
      <w:proofErr w:type="spellEnd"/>
      <w:r>
        <w:t xml:space="preserve"> </w:t>
      </w:r>
      <w:proofErr w:type="spellStart"/>
      <w:r>
        <w:t>segundos</w:t>
      </w:r>
      <w:proofErr w:type="spellEnd"/>
      <w:r>
        <w:t xml:space="preserve"> (</w:t>
      </w:r>
      <w:proofErr w:type="spellStart"/>
      <w:r>
        <w:t>ou</w:t>
      </w:r>
      <w:proofErr w:type="spellEnd"/>
      <w:r>
        <w:t xml:space="preserve"> </w:t>
      </w:r>
      <w:proofErr w:type="spellStart"/>
      <w:r>
        <w:t>seja</w:t>
      </w:r>
      <w:proofErr w:type="spellEnd"/>
      <w:r>
        <w:t xml:space="preserve">, entre o tempo </w:t>
      </w:r>
      <m:oMath>
        <m:r>
          <w:rPr>
            <w:rFonts w:ascii="Cambria Math" w:hAnsi="Cambria Math"/>
          </w:rPr>
          <m:t>t=120</m:t>
        </m:r>
      </m:oMath>
      <w:r>
        <w:t xml:space="preserve"> e </w:t>
      </w:r>
      <m:oMath>
        <m:r>
          <w:rPr>
            <w:rFonts w:ascii="Cambria Math" w:hAnsi="Cambria Math"/>
          </w:rPr>
          <m:t>t=122</m:t>
        </m:r>
      </m:oMath>
      <w:r>
        <w:t>).</w:t>
      </w:r>
    </w:p>
    <w:p w14:paraId="36B1BA6B" w14:textId="77777777" w:rsidR="00CA72AA" w:rsidRDefault="00CA72AA" w:rsidP="00CA72AA">
      <w:pPr>
        <w:pStyle w:val="Tese-Normal"/>
      </w:pPr>
      <w:r>
        <w:t xml:space="preserve">Nota-se também que no segundo seguinte (ou seja, no tempo </w:t>
      </w:r>
      <m:oMath>
        <m:r>
          <w:rPr>
            <w:rFonts w:ascii="Cambria Math" w:hAnsi="Cambria Math"/>
          </w:rPr>
          <m:t>t=123</m:t>
        </m:r>
      </m:oMath>
      <w:r>
        <w:t xml:space="preserve">), o tempo de resposta das camadas do sistema operacional e da aplicação se normalizam e voltam ao </w:t>
      </w:r>
      <w:proofErr w:type="spellStart"/>
      <w:r w:rsidRPr="00BD680F">
        <w:rPr>
          <w:i/>
          <w:iCs/>
        </w:rPr>
        <w:t>steady</w:t>
      </w:r>
      <w:proofErr w:type="spellEnd"/>
      <w:r w:rsidRPr="00BD680F">
        <w:rPr>
          <w:i/>
          <w:iCs/>
        </w:rPr>
        <w:t xml:space="preserve"> </w:t>
      </w:r>
      <w:proofErr w:type="spellStart"/>
      <w:r w:rsidRPr="00BD680F">
        <w:rPr>
          <w:i/>
          <w:iCs/>
        </w:rPr>
        <w:t>state</w:t>
      </w:r>
      <w:proofErr w:type="spellEnd"/>
      <w:r>
        <w:rPr>
          <w:i/>
          <w:iCs/>
        </w:rPr>
        <w:t>.</w:t>
      </w:r>
      <w:r>
        <w:t xml:space="preserve"> Nesse ponto, apoiados pela hermenêutica, questionamos: “Será que podemos concluir que esse experimento não apresentou um mínimo impacto exigido pela RFP?” ou “Será que dois segundos podem ser considerados um mínimo impacto?”. </w:t>
      </w:r>
    </w:p>
    <w:p w14:paraId="5B4971F0" w14:textId="77777777" w:rsidR="00CA72AA" w:rsidRDefault="00CA72AA" w:rsidP="00CA72AA">
      <w:pPr>
        <w:pStyle w:val="Tese-Normal"/>
      </w:pPr>
      <w:r>
        <w:t>Segundo Gadamer, qualquer entendimento</w:t>
      </w:r>
    </w:p>
    <w:p w14:paraId="2BA4E093" w14:textId="77777777" w:rsidR="00CA72AA" w:rsidRDefault="00CA72AA" w:rsidP="00CA72AA">
      <w:pPr>
        <w:pStyle w:val="Tese-Citao-Direta"/>
      </w:pPr>
      <w:r w:rsidRPr="001E5CF9">
        <w:t>whether of a text or another’s utterance, requires that I pull the other’s statement into the concrete orbit of my own circumstances. And since these circumstances are always different, interpretation cannot proceed simply by templates or rules. The very idea of a text’s relevance requires my reading it in light of present concerns</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2)","plainTextFormattedCitation":"(Zimmermann, 2015)","previouslyFormattedCitation":"(Zimmermann, 2015)"},"properties":{"noteIndex":0},"schema":"https://github.com/citation-style-language/schema/raw/master/csl-citation.json"}</w:instrText>
      </w:r>
      <w:r>
        <w:fldChar w:fldCharType="separate"/>
      </w:r>
      <w:r w:rsidRPr="001E5CF9">
        <w:t>(Zimmermann, 2015</w:t>
      </w:r>
      <w:r>
        <w:t>, p. 52</w:t>
      </w:r>
      <w:r w:rsidRPr="001E5CF9">
        <w:t>)</w:t>
      </w:r>
      <w:r>
        <w:fldChar w:fldCharType="end"/>
      </w:r>
      <w:r>
        <w:t>.</w:t>
      </w:r>
    </w:p>
    <w:p w14:paraId="6F483FD1" w14:textId="77777777" w:rsidR="00CA72AA" w:rsidRDefault="00CA72AA" w:rsidP="00CA72AA">
      <w:pPr>
        <w:pStyle w:val="Tese-Normal"/>
      </w:pPr>
      <w:r>
        <w:lastRenderedPageBreak/>
        <w:t>Portanto, baseado no pensamento de Gadamer, um praticante, no papel de intérprete, precisar colocar a declaração do outro na órbita concreta de suas próprias circunstâncias e leia à luz das preocupações atuais, como podemos interpretar essa declaração do outro (ou seja, o texto da RFP) em relação a “</w:t>
      </w:r>
      <w:proofErr w:type="spellStart"/>
      <w:r w:rsidRPr="005302EA">
        <w:t>performing</w:t>
      </w:r>
      <w:proofErr w:type="spellEnd"/>
      <w:r w:rsidRPr="005302EA">
        <w:t xml:space="preserve"> </w:t>
      </w:r>
      <w:proofErr w:type="spellStart"/>
      <w:r w:rsidRPr="005302EA">
        <w:t>all</w:t>
      </w:r>
      <w:proofErr w:type="spellEnd"/>
      <w:r w:rsidRPr="005302EA">
        <w:t xml:space="preserve"> high-</w:t>
      </w:r>
      <w:proofErr w:type="spellStart"/>
      <w:r w:rsidRPr="005302EA">
        <w:t>availability</w:t>
      </w:r>
      <w:proofErr w:type="spellEnd"/>
      <w:r w:rsidRPr="005302EA">
        <w:t xml:space="preserve"> </w:t>
      </w:r>
      <w:proofErr w:type="spellStart"/>
      <w:r w:rsidRPr="005302EA">
        <w:t>events</w:t>
      </w:r>
      <w:proofErr w:type="spellEnd"/>
      <w:r w:rsidRPr="005302EA">
        <w:t xml:space="preserve"> </w:t>
      </w:r>
      <w:proofErr w:type="spellStart"/>
      <w:r w:rsidRPr="005302EA">
        <w:t>with</w:t>
      </w:r>
      <w:proofErr w:type="spellEnd"/>
      <w:r w:rsidRPr="005302EA">
        <w:t xml:space="preserve"> a </w:t>
      </w:r>
      <w:proofErr w:type="spellStart"/>
      <w:r w:rsidRPr="005302EA">
        <w:t>minimal</w:t>
      </w:r>
      <w:proofErr w:type="spellEnd"/>
      <w:r w:rsidRPr="005302EA">
        <w:t xml:space="preserve"> </w:t>
      </w:r>
      <w:proofErr w:type="spellStart"/>
      <w:r w:rsidRPr="005302EA">
        <w:t>impact</w:t>
      </w:r>
      <w:proofErr w:type="spellEnd"/>
      <w:r>
        <w:t xml:space="preserve">”? </w:t>
      </w:r>
    </w:p>
    <w:p w14:paraId="41C51BA7" w14:textId="51D92308" w:rsidR="00CA72AA" w:rsidRDefault="00CA72AA" w:rsidP="00CA72AA">
      <w:pPr>
        <w:pStyle w:val="Tese-Normal"/>
      </w:pPr>
      <w:r>
        <w:t xml:space="preserve">Será que podemos concluir que atingimos as exigências dessa RFP em relação a um “mínimo impacto”, pois entendemos que essa RFP tem por finalidade a aquisição de uma solução de um sistema de armazenamento de dados e durante nossos experimentos, a camada de disco apresentou o mesmo tempo de processamento de I/O durante o estado </w:t>
      </w:r>
      <w:proofErr w:type="spellStart"/>
      <w:r w:rsidRPr="00805C5A">
        <w:rPr>
          <w:i/>
          <w:iCs/>
        </w:rPr>
        <w:t>steady</w:t>
      </w:r>
      <w:proofErr w:type="spellEnd"/>
      <w:r w:rsidRPr="00805C5A">
        <w:rPr>
          <w:i/>
          <w:iCs/>
        </w:rPr>
        <w:t xml:space="preserve"> </w:t>
      </w:r>
      <w:proofErr w:type="spellStart"/>
      <w:r w:rsidRPr="00805C5A">
        <w:rPr>
          <w:i/>
          <w:iCs/>
        </w:rPr>
        <w:t>state</w:t>
      </w:r>
      <w:proofErr w:type="spellEnd"/>
      <w:r>
        <w:t xml:space="preserve"> </w:t>
      </w:r>
      <w:r>
        <w:rPr>
          <w:i/>
          <w:iCs/>
        </w:rPr>
        <w:t xml:space="preserve">– </w:t>
      </w:r>
      <w:r>
        <w:t xml:space="preserve">falha – </w:t>
      </w:r>
      <w:proofErr w:type="spellStart"/>
      <w:r>
        <w:rPr>
          <w:i/>
          <w:iCs/>
        </w:rPr>
        <w:t>steady</w:t>
      </w:r>
      <w:proofErr w:type="spellEnd"/>
      <w:r>
        <w:rPr>
          <w:i/>
          <w:iCs/>
        </w:rPr>
        <w:t xml:space="preserve"> </w:t>
      </w:r>
      <w:proofErr w:type="spellStart"/>
      <w:r>
        <w:rPr>
          <w:i/>
          <w:iCs/>
        </w:rPr>
        <w:t>state</w:t>
      </w:r>
      <w:proofErr w:type="spellEnd"/>
      <w:r>
        <w:t xml:space="preserve">. </w:t>
      </w:r>
    </w:p>
    <w:p w14:paraId="41C2B0B5" w14:textId="77777777" w:rsidR="00CA72AA" w:rsidRDefault="00CA72AA" w:rsidP="00CA72AA">
      <w:pPr>
        <w:pStyle w:val="Tese-Normal"/>
      </w:pPr>
      <w:r>
        <w:t>Entretanto, Gadamer argumenta que o conhecimento que derivamos de uma arte, ou seja, no contexto da PoC, o conhecimento que derivamos dos experimentos no contexto da PoC, pode operar da seguinte maneira “</w:t>
      </w:r>
      <w:proofErr w:type="spellStart"/>
      <w:r w:rsidRPr="00805C5A">
        <w:t>Like</w:t>
      </w:r>
      <w:proofErr w:type="spellEnd"/>
      <w:r w:rsidRPr="00805C5A">
        <w:t xml:space="preserve"> a game, </w:t>
      </w:r>
      <w:proofErr w:type="spellStart"/>
      <w:r w:rsidRPr="00805C5A">
        <w:t>art</w:t>
      </w:r>
      <w:proofErr w:type="spellEnd"/>
      <w:r w:rsidRPr="00805C5A">
        <w:t xml:space="preserve"> </w:t>
      </w:r>
      <w:proofErr w:type="spellStart"/>
      <w:r w:rsidRPr="00805C5A">
        <w:t>draws</w:t>
      </w:r>
      <w:proofErr w:type="spellEnd"/>
      <w:r w:rsidRPr="00805C5A">
        <w:t xml:space="preserve"> us </w:t>
      </w:r>
      <w:proofErr w:type="spellStart"/>
      <w:r w:rsidRPr="00805C5A">
        <w:t>into</w:t>
      </w:r>
      <w:proofErr w:type="spellEnd"/>
      <w:r w:rsidRPr="00805C5A">
        <w:t xml:space="preserve"> its </w:t>
      </w:r>
      <w:proofErr w:type="spellStart"/>
      <w:r w:rsidRPr="00805C5A">
        <w:t>orbit</w:t>
      </w:r>
      <w:proofErr w:type="spellEnd"/>
      <w:r w:rsidRPr="00805C5A">
        <w:t xml:space="preserve">, </w:t>
      </w:r>
      <w:proofErr w:type="spellStart"/>
      <w:r w:rsidRPr="00805C5A">
        <w:t>but</w:t>
      </w:r>
      <w:proofErr w:type="spellEnd"/>
      <w:r w:rsidRPr="00805C5A">
        <w:t xml:space="preserve"> a </w:t>
      </w:r>
      <w:proofErr w:type="spellStart"/>
      <w:r w:rsidRPr="00805C5A">
        <w:t>text</w:t>
      </w:r>
      <w:proofErr w:type="spellEnd"/>
      <w:r w:rsidRPr="00805C5A">
        <w:t xml:space="preserve"> </w:t>
      </w:r>
      <w:proofErr w:type="spellStart"/>
      <w:r w:rsidRPr="00805C5A">
        <w:t>or</w:t>
      </w:r>
      <w:proofErr w:type="spellEnd"/>
      <w:r w:rsidRPr="00805C5A">
        <w:t xml:space="preserve"> play </w:t>
      </w:r>
      <w:proofErr w:type="spellStart"/>
      <w:r w:rsidRPr="00805C5A">
        <w:t>only</w:t>
      </w:r>
      <w:proofErr w:type="spellEnd"/>
      <w:r w:rsidRPr="00805C5A">
        <w:t xml:space="preserve"> comes </w:t>
      </w:r>
      <w:proofErr w:type="spellStart"/>
      <w:r w:rsidRPr="00805C5A">
        <w:t>alive</w:t>
      </w:r>
      <w:proofErr w:type="spellEnd"/>
      <w:r w:rsidRPr="00805C5A">
        <w:t xml:space="preserve"> </w:t>
      </w:r>
      <w:proofErr w:type="spellStart"/>
      <w:r w:rsidRPr="00805C5A">
        <w:t>through</w:t>
      </w:r>
      <w:proofErr w:type="spellEnd"/>
      <w:r w:rsidRPr="00805C5A">
        <w:t xml:space="preserve"> </w:t>
      </w:r>
      <w:proofErr w:type="spellStart"/>
      <w:r w:rsidRPr="00805C5A">
        <w:t>the</w:t>
      </w:r>
      <w:proofErr w:type="spellEnd"/>
      <w:r w:rsidRPr="00805C5A">
        <w:t xml:space="preserve"> </w:t>
      </w:r>
      <w:proofErr w:type="spellStart"/>
      <w:r w:rsidRPr="00805C5A">
        <w:t>interpretive</w:t>
      </w:r>
      <w:proofErr w:type="spellEnd"/>
      <w:r w:rsidRPr="00805C5A">
        <w:t xml:space="preserve"> </w:t>
      </w:r>
      <w:proofErr w:type="spellStart"/>
      <w:r w:rsidRPr="00805C5A">
        <w:t>work</w:t>
      </w:r>
      <w:proofErr w:type="spellEnd"/>
      <w:r w:rsidRPr="00805C5A">
        <w:t xml:space="preserve"> </w:t>
      </w:r>
      <w:proofErr w:type="spellStart"/>
      <w:r w:rsidRPr="00805C5A">
        <w:t>of</w:t>
      </w:r>
      <w:proofErr w:type="spellEnd"/>
      <w:r w:rsidRPr="00805C5A">
        <w:t xml:space="preserve"> </w:t>
      </w:r>
      <w:proofErr w:type="spellStart"/>
      <w:r w:rsidRPr="00805C5A">
        <w:t>the</w:t>
      </w:r>
      <w:proofErr w:type="spellEnd"/>
      <w:r w:rsidRPr="00805C5A">
        <w:t xml:space="preserve"> </w:t>
      </w:r>
      <w:proofErr w:type="spellStart"/>
      <w:r w:rsidRPr="00805C5A">
        <w:t>reader</w:t>
      </w:r>
      <w:proofErr w:type="spellEnd"/>
      <w:r w:rsidRPr="00805C5A">
        <w:t xml:space="preserve"> </w:t>
      </w:r>
      <w:proofErr w:type="spellStart"/>
      <w:r w:rsidRPr="00805C5A">
        <w:t>or</w:t>
      </w:r>
      <w:proofErr w:type="spellEnd"/>
      <w:r w:rsidRPr="00805C5A">
        <w:t xml:space="preserve"> </w:t>
      </w:r>
      <w:proofErr w:type="spellStart"/>
      <w:r w:rsidRPr="00805C5A">
        <w:t>actor</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engaging</w:t>
      </w:r>
      <w:proofErr w:type="spellEnd"/>
      <w:r w:rsidRPr="00805C5A">
        <w:t xml:space="preserve"> a game, </w:t>
      </w:r>
      <w:proofErr w:type="spellStart"/>
      <w:r w:rsidRPr="00805C5A">
        <w:t>practice</w:t>
      </w:r>
      <w:proofErr w:type="spellEnd"/>
      <w:r w:rsidRPr="00805C5A">
        <w:t xml:space="preserve">, </w:t>
      </w:r>
      <w:proofErr w:type="spellStart"/>
      <w:r w:rsidRPr="00805C5A">
        <w:t>or</w:t>
      </w:r>
      <w:proofErr w:type="spellEnd"/>
      <w:r w:rsidRPr="00805C5A">
        <w:t xml:space="preserve"> </w:t>
      </w:r>
      <w:proofErr w:type="spellStart"/>
      <w:r w:rsidRPr="00805C5A">
        <w:t>research</w:t>
      </w:r>
      <w:proofErr w:type="spellEnd"/>
      <w:r w:rsidRPr="00805C5A">
        <w:t xml:space="preserve"> </w:t>
      </w:r>
      <w:proofErr w:type="spellStart"/>
      <w:r w:rsidRPr="00805C5A">
        <w:t>object</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being</w:t>
      </w:r>
      <w:proofErr w:type="spellEnd"/>
      <w:r w:rsidRPr="00805C5A">
        <w:t xml:space="preserve"> </w:t>
      </w:r>
      <w:proofErr w:type="spellStart"/>
      <w:r w:rsidRPr="00805C5A">
        <w:t>involved</w:t>
      </w:r>
      <w:proofErr w:type="spellEnd"/>
      <w:r w:rsidRPr="00805C5A">
        <w:t xml:space="preserve"> </w:t>
      </w:r>
      <w:proofErr w:type="spellStart"/>
      <w:r w:rsidRPr="00805C5A">
        <w:t>can</w:t>
      </w:r>
      <w:proofErr w:type="spellEnd"/>
      <w:r w:rsidRPr="00805C5A">
        <w:t xml:space="preserve"> I </w:t>
      </w:r>
      <w:proofErr w:type="spellStart"/>
      <w:r w:rsidRPr="00805C5A">
        <w:t>understand</w:t>
      </w:r>
      <w:proofErr w:type="spellEnd"/>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p. 53-54)","plainTextFormattedCitation":"(Zimmermann, 2015)","previouslyFormattedCitation":"(Zimmermann, 2015)"},"properties":{"noteIndex":0},"schema":"https://github.com/citation-style-language/schema/raw/master/csl-citation.json"}</w:instrText>
      </w:r>
      <w:r>
        <w:fldChar w:fldCharType="separate"/>
      </w:r>
      <w:r w:rsidRPr="001E5CF9">
        <w:rPr>
          <w:noProof/>
        </w:rPr>
        <w:t>(Zimmermann, 2015</w:t>
      </w:r>
      <w:r>
        <w:rPr>
          <w:noProof/>
        </w:rPr>
        <w:t>, pp. 53-54</w:t>
      </w:r>
      <w:r w:rsidRPr="001E5CF9">
        <w:rPr>
          <w:noProof/>
        </w:rPr>
        <w:t>)</w:t>
      </w:r>
      <w:r>
        <w:fldChar w:fldCharType="end"/>
      </w:r>
      <w:r>
        <w:t xml:space="preserve">. </w:t>
      </w:r>
    </w:p>
    <w:p w14:paraId="6501DDD4" w14:textId="77777777" w:rsidR="00CA72AA" w:rsidRDefault="00CA72AA" w:rsidP="00CA72AA">
      <w:pPr>
        <w:pStyle w:val="Tese-Normal"/>
      </w:pPr>
      <w:r>
        <w:t>Portanto, como podemos entender o que o outro está pensando? (ou seja, o praticante especialista do lado do cliente que tem a função de analisar os resultados da RFP). Entendemos que uma possível alternativa seria documentar os resultados, apresentando que a camada de disco que é o objeto principal da RFP não apresentou nenhum impacto durante os testes de alta disponibilidade. Outra forma seria documentar todos os resultados e apresentar que somente a camada de aplicação apresentou um mínimo impacto de aproximadamente dois segundos durante a simulação de falha, onde o mesmo a camada de discos apresentar o mesmo tempo para processamento do I/O em todos os estados do experimento, não se sabe o porquê desse comportamento da camada de aplicação.</w:t>
      </w:r>
    </w:p>
    <w:p w14:paraId="13A7F233" w14:textId="77777777" w:rsidR="00CA72AA" w:rsidRDefault="00CA72AA" w:rsidP="00CA72AA">
      <w:pPr>
        <w:pStyle w:val="Tese-Normal"/>
      </w:pPr>
      <w:r>
        <w:t xml:space="preserve">Assim sendo, destacamos o pensamento hermenêutico associado ao modelo de contexto de práticas de PoC, onde entendemos que, ao receber esse texto, os praticantes da PoC, durante a prática de Compreensão, poderiam iniciar uma interação prática de modo a contribuir para um trabalho interpretativo do intérprete (ou seja, do praticante especialista que tem a função de executar a PoC) e do autor (ou seja, de quem escreveu esse texto para </w:t>
      </w:r>
      <w:r>
        <w:lastRenderedPageBreak/>
        <w:t>essa RFP) com a finalidade de decifrar o que se entende por “mínimo impacto” e em quais dessas camadas devemos olhar, pois um</w:t>
      </w:r>
    </w:p>
    <w:p w14:paraId="2F5B16BC" w14:textId="205046F9" w:rsidR="00A34930" w:rsidRDefault="00CA72AA" w:rsidP="00CA72AA">
      <w:pPr>
        <w:pStyle w:val="Tese-Citao-Direta"/>
      </w:pPr>
      <w:r w:rsidRPr="00A34930">
        <w:rPr>
          <w:b/>
          <w:bCs/>
        </w:rPr>
        <w:t>gulf between mind and world leads to the wrong idea of knowledge</w:t>
      </w:r>
      <w:r w:rsidRPr="00A34930">
        <w:t xml:space="preserve"> as the possession of facts about an object and to an obsession with method for arriving at verifiable knowledge. Following Heidegger, Gadamer argued that we obtain objective understanding about anything only by allowing an object to disclose itself through the meaningful relations within which it appears to us</w:t>
      </w:r>
      <w:r>
        <w:t xml:space="preserve"> (nossa ênfas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40)","plainTextFormattedCitation":"(Zimmermann, 2015)","previouslyFormattedCitation":"(Zimmermann, 2015)"},"properties":{"noteIndex":0},"schema":"https://github.com/citation-style-language/schema/raw/master/csl-citation.json"}</w:instrText>
      </w:r>
      <w:r>
        <w:fldChar w:fldCharType="separate"/>
      </w:r>
      <w:r w:rsidRPr="001E5CF9">
        <w:t>(Zimmermann, 2015</w:t>
      </w:r>
      <w:r>
        <w:t>, p. 40</w:t>
      </w:r>
      <w:r w:rsidRPr="001E5CF9">
        <w:t>)</w:t>
      </w:r>
      <w:r>
        <w:fldChar w:fldCharType="end"/>
      </w:r>
      <w:r>
        <w:t>.</w:t>
      </w:r>
    </w:p>
    <w:p w14:paraId="5EA508EC" w14:textId="17C1695F" w:rsidR="002B4D19" w:rsidRDefault="0026570A" w:rsidP="00AE3C0B">
      <w:pPr>
        <w:pStyle w:val="Heading3"/>
      </w:pPr>
      <w:bookmarkStart w:id="1845" w:name="_Toc68458104"/>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45"/>
      <w:r w:rsidR="005C7A14">
        <w:t xml:space="preserve"> </w:t>
      </w:r>
    </w:p>
    <w:p w14:paraId="194B6B34" w14:textId="77777777" w:rsidR="00803B35" w:rsidRDefault="0049600A" w:rsidP="00803B35">
      <w:pPr>
        <w:pStyle w:val="Tese-Normal"/>
      </w:pPr>
      <w:r>
        <w:t>A Tabela 4</w:t>
      </w:r>
      <w:r w:rsidR="009A5F10">
        <w:t xml:space="preserve"> </w:t>
      </w:r>
      <w:r w:rsidR="00803B35">
        <w:t>apresenta uma discussão entre praticantes no contexto da PoC, provavelmente durante a prática de Negociação, a respeito do uso da média, durante os experimentos no contexto da PoC. A discussão se norteia em como executar as operações de I/O de modo a obter uma média de tamanho do bloco de dados de 41KB, sendo uma distribuição na utilização dos blocos de dados de 8KB, 32KB, 128KB e 256KB nas operações de leitura e escrita.</w:t>
      </w:r>
    </w:p>
    <w:tbl>
      <w:tblPr>
        <w:tblStyle w:val="TableGrid"/>
        <w:tblW w:w="0" w:type="auto"/>
        <w:tblLook w:val="04A0" w:firstRow="1" w:lastRow="0" w:firstColumn="1" w:lastColumn="0" w:noHBand="0" w:noVBand="1"/>
      </w:tblPr>
      <w:tblGrid>
        <w:gridCol w:w="8636"/>
      </w:tblGrid>
      <w:tr w:rsidR="00803B35" w14:paraId="5A939B09" w14:textId="77777777" w:rsidTr="006803EB">
        <w:trPr>
          <w:trHeight w:val="718"/>
        </w:trPr>
        <w:tc>
          <w:tcPr>
            <w:tcW w:w="0" w:type="auto"/>
            <w:vAlign w:val="center"/>
          </w:tcPr>
          <w:p w14:paraId="7D5C5772" w14:textId="77777777" w:rsidR="00803B35" w:rsidRDefault="00803B35" w:rsidP="006803EB">
            <w:pPr>
              <w:spacing w:before="120" w:after="120" w:line="276" w:lineRule="auto"/>
              <w:jc w:val="both"/>
            </w:pPr>
            <w:r w:rsidRPr="005302EA">
              <w:rPr>
                <w:lang w:val="pt-BR"/>
              </w:rPr>
              <w:t xml:space="preserve">“Uma média de 41 KB de tamanho de bloco não é nem múltiplo de dois. Outra coisa é o que eles estão esperando dessa média de 41 KB? Se o conjunto de blocos que eles querem observar é composto de 8 KB, 32 KB, 128 KB e 256 KB, uma média aproximada de 41 KB (41,984 </w:t>
            </w:r>
            <w:r w:rsidRPr="005302EA">
              <w:rPr>
                <w:i/>
                <w:lang w:val="pt-BR"/>
              </w:rPr>
              <w:t>bytes</w:t>
            </w:r>
            <w:r w:rsidRPr="005302EA">
              <w:rPr>
                <w:lang w:val="pt-BR"/>
              </w:rPr>
              <w:t xml:space="preserve">) pode ser obtida a partir de diversas combinações como, por exemplo: (2% 8 KB, 6% 32 KB, 60% 128 KB e 32% 256 KB) ou (18% 8 KB, 10% 32 KB, 22% 128 KB e 50% 256 KB). Portanto, eu volto a insistir na minha pergunta: como simular esses 41 KB? Se eles não definirem exatamente como chegar nesses 41 KB, como eles vão fazer as comparações entre os diversos participantes </w:t>
            </w:r>
            <w:r>
              <w:rPr>
                <w:lang w:val="pt-BR"/>
              </w:rPr>
              <w:t>no</w:t>
            </w:r>
            <w:r w:rsidRPr="005302EA">
              <w:rPr>
                <w:lang w:val="pt-BR"/>
              </w:rPr>
              <w:t xml:space="preserve"> processo de aquisição?”</w:t>
            </w:r>
          </w:p>
        </w:tc>
      </w:tr>
    </w:tbl>
    <w:p w14:paraId="6BAF9464" w14:textId="77777777" w:rsidR="00803B35" w:rsidRPr="0050469B" w:rsidRDefault="00803B35" w:rsidP="00803B35">
      <w:pPr>
        <w:pStyle w:val="Tese-Tabela-Caption"/>
      </w:pPr>
      <w:bookmarkStart w:id="1846" w:name="_Toc47384444"/>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4</w:t>
      </w:r>
      <w:r w:rsidRPr="0050469B">
        <w:rPr>
          <w:b/>
        </w:rPr>
        <w:fldChar w:fldCharType="end"/>
      </w:r>
      <w:r w:rsidRPr="0050469B">
        <w:rPr>
          <w:b/>
        </w:rPr>
        <w:t>.</w:t>
      </w:r>
      <w:r w:rsidRPr="0050469B">
        <w:t xml:space="preserve"> </w:t>
      </w:r>
      <w:r>
        <w:t>Cenário 2: uma média de 41 KB de tamanho de bloco de dados</w:t>
      </w:r>
      <w:bookmarkEnd w:id="1846"/>
    </w:p>
    <w:p w14:paraId="49DC9E4A" w14:textId="77777777" w:rsidR="00803B35" w:rsidRDefault="00803B35" w:rsidP="00803B35">
      <w:pPr>
        <w:pStyle w:val="Tese-Tabela-Caption"/>
      </w:pPr>
      <w:r w:rsidRPr="0050469B">
        <w:rPr>
          <w:color w:val="000000"/>
        </w:rPr>
        <w:t>Fonte:</w:t>
      </w:r>
      <w:r w:rsidRPr="0050469B">
        <w:t xml:space="preserve"> Elaboração nossa.</w:t>
      </w:r>
    </w:p>
    <w:p w14:paraId="2FB14E55" w14:textId="77777777" w:rsidR="00803B35" w:rsidRDefault="00803B35" w:rsidP="00803B35">
      <w:pPr>
        <w:pStyle w:val="Tese-Normal"/>
      </w:pPr>
      <w:r>
        <w:t>Destacamos o pensamento de Gadamer que a</w:t>
      </w:r>
      <w:r w:rsidRPr="006A6E56">
        <w:t xml:space="preserve"> compreensão sempre </w:t>
      </w:r>
      <w:r>
        <w:t>deve acontecer dentro</w:t>
      </w:r>
      <w:r w:rsidRPr="006A6E56">
        <w:t xml:space="preserve"> d</w:t>
      </w:r>
      <w:r>
        <w:t>e um</w:t>
      </w:r>
      <w:r w:rsidRPr="006A6E56">
        <w:t xml:space="preserve"> círculo hermenêutico, de onde não podemos </w:t>
      </w:r>
      <w:r>
        <w:t>escapar</w:t>
      </w:r>
      <w:r w:rsidRPr="006A6E56">
        <w:t xml:space="preserve"> para um </w:t>
      </w:r>
      <w:r>
        <w:t>objetivismo, como por exemplo, a adoção de um simples cálculo matemático de modo a encontrar uma média das operações de I/O em um experimento na PoC, onde segundo Gadamer, de qualquer forma:</w:t>
      </w:r>
    </w:p>
    <w:p w14:paraId="4016D75D" w14:textId="77777777" w:rsidR="00803B35" w:rsidRPr="006A6E56" w:rsidRDefault="00803B35" w:rsidP="00803B35">
      <w:pPr>
        <w:pStyle w:val="Tese-Citao-Direta"/>
      </w:pPr>
      <w:r>
        <w:t xml:space="preserve">o diálogo hermenêutico entre a </w:t>
      </w:r>
      <w:r w:rsidRPr="006A6E56">
        <w:t>pergunta e resposta</w:t>
      </w:r>
      <w:r>
        <w:t xml:space="preserve"> </w:t>
      </w:r>
      <w:r w:rsidRPr="006A6E56">
        <w:t xml:space="preserve">pode levar a um evento da verdade onde os interlocutores conseguem chegar a um acordo sobre o caráter evidente da verdade que eles experimentaram. Incrementando a descrição ontológica da compreensão de Heidegger, Gadamer propõe sua hermenêutica filosófica. Ele renomeia as estruturas prévias da </w:t>
      </w:r>
      <w:r w:rsidRPr="006A6E56">
        <w:lastRenderedPageBreak/>
        <w:t xml:space="preserve">compreensão como </w:t>
      </w:r>
      <w:r>
        <w:t>‘</w:t>
      </w:r>
      <w:r w:rsidRPr="006A6E56">
        <w:t>preconceitos</w:t>
      </w:r>
      <w:r>
        <w:t>’</w:t>
      </w:r>
      <w:r w:rsidRPr="006A6E56">
        <w:t xml:space="preserve"> e coloca a pergunta central para a hermenêutica: como podemos identificar os preconceitos legítimos a partir dos quais compreendemos corretamente?</w:t>
      </w:r>
    </w:p>
    <w:p w14:paraId="4750E560" w14:textId="77777777" w:rsidR="00803B35" w:rsidRDefault="00803B35" w:rsidP="00803B35">
      <w:pPr>
        <w:pStyle w:val="Tese-Figura"/>
      </w:pPr>
      <w:r w:rsidRPr="00AE3C0B">
        <w:rPr>
          <w:lang w:val="en-US"/>
        </w:rPr>
        <w:drawing>
          <wp:inline distT="0" distB="0" distL="0" distR="0" wp14:anchorId="4F42B63B" wp14:editId="69BB07AF">
            <wp:extent cx="4669850" cy="3993615"/>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13973" cy="4031349"/>
                    </a:xfrm>
                    <a:prstGeom prst="rect">
                      <a:avLst/>
                    </a:prstGeom>
                  </pic:spPr>
                </pic:pic>
              </a:graphicData>
            </a:graphic>
          </wp:inline>
        </w:drawing>
      </w:r>
    </w:p>
    <w:p w14:paraId="057C5E82" w14:textId="77777777" w:rsidR="00803B35" w:rsidRPr="002B4D19" w:rsidRDefault="00803B35" w:rsidP="00803B35">
      <w:pPr>
        <w:pStyle w:val="Tese-Caption"/>
        <w:rPr>
          <w:rStyle w:val="Hyperlink"/>
          <w:color w:val="000000" w:themeColor="text1"/>
          <w:u w:val="none"/>
        </w:rPr>
      </w:pPr>
      <w:bookmarkStart w:id="1847" w:name="_Toc47384602"/>
      <w:bookmarkStart w:id="1848" w:name="_Toc68458041"/>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0</w:t>
      </w:r>
      <w:r w:rsidRPr="002B4D19">
        <w:rPr>
          <w:b/>
          <w:bCs w:val="0"/>
        </w:rPr>
        <w:fldChar w:fldCharType="end"/>
      </w:r>
      <w:r w:rsidRPr="002B4D19">
        <w:rPr>
          <w:b/>
          <w:bCs w:val="0"/>
        </w:rPr>
        <w:t>.</w:t>
      </w:r>
      <w:r w:rsidRPr="002B4D19">
        <w:t xml:space="preserve"> Cenário </w:t>
      </w:r>
      <w:r>
        <w:t>2</w:t>
      </w:r>
      <w:r w:rsidRPr="002B4D19">
        <w:t xml:space="preserve">: </w:t>
      </w:r>
      <w:r>
        <w:t>Uma média de 41KB nas operações de I/O</w:t>
      </w:r>
      <w:bookmarkEnd w:id="1847"/>
      <w:bookmarkEnd w:id="1848"/>
    </w:p>
    <w:p w14:paraId="0F425169" w14:textId="1ABD1853" w:rsidR="00803B35" w:rsidRPr="002B4D19" w:rsidRDefault="00803B35" w:rsidP="00803B35">
      <w:pPr>
        <w:pStyle w:val="Tese-Caption"/>
      </w:pPr>
      <w:r w:rsidRPr="002B4D19">
        <w:rPr>
          <w:rStyle w:val="Hyperlink"/>
          <w:color w:val="000000" w:themeColor="text1"/>
          <w:u w:val="none"/>
        </w:rPr>
        <w:t>Fonte:</w:t>
      </w:r>
      <w:r>
        <w:rPr>
          <w:rStyle w:val="Hyperlink"/>
          <w:color w:val="000000" w:themeColor="text1"/>
          <w:u w:val="none"/>
        </w:rPr>
        <w:t xml:space="preserve"> </w:t>
      </w:r>
      <w:r>
        <w:rPr>
          <w:rStyle w:val="Hyperlink"/>
          <w:color w:val="000000" w:themeColor="text1"/>
          <w:u w:val="none"/>
        </w:rPr>
        <w:fldChar w:fldCharType="begin" w:fldLock="1"/>
      </w:r>
      <w:r w:rsidR="006803EB">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7E39D4C0" w14:textId="77777777" w:rsidR="00803B35" w:rsidRDefault="00803B35" w:rsidP="00803B35">
      <w:pPr>
        <w:pStyle w:val="Tese-Normal"/>
      </w:pPr>
      <w:r>
        <w:t xml:space="preserve">Conforme podemos observar na Figura 150, tanto a possibilidade 1 quanto a possibilidade 2 produzem “uma verdade” em relação uma média de 41KB para as operações de I/O nesse experimento na PoC. Entretanto, questionamos: (i) </w:t>
      </w:r>
      <w:r>
        <w:rPr>
          <w:noProof/>
        </w:rPr>
        <w:t xml:space="preserve">“Será que essas são as únicas possibilidades de modo a alcançar esse média de 41KB?” ou (ii) “Como podemos compreender se a distribuição adotada, que apesar de ser uma verdade para esse momento, também é uma verdade para o mundo original onde reside essa aplicação de sistema?”. </w:t>
      </w:r>
      <w:r>
        <w:t>Assim sendo, destacamos o pensamento de Gadamer, em relação a reciprocidade, onde:</w:t>
      </w:r>
    </w:p>
    <w:p w14:paraId="0BA3BF04" w14:textId="77777777" w:rsidR="00803B35" w:rsidRDefault="00803B35" w:rsidP="00803B35">
      <w:pPr>
        <w:pStyle w:val="Tese-Citao-Direta"/>
      </w:pPr>
      <w:r>
        <w:t xml:space="preserve">The doctor may have the medical knowledge, but unless he or she applies it appropriately it cannot become useful knowledge. Similarly, the teacher may have the subject expertise, but, again, unless this is related to the educational needs of the learner it remains ineffectual. In both cases the appropriate application can only be achieved through dialogue. In order to apply their specialist knowledge, professional practitioners [e.g., actors in the context of PoC] must understand to whom and within what context that knowledge is being applied. They must, in other words, become good listeners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474628">
        <w:t>(Nixon, 2017)</w:t>
      </w:r>
      <w:r>
        <w:fldChar w:fldCharType="end"/>
      </w:r>
      <w:r>
        <w:t>.</w:t>
      </w:r>
    </w:p>
    <w:p w14:paraId="23E3BA45" w14:textId="51C0A73D" w:rsidR="00803B35" w:rsidRDefault="00803B35" w:rsidP="00803B35">
      <w:pPr>
        <w:pStyle w:val="Tese-Normal"/>
      </w:pPr>
      <w:r>
        <w:lastRenderedPageBreak/>
        <w:t>Portanto, nesse cenário em específico, concluímos que qualquer das N possibilidades existente de modo a reproduzir uma média de 41KB é uma verdade (ou seja, um conhecimento) “</w:t>
      </w:r>
      <w:r w:rsidRPr="00394B95">
        <w:t>até certo ponto</w:t>
      </w:r>
      <w:r>
        <w:t xml:space="preserve">”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sendo </w:t>
      </w:r>
      <w:r w:rsidRPr="00394B95">
        <w:t>específic</w:t>
      </w:r>
      <w:r>
        <w:t>a</w:t>
      </w:r>
      <w:r w:rsidRPr="00394B95">
        <w:t xml:space="preserve"> ao contexto e relacional</w:t>
      </w:r>
      <w:r>
        <w:t xml:space="preserve">. Entretanto aqui, a problemática se apresenta não em como calcular uma média, mas se esse cálculo pode ser considerado como uma verdade em um outro mundo, ou seja, no mundo original de uma organização utilizando a solução de </w:t>
      </w:r>
      <w:proofErr w:type="spellStart"/>
      <w:r>
        <w:t>armazamento</w:t>
      </w:r>
      <w:proofErr w:type="spellEnd"/>
      <w:r>
        <w:t xml:space="preserve"> de dados.</w:t>
      </w:r>
    </w:p>
    <w:p w14:paraId="726DBD48" w14:textId="77777777" w:rsidR="00803B35" w:rsidRDefault="00803B35" w:rsidP="00803B35">
      <w:pPr>
        <w:pStyle w:val="Tese-Normal"/>
      </w:pPr>
      <w:r>
        <w:t>A seguir na Tabela 5, apresentamos um outro exemplo do uso da média na atividade da PoC, onde muitos dos seus praticantes se baseiam na média como uma forma de construção e validação dos seus requisitos, como por exemplo, uma organização efetuou uma coleta de dados de desempenho de um banco de dados em um intervalo de 432.000 horas (ou seja, uma média de desempenho em 5 dias).</w:t>
      </w:r>
    </w:p>
    <w:tbl>
      <w:tblPr>
        <w:tblStyle w:val="TableGrid"/>
        <w:tblW w:w="0" w:type="auto"/>
        <w:tblLook w:val="04A0" w:firstRow="1" w:lastRow="0" w:firstColumn="1" w:lastColumn="0" w:noHBand="0" w:noVBand="1"/>
      </w:tblPr>
      <w:tblGrid>
        <w:gridCol w:w="8636"/>
      </w:tblGrid>
      <w:tr w:rsidR="00803B35" w14:paraId="5B5ED74E" w14:textId="77777777" w:rsidTr="006803EB">
        <w:trPr>
          <w:trHeight w:val="718"/>
        </w:trPr>
        <w:tc>
          <w:tcPr>
            <w:tcW w:w="0" w:type="auto"/>
            <w:vAlign w:val="center"/>
          </w:tcPr>
          <w:p w14:paraId="770379A6" w14:textId="77777777" w:rsidR="00803B35" w:rsidRPr="004C2818" w:rsidRDefault="00803B35" w:rsidP="006803EB">
            <w:pPr>
              <w:pStyle w:val="Tese-110-movimentos-cenrios"/>
              <w:spacing w:line="276" w:lineRule="auto"/>
              <w:ind w:left="0"/>
              <w:rPr>
                <w:sz w:val="24"/>
                <w:szCs w:val="24"/>
                <w:lang w:val="pt-BR"/>
              </w:rPr>
            </w:pPr>
            <w:r w:rsidRPr="004C2818">
              <w:rPr>
                <w:sz w:val="24"/>
                <w:szCs w:val="24"/>
                <w:lang w:val="pt-BR"/>
              </w:rPr>
              <w:t>“O relatório de desempenho do banco de dados foi capturado num intervalo de 432.000 horas, e agora eles estão questionando nossa proposta na PoC. Eles estão dizendo que não precisam de 50.000 IOPS, pois baseados nesse relatório eles só viram o máximo de 15.000 IOPS. Eu entendo que eles viram uma média de 15.000 IOPS em cinco dias de captura. Da mesma forma, penso que uma média pode mascarar muitas coisas como, por exemplo: no primeiro dia eles poderiam ter gerado 40.000 IOPS, no segundo dia 10.000 IOPS, e nos últimos dias 5.000 IOPS por dia. Assim, temos uma média de (40.000 + 20.000 + (3 * 5.000)) = 75.000 / 5 dias = 15.000. Eu penso que eles deveriam reavaliar seus requisitos ou executar uma nova coleta baseado num intervalo mais representativo.”</w:t>
            </w:r>
          </w:p>
        </w:tc>
      </w:tr>
    </w:tbl>
    <w:p w14:paraId="6076AADE" w14:textId="77777777" w:rsidR="00803B35" w:rsidRPr="0050469B" w:rsidRDefault="00803B35" w:rsidP="00803B35">
      <w:pPr>
        <w:pStyle w:val="Tese-Tabela-Caption"/>
      </w:pPr>
      <w:bookmarkStart w:id="1849" w:name="_Toc47384445"/>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5</w:t>
      </w:r>
      <w:r w:rsidRPr="0050469B">
        <w:rPr>
          <w:b/>
        </w:rPr>
        <w:fldChar w:fldCharType="end"/>
      </w:r>
      <w:r w:rsidRPr="0050469B">
        <w:rPr>
          <w:b/>
        </w:rPr>
        <w:t>.</w:t>
      </w:r>
      <w:r w:rsidRPr="0050469B">
        <w:t xml:space="preserve"> </w:t>
      </w:r>
      <w:r>
        <w:t>Cenário 2: os requisitos baseados no uso da média na PoC</w:t>
      </w:r>
      <w:bookmarkEnd w:id="1849"/>
    </w:p>
    <w:p w14:paraId="4385F731" w14:textId="77777777" w:rsidR="00803B35" w:rsidRDefault="00803B35" w:rsidP="00803B35">
      <w:pPr>
        <w:pStyle w:val="Tese-Tabela-Caption"/>
      </w:pPr>
      <w:r w:rsidRPr="0050469B">
        <w:rPr>
          <w:color w:val="000000"/>
        </w:rPr>
        <w:t>Fonte:</w:t>
      </w:r>
      <w:r w:rsidRPr="0050469B">
        <w:t xml:space="preserve"> Elaboração nossa.</w:t>
      </w:r>
    </w:p>
    <w:p w14:paraId="0568E5E6" w14:textId="77777777" w:rsidR="00803B35" w:rsidRDefault="00803B35" w:rsidP="00803B35">
      <w:pPr>
        <w:pStyle w:val="Tese-Normal"/>
      </w:pPr>
      <w:r>
        <w:t xml:space="preserve">Conforme podemos observar na Tabela 5, não questionamos o cálculo </w:t>
      </w:r>
      <w:r w:rsidRPr="002B7DB2">
        <w:rPr>
          <w:i/>
          <w:iCs/>
        </w:rPr>
        <w:t>per se</w:t>
      </w:r>
      <w:r>
        <w:t xml:space="preserve"> da média (ou seja, se esse cálculo está “certo ou errado”), mas qual foi a intenção do autor? </w:t>
      </w:r>
      <w:r w:rsidRPr="002B7DB2">
        <w:t>Por outras palavras, nós, como intérpretes (ou seja, no papel de praticantes no contexto da PoC)</w:t>
      </w:r>
      <w:r>
        <w:t xml:space="preserve">, </w:t>
      </w:r>
      <w:r w:rsidRPr="002B7DB2">
        <w:t xml:space="preserve">entendemos a relevância da hermenêutica no contexto da PoC no mesmo sentido dado por </w:t>
      </w:r>
      <w:r w:rsidRPr="002B7DB2">
        <w:rPr>
          <w:rFonts w:ascii="Calibri" w:hAnsi="Calibri" w:cs="Calibri"/>
        </w:rPr>
        <w:t>﻿</w:t>
      </w:r>
      <w:proofErr w:type="spellStart"/>
      <w:r w:rsidRPr="002B7DB2">
        <w:t>Schleiermacher</w:t>
      </w:r>
      <w:proofErr w:type="spellEnd"/>
      <w:r w:rsidRPr="002B7DB2">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 xml:space="preserve">, que </w:t>
      </w:r>
      <w:r w:rsidRPr="002B7DB2">
        <w:t xml:space="preserve">afirma que </w:t>
      </w:r>
      <w:r>
        <w:t>“</w:t>
      </w:r>
      <w:r w:rsidRPr="002B7DB2">
        <w:t xml:space="preserve">o objetivo é compreender o </w:t>
      </w:r>
      <w:r w:rsidRPr="002B7DB2">
        <w:rPr>
          <w:rFonts w:ascii="Calibri" w:hAnsi="Calibri" w:cs="Calibri"/>
        </w:rPr>
        <w:t>﻿</w:t>
      </w:r>
      <w:r w:rsidRPr="002B7DB2">
        <w:t>autor melhor do que ele se compreendia, já que nós, enquanto intérpretes, podemos vir a conhecer motivações ocultas ou inconscientes. Será que estas motivações inconscientes estão, de alguma forma, na linguagem escrita do texto?</w:t>
      </w:r>
      <w:r>
        <w:t xml:space="preserve">”. </w:t>
      </w:r>
    </w:p>
    <w:p w14:paraId="24486CE4" w14:textId="77777777" w:rsidR="00803B35" w:rsidRDefault="00803B35" w:rsidP="00803B35">
      <w:pPr>
        <w:pStyle w:val="Tese-Normal"/>
      </w:pPr>
      <w:r>
        <w:rPr>
          <w:rFonts w:ascii="Calibri" w:hAnsi="Calibri" w:cs="Calibri"/>
        </w:rPr>
        <w:lastRenderedPageBreak/>
        <w:t>﻿</w:t>
      </w:r>
      <w:r w:rsidRPr="005F0323">
        <w:t>Novamente, questionamos</w:t>
      </w:r>
      <w:r>
        <w:t xml:space="preserve"> se </w:t>
      </w:r>
      <w:r w:rsidRPr="005F0323">
        <w:t>o significado do texto está na expressão escrita, e não na intenção do autor</w:t>
      </w:r>
      <w:r>
        <w:t xml:space="preserve">, onde conjecturamos a existência de um potencial abismo entre a dimensão da comunicação e o significado desejado do autor, onde: </w:t>
      </w:r>
    </w:p>
    <w:p w14:paraId="0986337C" w14:textId="77777777" w:rsidR="00803B35" w:rsidRDefault="00803B35" w:rsidP="00803B35">
      <w:pPr>
        <w:pStyle w:val="Tese-Lista"/>
      </w:pPr>
      <w:proofErr w:type="spellStart"/>
      <w:r>
        <w:t>Será</w:t>
      </w:r>
      <w:proofErr w:type="spellEnd"/>
      <w:r>
        <w:t xml:space="preserve"> que o </w:t>
      </w:r>
      <w:proofErr w:type="spellStart"/>
      <w:r>
        <w:t>autor</w:t>
      </w:r>
      <w:proofErr w:type="spellEnd"/>
      <w:r>
        <w:t xml:space="preserve"> </w:t>
      </w:r>
      <w:proofErr w:type="spellStart"/>
      <w:r>
        <w:t>requerente</w:t>
      </w:r>
      <w:proofErr w:type="spellEnd"/>
      <w:r>
        <w:t xml:space="preserve"> (</w:t>
      </w:r>
      <w:proofErr w:type="spellStart"/>
      <w:r>
        <w:t>ou</w:t>
      </w:r>
      <w:proofErr w:type="spellEnd"/>
      <w:r>
        <w:t xml:space="preserve"> </w:t>
      </w:r>
      <w:proofErr w:type="spellStart"/>
      <w:r>
        <w:t>seja</w:t>
      </w:r>
      <w:proofErr w:type="spellEnd"/>
      <w:r>
        <w:t xml:space="preserve">, o </w:t>
      </w:r>
      <w:proofErr w:type="spellStart"/>
      <w:r>
        <w:t>praticante</w:t>
      </w:r>
      <w:proofErr w:type="spellEnd"/>
      <w:r>
        <w:t xml:space="preserve"> do </w:t>
      </w:r>
      <w:proofErr w:type="spellStart"/>
      <w:r>
        <w:t>contexto</w:t>
      </w:r>
      <w:proofErr w:type="spellEnd"/>
      <w:r>
        <w:t xml:space="preserve"> da PoC que </w:t>
      </w:r>
      <w:proofErr w:type="spellStart"/>
      <w:r>
        <w:t>está</w:t>
      </w:r>
      <w:proofErr w:type="spellEnd"/>
      <w:r>
        <w:t xml:space="preserve"> </w:t>
      </w:r>
      <w:proofErr w:type="spellStart"/>
      <w:r>
        <w:t>coletando</w:t>
      </w:r>
      <w:proofErr w:type="spellEnd"/>
      <w:r>
        <w:t xml:space="preserve"> </w:t>
      </w:r>
      <w:proofErr w:type="spellStart"/>
      <w:r>
        <w:t>essas</w:t>
      </w:r>
      <w:proofErr w:type="spellEnd"/>
      <w:r>
        <w:t xml:space="preserve"> </w:t>
      </w:r>
      <w:proofErr w:type="spellStart"/>
      <w:r>
        <w:t>informações</w:t>
      </w:r>
      <w:proofErr w:type="spellEnd"/>
      <w:r>
        <w:t xml:space="preserve">) se </w:t>
      </w:r>
      <w:proofErr w:type="spellStart"/>
      <w:r>
        <w:t>baseou</w:t>
      </w:r>
      <w:proofErr w:type="spellEnd"/>
      <w:r>
        <w:t xml:space="preserve"> no </w:t>
      </w:r>
      <w:proofErr w:type="spellStart"/>
      <w:r>
        <w:t>uso</w:t>
      </w:r>
      <w:proofErr w:type="spellEnd"/>
      <w:r>
        <w:t xml:space="preserve"> da </w:t>
      </w:r>
      <w:proofErr w:type="spellStart"/>
      <w:r>
        <w:t>média</w:t>
      </w:r>
      <w:proofErr w:type="spellEnd"/>
      <w:r>
        <w:t xml:space="preserve">, pois é a </w:t>
      </w:r>
      <w:proofErr w:type="spellStart"/>
      <w:r>
        <w:t>única</w:t>
      </w:r>
      <w:proofErr w:type="spellEnd"/>
      <w:r>
        <w:t xml:space="preserve"> </w:t>
      </w:r>
      <w:proofErr w:type="spellStart"/>
      <w:r>
        <w:t>maneira</w:t>
      </w:r>
      <w:proofErr w:type="spellEnd"/>
      <w:r>
        <w:t xml:space="preserve"> </w:t>
      </w:r>
      <w:proofErr w:type="spellStart"/>
      <w:r>
        <w:t>conhecida</w:t>
      </w:r>
      <w:proofErr w:type="spellEnd"/>
      <w:r>
        <w:t xml:space="preserve"> por </w:t>
      </w:r>
      <w:proofErr w:type="spellStart"/>
      <w:r>
        <w:t>esse</w:t>
      </w:r>
      <w:proofErr w:type="spellEnd"/>
      <w:r>
        <w:t xml:space="preserve"> </w:t>
      </w:r>
      <w:proofErr w:type="spellStart"/>
      <w:r>
        <w:t>praticante</w:t>
      </w:r>
      <w:proofErr w:type="spellEnd"/>
      <w:r>
        <w:t xml:space="preserve">? </w:t>
      </w:r>
    </w:p>
    <w:p w14:paraId="7C71C88D" w14:textId="77777777" w:rsidR="00803B35" w:rsidRDefault="00803B35" w:rsidP="00803B35">
      <w:pPr>
        <w:pStyle w:val="Tese-Lista"/>
      </w:pPr>
      <w:proofErr w:type="spellStart"/>
      <w:r>
        <w:t>Será</w:t>
      </w:r>
      <w:proofErr w:type="spellEnd"/>
      <w:r>
        <w:t xml:space="preserve"> que a ferramenta de coleta de </w:t>
      </w:r>
      <w:proofErr w:type="spellStart"/>
      <w:r>
        <w:t>desempenho</w:t>
      </w:r>
      <w:proofErr w:type="spellEnd"/>
      <w:r>
        <w:t xml:space="preserve"> </w:t>
      </w:r>
      <w:proofErr w:type="spellStart"/>
      <w:r>
        <w:t>desse</w:t>
      </w:r>
      <w:proofErr w:type="spellEnd"/>
      <w:r>
        <w:t xml:space="preserve"> banco de dados </w:t>
      </w:r>
      <w:proofErr w:type="spellStart"/>
      <w:r>
        <w:t>possui</w:t>
      </w:r>
      <w:proofErr w:type="spellEnd"/>
      <w:r>
        <w:t xml:space="preserve"> </w:t>
      </w:r>
      <w:proofErr w:type="spellStart"/>
      <w:r>
        <w:t>alguma</w:t>
      </w:r>
      <w:proofErr w:type="spellEnd"/>
      <w:r>
        <w:t xml:space="preserve"> </w:t>
      </w:r>
      <w:proofErr w:type="spellStart"/>
      <w:r>
        <w:t>limitação</w:t>
      </w:r>
      <w:proofErr w:type="spellEnd"/>
      <w:r>
        <w:t xml:space="preserve"> e </w:t>
      </w:r>
      <w:proofErr w:type="spellStart"/>
      <w:r>
        <w:t>somente</w:t>
      </w:r>
      <w:proofErr w:type="spellEnd"/>
      <w:r>
        <w:t xml:space="preserve"> </w:t>
      </w:r>
      <w:proofErr w:type="spellStart"/>
      <w:r>
        <w:t>oferece</w:t>
      </w:r>
      <w:proofErr w:type="spellEnd"/>
      <w:r>
        <w:t xml:space="preserve"> </w:t>
      </w:r>
      <w:proofErr w:type="spellStart"/>
      <w:r>
        <w:t>uma</w:t>
      </w:r>
      <w:proofErr w:type="spellEnd"/>
      <w:r>
        <w:t xml:space="preserve"> </w:t>
      </w:r>
      <w:proofErr w:type="spellStart"/>
      <w:r>
        <w:t>média</w:t>
      </w:r>
      <w:proofErr w:type="spellEnd"/>
      <w:r>
        <w:t xml:space="preserve"> de </w:t>
      </w:r>
      <w:proofErr w:type="spellStart"/>
      <w:r>
        <w:t>desempenho</w:t>
      </w:r>
      <w:proofErr w:type="spellEnd"/>
      <w:r>
        <w:t xml:space="preserve"> </w:t>
      </w:r>
      <w:proofErr w:type="spellStart"/>
      <w:r>
        <w:t>baseada</w:t>
      </w:r>
      <w:proofErr w:type="spellEnd"/>
      <w:r>
        <w:t xml:space="preserve"> </w:t>
      </w:r>
      <w:proofErr w:type="spellStart"/>
      <w:r>
        <w:t>nos</w:t>
      </w:r>
      <w:proofErr w:type="spellEnd"/>
      <w:r>
        <w:t xml:space="preserve"> </w:t>
      </w:r>
      <w:proofErr w:type="spellStart"/>
      <w:r>
        <w:t>últimos</w:t>
      </w:r>
      <w:proofErr w:type="spellEnd"/>
      <w:r>
        <w:t xml:space="preserve"> 5 </w:t>
      </w:r>
      <w:proofErr w:type="spellStart"/>
      <w:r>
        <w:t>dias</w:t>
      </w:r>
      <w:proofErr w:type="spellEnd"/>
      <w:r>
        <w:t>?</w:t>
      </w:r>
    </w:p>
    <w:p w14:paraId="18025698" w14:textId="75EBEE53" w:rsidR="002B7DB2" w:rsidRPr="00803B35" w:rsidRDefault="00803B35" w:rsidP="00803B35">
      <w:pPr>
        <w:pStyle w:val="Tese-Lista"/>
        <w:rPr>
          <w:rFonts w:cs="Times New Roman"/>
        </w:rPr>
      </w:pPr>
      <w:proofErr w:type="spellStart"/>
      <w:r>
        <w:t>Será</w:t>
      </w:r>
      <w:proofErr w:type="spellEnd"/>
      <w:r>
        <w:t xml:space="preserve"> que </w:t>
      </w:r>
      <w:proofErr w:type="spellStart"/>
      <w:r>
        <w:t>essa</w:t>
      </w:r>
      <w:proofErr w:type="spellEnd"/>
      <w:r>
        <w:t xml:space="preserve"> </w:t>
      </w:r>
      <w:proofErr w:type="spellStart"/>
      <w:r>
        <w:t>foi</w:t>
      </w:r>
      <w:proofErr w:type="spellEnd"/>
      <w:r>
        <w:t xml:space="preserve"> a real </w:t>
      </w:r>
      <w:proofErr w:type="spellStart"/>
      <w:r>
        <w:t>intenção</w:t>
      </w:r>
      <w:proofErr w:type="spellEnd"/>
      <w:r>
        <w:t xml:space="preserve"> do </w:t>
      </w:r>
      <w:proofErr w:type="spellStart"/>
      <w:r>
        <w:t>autor</w:t>
      </w:r>
      <w:proofErr w:type="spellEnd"/>
      <w:r>
        <w:t xml:space="preserve"> </w:t>
      </w:r>
      <w:proofErr w:type="spellStart"/>
      <w:r>
        <w:t>requerente</w:t>
      </w:r>
      <w:proofErr w:type="spellEnd"/>
      <w:r>
        <w:t>?</w:t>
      </w:r>
    </w:p>
    <w:p w14:paraId="08CBD3B1" w14:textId="150FCA9F" w:rsidR="0026570A" w:rsidRDefault="0026570A" w:rsidP="0026570A">
      <w:pPr>
        <w:pStyle w:val="Heading3"/>
      </w:pPr>
      <w:bookmarkStart w:id="1850" w:name="_Toc68458105"/>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50"/>
    </w:p>
    <w:p w14:paraId="0C4E66BA" w14:textId="4722A3BC" w:rsidR="006803EB" w:rsidRDefault="0021797D" w:rsidP="006803EB">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r w:rsidR="006803EB">
        <w:t>destacamos esse como sendo um dos cenários que nos deparamos com maior frequência no mundo da PoC. Notamos que muitos dos atores no contexto da PoC buscam por utilizar os resultados de uma PoC em outras PoC. Apesar de entendermos essa intenção de reutilização, questionamos uma possível falta de compreensão das partes que compreendem o todo no contexto da PoC (ou seja, as redes de conhecimentos na PoC).</w:t>
      </w:r>
    </w:p>
    <w:tbl>
      <w:tblPr>
        <w:tblStyle w:val="TableGrid"/>
        <w:tblW w:w="0" w:type="auto"/>
        <w:tblLook w:val="04A0" w:firstRow="1" w:lastRow="0" w:firstColumn="1" w:lastColumn="0" w:noHBand="0" w:noVBand="1"/>
      </w:tblPr>
      <w:tblGrid>
        <w:gridCol w:w="8636"/>
      </w:tblGrid>
      <w:tr w:rsidR="006803EB" w14:paraId="23129FB0" w14:textId="77777777" w:rsidTr="006803EB">
        <w:trPr>
          <w:trHeight w:val="718"/>
        </w:trPr>
        <w:tc>
          <w:tcPr>
            <w:tcW w:w="0" w:type="auto"/>
            <w:vAlign w:val="center"/>
          </w:tcPr>
          <w:p w14:paraId="36C79E59" w14:textId="77777777" w:rsidR="006803EB" w:rsidRDefault="006803EB" w:rsidP="006803EB">
            <w:pPr>
              <w:spacing w:before="120" w:after="120" w:line="276" w:lineRule="auto"/>
              <w:jc w:val="both"/>
              <w:rPr>
                <w:noProof/>
              </w:rPr>
            </w:pPr>
            <w:r w:rsidRPr="005302EA">
              <w:rPr>
                <w:noProof/>
              </w:rPr>
              <w:t xml:space="preserve">“I have been thinking about something and would love some feedback. If a customer asks for a 100 K IOPS, however, they are OK with a 5 ms average latency. Does it mean I can assume 20 K IOPS at 1 ms latency? My limited logic is telling me that if in 1 ms (of time) I am doing X amount of jobs (IOPS) that should mean that in 2x that time I will be able to do double the job, so 100 K IOPS at 1 ms means 1M IOPS at 10 ms latency. Is there any formula to apply here? I have many use-cases where customers are more than OK with a 5 ms latency, so will that mean I can divide the IOPS requirement by 5 if I have IOPS numbers at 1 ms? [Answer] Nope. This reasoning is a bit too simplistic and does not match reality for a couple of reasons: Latency increases not linearly but tends to be more of a logarithmic curve with a hockey stick configuration. You may perfectly deliver 100 K IOPS at 1 ms and then after the breakpoint (could be 120 K IOPS) go straight in the 5-10 ms or more. It’s not because you can lift 40 kg in one second that you can lift 1,000 kg in 25 seconds. Also, other things come into play for latency, such as the size of the IO (block size), parallelism (how many IO can you do in parallel </w:t>
            </w:r>
            <w:r w:rsidRPr="005302EA">
              <w:rPr>
                <w:i/>
                <w:noProof/>
              </w:rPr>
              <w:t>versus</w:t>
            </w:r>
            <w:r w:rsidRPr="005302EA">
              <w:rPr>
                <w:noProof/>
              </w:rPr>
              <w:t xml:space="preserve"> single threaded IO), and probably a few others. It’s not linear, so you can’t just divide.”</w:t>
            </w:r>
          </w:p>
        </w:tc>
      </w:tr>
    </w:tbl>
    <w:p w14:paraId="1C84F73C" w14:textId="77777777" w:rsidR="006803EB" w:rsidRPr="0050469B" w:rsidRDefault="006803EB" w:rsidP="006803EB">
      <w:pPr>
        <w:pStyle w:val="Tese-Tabela-Caption"/>
      </w:pPr>
      <w:bookmarkStart w:id="1851" w:name="_Toc47384446"/>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6</w:t>
      </w:r>
      <w:r w:rsidRPr="0050469B">
        <w:rPr>
          <w:b/>
        </w:rPr>
        <w:fldChar w:fldCharType="end"/>
      </w:r>
      <w:r w:rsidRPr="0050469B">
        <w:rPr>
          <w:b/>
        </w:rPr>
        <w:t>.</w:t>
      </w:r>
      <w:r w:rsidRPr="0050469B">
        <w:t xml:space="preserve"> </w:t>
      </w:r>
      <w:r>
        <w:t xml:space="preserve">Cenário 3: os </w:t>
      </w:r>
      <w:r w:rsidRPr="00961BF7">
        <w:t xml:space="preserve">IOPS não são criados </w:t>
      </w:r>
      <w:r>
        <w:t xml:space="preserve">todos </w:t>
      </w:r>
      <w:r w:rsidRPr="00961BF7">
        <w:t>da mesma maneira</w:t>
      </w:r>
      <w:bookmarkEnd w:id="1851"/>
    </w:p>
    <w:p w14:paraId="340D7989" w14:textId="426C2EEA" w:rsidR="006803EB" w:rsidRDefault="006803EB" w:rsidP="006803EB">
      <w:pPr>
        <w:pStyle w:val="Tese-Tabela-Caption"/>
      </w:pPr>
      <w:r w:rsidRPr="0050469B">
        <w:rPr>
          <w:color w:val="000000"/>
        </w:rPr>
        <w:t>Fonte:</w:t>
      </w:r>
      <w:r>
        <w:t xml:space="preserve"> </w:t>
      </w:r>
      <w:r>
        <w:rPr>
          <w:rStyle w:val="Hyperlink"/>
          <w:color w:val="000000" w:themeColor="text1"/>
          <w:u w:val="none"/>
        </w:rPr>
        <w:fldChar w:fldCharType="begin" w:fldLock="1"/>
      </w:r>
      <w:r>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03FC5437" w14:textId="77777777" w:rsidR="006803EB" w:rsidRDefault="006803EB" w:rsidP="006803EB">
      <w:pPr>
        <w:pStyle w:val="Tese-Normal"/>
      </w:pPr>
      <w:r>
        <w:lastRenderedPageBreak/>
        <w:t xml:space="preserve">Conforme podemos observar na Tabela 6, um praticante busca utilizar os resultados de uma PoC e, de alguma forma, “normalizá-los”, de modo a serem utilizados em outra PoC, como por exemplo: se um equipamento é capaz de desempenhar 100.000 operações de I/O em 1 </w:t>
      </w:r>
      <w:proofErr w:type="spellStart"/>
      <w:r>
        <w:t>milisegundo</w:t>
      </w:r>
      <w:proofErr w:type="spellEnd"/>
      <w:r>
        <w:t xml:space="preserve">, será que posso assumir que esse equipamento também é capaz de desempenhar 1.000.000 das mesmas operações em um tempo mais longo, ou seja, 10 </w:t>
      </w:r>
      <w:proofErr w:type="spellStart"/>
      <w:r>
        <w:t>milisegundos</w:t>
      </w:r>
      <w:proofErr w:type="spellEnd"/>
      <w:r>
        <w:t>?</w:t>
      </w:r>
      <w:r w:rsidRPr="0021797D">
        <w:t xml:space="preserve"> </w:t>
      </w:r>
      <w:r>
        <w:t xml:space="preserve">Por outras palavras, notamos que a intenção desse praticante é utilizar a produção de um conhecimento que foi baseada em um contexto (100.000 IOPS em 1ms) e reutilizá-la em um outro contexto (1.000.000 IOPS em 10ms). </w:t>
      </w:r>
    </w:p>
    <w:p w14:paraId="0237747C" w14:textId="5BA8BD04" w:rsidR="006803EB" w:rsidRDefault="006803EB" w:rsidP="006803EB">
      <w:pPr>
        <w:pStyle w:val="Tese-Normal"/>
      </w:pPr>
      <w:r>
        <w:t xml:space="preserve">Apesar dessa produção de sentido ser uma verdade “até certo ponto” </w:t>
      </w:r>
      <w:r>
        <w:fldChar w:fldCharType="begin" w:fldLock="1"/>
      </w:r>
      <w:r w:rsidR="00913825">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e </w:t>
      </w:r>
      <w:r w:rsidRPr="00394B95">
        <w:t>específic</w:t>
      </w:r>
      <w:r>
        <w:t>a</w:t>
      </w:r>
      <w:r w:rsidRPr="00394B95">
        <w:t xml:space="preserve"> ao </w:t>
      </w:r>
      <w:r>
        <w:t xml:space="preserve">esse </w:t>
      </w:r>
      <w:r w:rsidRPr="00394B95">
        <w:t>contexto</w:t>
      </w:r>
      <w:r>
        <w:t xml:space="preserve"> (ou seja, 100.000 IOPS em 1ms), a intenção desse praticante é “transportar” esse conhecimento e caracterizá-lo como uma “verdade absoluta” para qualquer contexto. Nota-se que não questionamos os resultados (ou seja, o conhecimento A) produzidos durante a execução da atividade da PoC 1, mas perguntamos se esse conhecimento pode ser ‘transportado’ para um outro contexto, sem um conhecimento de suas partes (Figura 151).</w:t>
      </w:r>
    </w:p>
    <w:p w14:paraId="247C7CDC" w14:textId="77777777" w:rsidR="006803EB" w:rsidRDefault="006803EB" w:rsidP="006803EB">
      <w:pPr>
        <w:pStyle w:val="Tese-Figura"/>
      </w:pPr>
      <w:r w:rsidRPr="00330FA2">
        <w:rPr>
          <w:lang w:val="en-US"/>
        </w:rPr>
        <w:drawing>
          <wp:inline distT="0" distB="0" distL="0" distR="0" wp14:anchorId="4273259B" wp14:editId="5676714A">
            <wp:extent cx="5104738" cy="2315926"/>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37729" cy="2330893"/>
                    </a:xfrm>
                    <a:prstGeom prst="rect">
                      <a:avLst/>
                    </a:prstGeom>
                  </pic:spPr>
                </pic:pic>
              </a:graphicData>
            </a:graphic>
          </wp:inline>
        </w:drawing>
      </w:r>
    </w:p>
    <w:p w14:paraId="56CEC629" w14:textId="77777777" w:rsidR="006803EB" w:rsidRPr="002B4D19" w:rsidRDefault="006803EB" w:rsidP="006803EB">
      <w:pPr>
        <w:pStyle w:val="Tese-Caption"/>
        <w:rPr>
          <w:rStyle w:val="Hyperlink"/>
          <w:color w:val="000000" w:themeColor="text1"/>
          <w:u w:val="none"/>
        </w:rPr>
      </w:pPr>
      <w:bookmarkStart w:id="1852" w:name="_Toc47384603"/>
      <w:bookmarkStart w:id="1853" w:name="_Toc68458042"/>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1</w:t>
      </w:r>
      <w:r w:rsidRPr="002B4D19">
        <w:rPr>
          <w:b/>
          <w:bCs w:val="0"/>
        </w:rPr>
        <w:fldChar w:fldCharType="end"/>
      </w:r>
      <w:r w:rsidRPr="002B4D19">
        <w:rPr>
          <w:b/>
          <w:bCs w:val="0"/>
        </w:rPr>
        <w:t>.</w:t>
      </w:r>
      <w:r w:rsidRPr="002B4D19">
        <w:t xml:space="preserve"> Cenário </w:t>
      </w:r>
      <w:r>
        <w:t>3</w:t>
      </w:r>
      <w:r w:rsidRPr="002B4D19">
        <w:t xml:space="preserve">: </w:t>
      </w:r>
      <w:r>
        <w:t>será que podemos reutilizar os resultados da PoC</w:t>
      </w:r>
      <w:bookmarkEnd w:id="1852"/>
      <w:bookmarkEnd w:id="1853"/>
    </w:p>
    <w:p w14:paraId="5594F340" w14:textId="77777777" w:rsidR="006803EB" w:rsidRPr="002B4D19" w:rsidRDefault="006803EB" w:rsidP="006803EB">
      <w:pPr>
        <w:pStyle w:val="Tese-Caption"/>
      </w:pPr>
      <w:r w:rsidRPr="002B4D19">
        <w:rPr>
          <w:rStyle w:val="Hyperlink"/>
          <w:color w:val="000000" w:themeColor="text1"/>
          <w:u w:val="none"/>
        </w:rPr>
        <w:t>Fonte: Elaboração nossa.</w:t>
      </w:r>
    </w:p>
    <w:p w14:paraId="4E44CEB8" w14:textId="77777777" w:rsidR="006803EB" w:rsidRDefault="006803EB" w:rsidP="006803EB">
      <w:pPr>
        <w:pStyle w:val="Tese-Normal"/>
      </w:pPr>
      <w:r>
        <w:t xml:space="preserve">Mesmo se partimos de uma hipótese que o autor (ou seja, o praticante do contexto da PoC 1) conheça a formação dessa rede de conhecimento, esse conhecimento não foi divulgado (ou seja, nos seus resultados) de modo a contribuir para uma produção de sentido incorporando o todo e a relação com as suas partes. Por outras palavras, somente baseado no trecho acima, desconhecemos o contexto (ou seja, a formação dessa rede de </w:t>
      </w:r>
      <w:r>
        <w:lastRenderedPageBreak/>
        <w:t>conhecimento), onde a sua formação pode divergir da formação da rede de conhecimento da PoC 2 (veja um exemplo na Figura 152).</w:t>
      </w:r>
    </w:p>
    <w:p w14:paraId="40BB34F9" w14:textId="77777777" w:rsidR="006803EB" w:rsidRDefault="006803EB" w:rsidP="006803EB">
      <w:pPr>
        <w:pStyle w:val="Tese-Figura"/>
      </w:pPr>
      <w:r w:rsidRPr="00330FA2">
        <w:rPr>
          <w:lang w:val="en-US"/>
        </w:rPr>
        <w:drawing>
          <wp:inline distT="0" distB="0" distL="0" distR="0" wp14:anchorId="18E516C0" wp14:editId="27A688B0">
            <wp:extent cx="4548146" cy="1887834"/>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83378" cy="1985474"/>
                    </a:xfrm>
                    <a:prstGeom prst="rect">
                      <a:avLst/>
                    </a:prstGeom>
                  </pic:spPr>
                </pic:pic>
              </a:graphicData>
            </a:graphic>
          </wp:inline>
        </w:drawing>
      </w:r>
    </w:p>
    <w:p w14:paraId="68EBFCE9" w14:textId="77777777" w:rsidR="006803EB" w:rsidRPr="002B4D19" w:rsidRDefault="006803EB" w:rsidP="006803EB">
      <w:pPr>
        <w:pStyle w:val="Tese-Caption"/>
        <w:rPr>
          <w:rStyle w:val="Hyperlink"/>
          <w:color w:val="000000" w:themeColor="text1"/>
          <w:u w:val="none"/>
        </w:rPr>
      </w:pPr>
      <w:bookmarkStart w:id="1854" w:name="_Toc47384604"/>
      <w:bookmarkStart w:id="1855" w:name="_Toc68458043"/>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2</w:t>
      </w:r>
      <w:r w:rsidRPr="002B4D19">
        <w:rPr>
          <w:b/>
          <w:bCs w:val="0"/>
        </w:rPr>
        <w:fldChar w:fldCharType="end"/>
      </w:r>
      <w:r w:rsidRPr="002B4D19">
        <w:rPr>
          <w:b/>
          <w:bCs w:val="0"/>
        </w:rPr>
        <w:t>.</w:t>
      </w:r>
      <w:r w:rsidRPr="002B4D19">
        <w:t xml:space="preserve"> Cenário </w:t>
      </w:r>
      <w:r>
        <w:t>3</w:t>
      </w:r>
      <w:r w:rsidRPr="002B4D19">
        <w:t xml:space="preserve">: </w:t>
      </w:r>
      <w:r>
        <w:t>diferentes redes de conhecimento em duas atividades da PoC</w:t>
      </w:r>
      <w:bookmarkEnd w:id="1854"/>
      <w:bookmarkEnd w:id="1855"/>
    </w:p>
    <w:p w14:paraId="40526949" w14:textId="77777777" w:rsidR="006803EB" w:rsidRPr="002B4D19" w:rsidRDefault="006803EB" w:rsidP="006803EB">
      <w:pPr>
        <w:pStyle w:val="Tese-Caption"/>
      </w:pPr>
      <w:r w:rsidRPr="002B4D19">
        <w:rPr>
          <w:rStyle w:val="Hyperlink"/>
          <w:color w:val="000000" w:themeColor="text1"/>
          <w:u w:val="none"/>
        </w:rPr>
        <w:t>Fonte: Elaboração nossa.</w:t>
      </w:r>
    </w:p>
    <w:p w14:paraId="349DEBEA" w14:textId="77777777" w:rsidR="006803EB" w:rsidRDefault="006803EB" w:rsidP="006803EB">
      <w:pPr>
        <w:pStyle w:val="Tese-Normal"/>
        <w:rPr>
          <w:noProof/>
        </w:rPr>
      </w:pPr>
      <w:r>
        <w:rPr>
          <w:noProof/>
        </w:rPr>
        <w:t xml:space="preserve">Conforme podemos observar na Figura 152, apresentamos um cenário na PoC, que apesar de ambas atividades da PoC se basearem na mesma solução de armazenamento de dados, observamos diferentes formações de suas redes de conhecimento. </w:t>
      </w:r>
    </w:p>
    <w:p w14:paraId="2970340B" w14:textId="77777777" w:rsidR="006803EB" w:rsidRDefault="006803EB" w:rsidP="006803EB">
      <w:pPr>
        <w:pStyle w:val="Tese-Normal"/>
        <w:rPr>
          <w:noProof/>
        </w:rPr>
      </w:pPr>
      <w:r>
        <w:rPr>
          <w:noProof/>
        </w:rPr>
        <w:t>A seguir, apresentamos a rede de conhecimento da PoC 1 (ou seja, os nós e suas conexões):</w:t>
      </w:r>
    </w:p>
    <w:p w14:paraId="50896123" w14:textId="77777777" w:rsidR="006803EB" w:rsidRPr="008276F6" w:rsidRDefault="006803EB" w:rsidP="006803EB">
      <w:pPr>
        <w:pStyle w:val="Tese-Lista"/>
        <w:rPr>
          <w:noProof/>
          <w:lang w:val="pt-BR"/>
        </w:rPr>
      </w:pPr>
      <w:r w:rsidRPr="008276F6">
        <w:rPr>
          <w:noProof/>
          <w:lang w:val="pt-BR"/>
        </w:rPr>
        <w:t>A rede de conhecimento da PoC 1 possui 4 nós e 3 conexões.</w:t>
      </w:r>
    </w:p>
    <w:p w14:paraId="41605F12" w14:textId="77777777" w:rsidR="006803EB" w:rsidRPr="008276F6" w:rsidRDefault="006803EB" w:rsidP="006803EB">
      <w:pPr>
        <w:pStyle w:val="Tese-Lista"/>
        <w:rPr>
          <w:noProof/>
          <w:lang w:val="pt-BR"/>
        </w:rPr>
      </w:pPr>
      <w:r w:rsidRPr="008276F6">
        <w:rPr>
          <w:noProof/>
          <w:lang w:val="pt-BR"/>
        </w:rPr>
        <w:t>O nó P corresponde ao autor original dos resultados (ou seja, um praticante no contexto da PoC).</w:t>
      </w:r>
    </w:p>
    <w:p w14:paraId="292C09D6" w14:textId="77777777" w:rsidR="006803EB" w:rsidRPr="008276F6" w:rsidRDefault="006803EB" w:rsidP="006803EB">
      <w:pPr>
        <w:pStyle w:val="Tese-Lista"/>
        <w:rPr>
          <w:noProof/>
          <w:lang w:val="pt-BR"/>
        </w:rPr>
      </w:pPr>
      <w:r w:rsidRPr="008276F6">
        <w:rPr>
          <w:noProof/>
          <w:lang w:val="pt-BR"/>
        </w:rPr>
        <w:t xml:space="preserve">O nó F corresponde uma ferramenta de </w:t>
      </w:r>
      <w:r w:rsidRPr="008276F6">
        <w:rPr>
          <w:i/>
          <w:iCs/>
          <w:noProof/>
          <w:lang w:val="pt-BR"/>
        </w:rPr>
        <w:t>software</w:t>
      </w:r>
      <w:r w:rsidRPr="008276F6">
        <w:rPr>
          <w:noProof/>
          <w:lang w:val="pt-BR"/>
        </w:rPr>
        <w:t xml:space="preserve"> de simulação de I/O utilizada para a geração das operações de leitura e escrita no sistema de armazenamento de dados.</w:t>
      </w:r>
    </w:p>
    <w:p w14:paraId="1982177C" w14:textId="77777777" w:rsidR="006803EB" w:rsidRPr="008276F6" w:rsidRDefault="006803EB" w:rsidP="006803EB">
      <w:pPr>
        <w:pStyle w:val="Tese-Lista"/>
        <w:rPr>
          <w:noProof/>
          <w:lang w:val="pt-BR"/>
        </w:rPr>
      </w:pPr>
      <w:r w:rsidRPr="008276F6">
        <w:rPr>
          <w:noProof/>
          <w:lang w:val="pt-BR"/>
        </w:rPr>
        <w:t>A conexão do nó P para o nó F representa as interações desse praticante com a ferramenta de simulação de I/O.</w:t>
      </w:r>
    </w:p>
    <w:p w14:paraId="2ECBA120"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r>
        <w:rPr>
          <w:noProof/>
          <w:lang w:val="pt-BR"/>
        </w:rPr>
        <w:t xml:space="preserve"> [nome fictício]</w:t>
      </w:r>
      <w:r w:rsidRPr="008276F6">
        <w:rPr>
          <w:noProof/>
          <w:lang w:val="pt-BR"/>
        </w:rPr>
        <w:t>)</w:t>
      </w:r>
      <w:r>
        <w:rPr>
          <w:noProof/>
          <w:lang w:val="pt-BR"/>
        </w:rPr>
        <w:t>.</w:t>
      </w:r>
    </w:p>
    <w:p w14:paraId="54F1217D"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419EA295" w14:textId="77777777" w:rsidR="006803EB" w:rsidRPr="008276F6" w:rsidRDefault="006803EB" w:rsidP="006803EB">
      <w:pPr>
        <w:pStyle w:val="Tese-Lista"/>
        <w:rPr>
          <w:noProof/>
          <w:lang w:val="pt-BR"/>
        </w:rPr>
      </w:pPr>
      <w:r w:rsidRPr="008276F6">
        <w:rPr>
          <w:noProof/>
          <w:lang w:val="pt-BR"/>
        </w:rPr>
        <w:t xml:space="preserve">O nó </w:t>
      </w:r>
      <w:r>
        <w:rPr>
          <w:noProof/>
          <w:lang w:val="pt-BR"/>
        </w:rPr>
        <w:t>R</w:t>
      </w:r>
      <w:r w:rsidRPr="008276F6">
        <w:rPr>
          <w:noProof/>
          <w:lang w:val="pt-BR"/>
        </w:rPr>
        <w:t xml:space="preserve"> representa os resultados obtidos durante a execução dessa PoC</w:t>
      </w:r>
      <w:r>
        <w:rPr>
          <w:noProof/>
          <w:lang w:val="pt-BR"/>
        </w:rPr>
        <w:t xml:space="preserve"> (ou seja, 2M de IOPS em um tempo de resposta de 0.4ms)</w:t>
      </w:r>
      <w:r w:rsidRPr="008276F6">
        <w:rPr>
          <w:noProof/>
          <w:lang w:val="pt-BR"/>
        </w:rPr>
        <w:t>.</w:t>
      </w:r>
    </w:p>
    <w:p w14:paraId="7DD016BA" w14:textId="77777777" w:rsidR="006803EB" w:rsidRPr="008276F6" w:rsidRDefault="006803EB" w:rsidP="006803EB">
      <w:pPr>
        <w:pStyle w:val="Tese-Lista"/>
        <w:rPr>
          <w:noProof/>
          <w:lang w:val="pt-BR"/>
        </w:rPr>
      </w:pPr>
      <w:r w:rsidRPr="008276F6">
        <w:rPr>
          <w:noProof/>
          <w:lang w:val="pt-BR"/>
        </w:rPr>
        <w:t xml:space="preserve">A conexão do nó A para o nó </w:t>
      </w:r>
      <w:r>
        <w:rPr>
          <w:noProof/>
          <w:lang w:val="pt-BR"/>
        </w:rPr>
        <w:t>R</w:t>
      </w:r>
      <w:r w:rsidRPr="008276F6">
        <w:rPr>
          <w:noProof/>
          <w:lang w:val="pt-BR"/>
        </w:rPr>
        <w:t xml:space="preserve"> representa a produção das operações de I/O no sistema de armazenamento de dados.</w:t>
      </w:r>
    </w:p>
    <w:p w14:paraId="3304CD4A" w14:textId="77777777" w:rsidR="006803EB" w:rsidRDefault="006803EB" w:rsidP="006803EB">
      <w:pPr>
        <w:pStyle w:val="Tese-Normal"/>
        <w:rPr>
          <w:noProof/>
        </w:rPr>
      </w:pPr>
      <w:r>
        <w:rPr>
          <w:noProof/>
        </w:rPr>
        <w:lastRenderedPageBreak/>
        <w:t>Da mesma forma, a rede de conhecimento da PoC 2 (ou seja, os nós e suas conexões):</w:t>
      </w:r>
    </w:p>
    <w:p w14:paraId="5A446320" w14:textId="77777777" w:rsidR="006803EB" w:rsidRPr="004033E1" w:rsidRDefault="006803EB" w:rsidP="006803EB">
      <w:pPr>
        <w:pStyle w:val="Tese-Lista"/>
        <w:rPr>
          <w:noProof/>
          <w:lang w:val="pt-BR"/>
        </w:rPr>
      </w:pPr>
      <w:r w:rsidRPr="004033E1">
        <w:rPr>
          <w:noProof/>
          <w:lang w:val="pt-BR"/>
        </w:rPr>
        <w:t>A rede de conhecimento da PoC 2 possui 8 nós e 7 conexões.</w:t>
      </w:r>
    </w:p>
    <w:p w14:paraId="0C9BBB43" w14:textId="77777777" w:rsidR="006803EB" w:rsidRPr="004033E1" w:rsidRDefault="006803EB" w:rsidP="006803EB">
      <w:pPr>
        <w:pStyle w:val="Tese-Lista"/>
        <w:rPr>
          <w:noProof/>
          <w:lang w:val="pt-BR"/>
        </w:rPr>
      </w:pPr>
      <w:r w:rsidRPr="004033E1">
        <w:rPr>
          <w:noProof/>
          <w:lang w:val="pt-BR"/>
        </w:rPr>
        <w:t>O nó P corresponde um diferente ator no mundo da PoC (ou seja, um praticante no contexto da PoC).</w:t>
      </w:r>
    </w:p>
    <w:p w14:paraId="4D6BBDC0" w14:textId="77777777" w:rsidR="006803EB" w:rsidRPr="004033E1" w:rsidRDefault="006803EB" w:rsidP="006803EB">
      <w:pPr>
        <w:pStyle w:val="Tese-Lista"/>
        <w:rPr>
          <w:noProof/>
          <w:lang w:val="pt-BR"/>
        </w:rPr>
      </w:pPr>
      <w:r w:rsidRPr="004033E1">
        <w:rPr>
          <w:noProof/>
          <w:lang w:val="pt-BR"/>
        </w:rPr>
        <w:t xml:space="preserve">O nó F corresponde </w:t>
      </w:r>
      <w:r w:rsidRPr="007003AB">
        <w:rPr>
          <w:b/>
          <w:bCs/>
          <w:noProof/>
          <w:lang w:val="pt-BR"/>
        </w:rPr>
        <w:t xml:space="preserve">a uma diferente ferramenta </w:t>
      </w:r>
      <w:r>
        <w:rPr>
          <w:noProof/>
          <w:lang w:val="pt-BR"/>
        </w:rPr>
        <w:t xml:space="preserve">(nossa ênfase) </w:t>
      </w:r>
      <w:r w:rsidRPr="00AB1194">
        <w:rPr>
          <w:noProof/>
          <w:lang w:val="pt-BR"/>
        </w:rPr>
        <w:t xml:space="preserve">de </w:t>
      </w:r>
      <w:r w:rsidRPr="00AB1194">
        <w:rPr>
          <w:i/>
          <w:iCs/>
          <w:noProof/>
          <w:lang w:val="pt-BR"/>
        </w:rPr>
        <w:t>software</w:t>
      </w:r>
      <w:r w:rsidRPr="00AB1194">
        <w:rPr>
          <w:noProof/>
          <w:lang w:val="pt-BR"/>
        </w:rPr>
        <w:t xml:space="preserve"> de simulação de I/O</w:t>
      </w:r>
      <w:r w:rsidRPr="004033E1">
        <w:rPr>
          <w:noProof/>
          <w:lang w:val="pt-BR"/>
        </w:rPr>
        <w:t xml:space="preserve"> utilizada para a geração das operações de leitura e escrita no sistema de armazenamento de dados (ou seja, a aplicação Fat-Burner versão 1.0)</w:t>
      </w:r>
    </w:p>
    <w:p w14:paraId="395B425F" w14:textId="77777777" w:rsidR="006803EB" w:rsidRPr="004033E1" w:rsidRDefault="006803EB" w:rsidP="006803EB">
      <w:pPr>
        <w:pStyle w:val="Tese-Lista"/>
        <w:rPr>
          <w:noProof/>
          <w:lang w:val="pt-BR"/>
        </w:rPr>
      </w:pPr>
      <w:r w:rsidRPr="004033E1">
        <w:rPr>
          <w:noProof/>
          <w:lang w:val="pt-BR"/>
        </w:rPr>
        <w:t>A conexão do nó P para o nó F representa as interações desse praticante com essa ferramenta de simulação de I/O.</w:t>
      </w:r>
    </w:p>
    <w:p w14:paraId="7D0E0542" w14:textId="77777777" w:rsidR="006803EB" w:rsidRPr="004033E1" w:rsidRDefault="006803EB" w:rsidP="006803EB">
      <w:pPr>
        <w:pStyle w:val="Tese-Lista"/>
        <w:rPr>
          <w:noProof/>
          <w:lang w:val="pt-BR"/>
        </w:rPr>
      </w:pPr>
      <w:r w:rsidRPr="004033E1">
        <w:rPr>
          <w:noProof/>
          <w:lang w:val="pt-BR"/>
        </w:rPr>
        <w:t xml:space="preserve">O nó B representa a quantidade de </w:t>
      </w:r>
      <w:r w:rsidRPr="004033E1">
        <w:rPr>
          <w:i/>
          <w:iCs/>
          <w:noProof/>
          <w:lang w:val="pt-BR"/>
        </w:rPr>
        <w:t>threads</w:t>
      </w:r>
      <w:r w:rsidRPr="004033E1">
        <w:rPr>
          <w:noProof/>
          <w:lang w:val="pt-BR"/>
        </w:rPr>
        <w:t xml:space="preserve"> a ser utilizada pela ferramenta de simulação de I/O.</w:t>
      </w:r>
    </w:p>
    <w:p w14:paraId="1DECB183" w14:textId="77777777" w:rsidR="006803EB" w:rsidRPr="004033E1" w:rsidRDefault="006803EB" w:rsidP="006803EB">
      <w:pPr>
        <w:pStyle w:val="Tese-Lista"/>
        <w:rPr>
          <w:noProof/>
          <w:lang w:val="pt-BR"/>
        </w:rPr>
      </w:pPr>
      <w:r w:rsidRPr="004033E1">
        <w:rPr>
          <w:noProof/>
          <w:lang w:val="pt-BR"/>
        </w:rPr>
        <w:t xml:space="preserve">A conexão do nó B para o nó A representa a interação dessa quantidade de </w:t>
      </w:r>
      <w:r w:rsidRPr="004033E1">
        <w:rPr>
          <w:i/>
          <w:iCs/>
          <w:noProof/>
          <w:lang w:val="pt-BR"/>
        </w:rPr>
        <w:t>threads</w:t>
      </w:r>
      <w:r w:rsidRPr="004033E1">
        <w:rPr>
          <w:noProof/>
          <w:lang w:val="pt-BR"/>
        </w:rPr>
        <w:t xml:space="preserve"> para com a ferramenta de simulação de I/O.</w:t>
      </w:r>
    </w:p>
    <w:p w14:paraId="1C629DDF" w14:textId="77777777" w:rsidR="006803EB" w:rsidRPr="004033E1" w:rsidRDefault="006803EB" w:rsidP="006803EB">
      <w:pPr>
        <w:pStyle w:val="Tese-Lista"/>
        <w:rPr>
          <w:noProof/>
          <w:lang w:val="pt-BR"/>
        </w:rPr>
      </w:pPr>
      <w:r w:rsidRPr="004033E1">
        <w:rPr>
          <w:noProof/>
          <w:lang w:val="pt-BR"/>
        </w:rPr>
        <w:t xml:space="preserve">O nó C representa a porcentagem </w:t>
      </w:r>
      <w:r>
        <w:rPr>
          <w:noProof/>
          <w:lang w:val="pt-BR"/>
        </w:rPr>
        <w:t>dos acessos</w:t>
      </w:r>
      <w:r w:rsidRPr="004033E1">
        <w:rPr>
          <w:noProof/>
          <w:lang w:val="pt-BR"/>
        </w:rPr>
        <w:t xml:space="preserve"> aleatóri</w:t>
      </w:r>
      <w:r>
        <w:rPr>
          <w:noProof/>
          <w:lang w:val="pt-BR"/>
        </w:rPr>
        <w:t>o</w:t>
      </w:r>
      <w:r w:rsidRPr="004033E1">
        <w:rPr>
          <w:noProof/>
          <w:lang w:val="pt-BR"/>
        </w:rPr>
        <w:t>s (randômic</w:t>
      </w:r>
      <w:r>
        <w:rPr>
          <w:noProof/>
          <w:lang w:val="pt-BR"/>
        </w:rPr>
        <w:t>o</w:t>
      </w:r>
      <w:r w:rsidRPr="004033E1">
        <w:rPr>
          <w:noProof/>
          <w:lang w:val="pt-BR"/>
        </w:rPr>
        <w:t>s) a ser utilizad</w:t>
      </w:r>
      <w:r>
        <w:rPr>
          <w:noProof/>
          <w:lang w:val="pt-BR"/>
        </w:rPr>
        <w:t>a</w:t>
      </w:r>
      <w:r w:rsidRPr="004033E1">
        <w:rPr>
          <w:noProof/>
          <w:lang w:val="pt-BR"/>
        </w:rPr>
        <w:t xml:space="preserve"> pelas </w:t>
      </w:r>
      <w:r w:rsidRPr="004033E1">
        <w:rPr>
          <w:i/>
          <w:iCs/>
          <w:noProof/>
          <w:lang w:val="pt-BR"/>
        </w:rPr>
        <w:t>threads</w:t>
      </w:r>
      <w:r w:rsidRPr="004033E1">
        <w:rPr>
          <w:noProof/>
          <w:lang w:val="pt-BR"/>
        </w:rPr>
        <w:t xml:space="preserve"> na ferramenta de simulação de I/O.</w:t>
      </w:r>
    </w:p>
    <w:p w14:paraId="0E4F3F18" w14:textId="77777777" w:rsidR="006803EB" w:rsidRDefault="006803EB" w:rsidP="006803EB">
      <w:pPr>
        <w:pStyle w:val="Tese-Lista"/>
        <w:rPr>
          <w:noProof/>
          <w:lang w:val="pt-BR"/>
        </w:rPr>
      </w:pPr>
      <w:r w:rsidRPr="004033E1">
        <w:rPr>
          <w:noProof/>
          <w:lang w:val="pt-BR"/>
        </w:rPr>
        <w:t xml:space="preserve">A conexão do nó C para o nó B representa </w:t>
      </w:r>
      <w:r>
        <w:rPr>
          <w:noProof/>
          <w:lang w:val="pt-BR"/>
        </w:rPr>
        <w:t>a</w:t>
      </w:r>
      <w:r w:rsidRPr="004033E1">
        <w:rPr>
          <w:noProof/>
          <w:lang w:val="pt-BR"/>
        </w:rPr>
        <w:t xml:space="preserve"> passage</w:t>
      </w:r>
      <w:r>
        <w:rPr>
          <w:noProof/>
          <w:lang w:val="pt-BR"/>
        </w:rPr>
        <w:t>m de informações da porcentagem dos acessos randômicas para o conjunto de threads.</w:t>
      </w:r>
    </w:p>
    <w:p w14:paraId="11342F59" w14:textId="77777777" w:rsidR="006803EB" w:rsidRDefault="006803EB" w:rsidP="006803EB">
      <w:pPr>
        <w:pStyle w:val="Tese-Lista"/>
        <w:rPr>
          <w:noProof/>
          <w:lang w:val="pt-BR"/>
        </w:rPr>
      </w:pPr>
      <w:r w:rsidRPr="004033E1">
        <w:rPr>
          <w:noProof/>
          <w:lang w:val="pt-BR"/>
        </w:rPr>
        <w:t>O nó D representa a porcentagem dos acessos não aleatórios (sequenciais) a ser utilizada pelas threads na ferramenta de simulação de I/O.</w:t>
      </w:r>
    </w:p>
    <w:p w14:paraId="1A092294" w14:textId="77777777" w:rsidR="006803EB" w:rsidRDefault="006803EB" w:rsidP="006803EB">
      <w:pPr>
        <w:pStyle w:val="Tese-Lista"/>
        <w:rPr>
          <w:noProof/>
          <w:lang w:val="pt-BR"/>
        </w:rPr>
      </w:pPr>
      <w:r w:rsidRPr="004033E1">
        <w:rPr>
          <w:noProof/>
          <w:lang w:val="pt-BR"/>
        </w:rPr>
        <w:t xml:space="preserve">A conexão do nó </w:t>
      </w:r>
      <w:r>
        <w:rPr>
          <w:noProof/>
          <w:lang w:val="pt-BR"/>
        </w:rPr>
        <w:t>D</w:t>
      </w:r>
      <w:r w:rsidRPr="004033E1">
        <w:rPr>
          <w:noProof/>
          <w:lang w:val="pt-BR"/>
        </w:rPr>
        <w:t xml:space="preserve"> para o nó B representa </w:t>
      </w:r>
      <w:r>
        <w:rPr>
          <w:noProof/>
          <w:lang w:val="pt-BR"/>
        </w:rPr>
        <w:t>a</w:t>
      </w:r>
      <w:r w:rsidRPr="004033E1">
        <w:rPr>
          <w:noProof/>
          <w:lang w:val="pt-BR"/>
        </w:rPr>
        <w:t xml:space="preserve"> passage</w:t>
      </w:r>
      <w:r>
        <w:rPr>
          <w:noProof/>
          <w:lang w:val="pt-BR"/>
        </w:rPr>
        <w:t>m de informações da porcentagem dos acessos sequenciais para o conjunto de threads.</w:t>
      </w:r>
    </w:p>
    <w:p w14:paraId="6B8058E9" w14:textId="77777777" w:rsidR="006803EB" w:rsidRDefault="006803EB" w:rsidP="006803EB">
      <w:pPr>
        <w:pStyle w:val="Tese-Lista"/>
        <w:rPr>
          <w:noProof/>
          <w:lang w:val="pt-BR"/>
        </w:rPr>
      </w:pPr>
      <w:r>
        <w:rPr>
          <w:noProof/>
          <w:lang w:val="pt-BR"/>
        </w:rPr>
        <w:t>O nó E representa a porcentagem das operações de leitura e escrita a serem utilizadas pelas threads na ferramenta de simulação de I/O.</w:t>
      </w:r>
    </w:p>
    <w:p w14:paraId="35DFD7FC" w14:textId="77777777" w:rsidR="006803EB" w:rsidRDefault="006803EB" w:rsidP="006803EB">
      <w:pPr>
        <w:pStyle w:val="Tese-Lista"/>
        <w:rPr>
          <w:noProof/>
          <w:lang w:val="pt-BR"/>
        </w:rPr>
      </w:pPr>
      <w:r>
        <w:rPr>
          <w:noProof/>
          <w:lang w:val="pt-BR"/>
        </w:rPr>
        <w:t>A conexão do nó E para o nó B representa a passagem de informações em relação a quantidade de operações de leitura e escrita para o conjunto de threads.</w:t>
      </w:r>
    </w:p>
    <w:p w14:paraId="676DA367"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p>
    <w:p w14:paraId="7422A3D8"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6FF49837" w14:textId="77777777" w:rsidR="006803EB" w:rsidRPr="005C465C" w:rsidRDefault="006803EB" w:rsidP="006803EB">
      <w:pPr>
        <w:pStyle w:val="Tese-Lista"/>
        <w:rPr>
          <w:noProof/>
          <w:lang w:val="pt-BR"/>
        </w:rPr>
      </w:pPr>
      <w:r w:rsidRPr="008276F6">
        <w:rPr>
          <w:noProof/>
          <w:lang w:val="pt-BR"/>
        </w:rPr>
        <w:t>A conexão do nó A para o nó F representa a produção das operações de I/O no sistema de armazenamento de dados.</w:t>
      </w:r>
    </w:p>
    <w:p w14:paraId="158074D6" w14:textId="77777777" w:rsidR="006803EB" w:rsidRDefault="006803EB" w:rsidP="006803EB">
      <w:pPr>
        <w:pStyle w:val="Tese-Normal"/>
        <w:rPr>
          <w:noProof/>
        </w:rPr>
      </w:pPr>
      <w:r>
        <w:rPr>
          <w:noProof/>
        </w:rPr>
        <w:lastRenderedPageBreak/>
        <w:t xml:space="preserve">Fundamentados na hermenêutica filosófica de Gadamer, destacamos que o trabalho do intérprete (ou seja, o praticante no contexto da PoC 2) não é simplesmente reproduzir o interlocutor (ou seja, os resultados de uma outra PoC) que ele interpreta, mas também afirmar sua posição de como e quando achar adequado fazê-lo </w:t>
      </w:r>
      <w:r w:rsidRPr="005C465C">
        <w:rPr>
          <w:noProof/>
        </w:rPr>
        <w:t>(Gadamer, 1999)</w:t>
      </w:r>
      <w:r>
        <w:rPr>
          <w:noProof/>
        </w:rPr>
        <w:t xml:space="preserve">. </w:t>
      </w:r>
    </w:p>
    <w:p w14:paraId="7C0EFD25" w14:textId="77777777" w:rsidR="006803EB" w:rsidRDefault="006803EB" w:rsidP="006803EB">
      <w:pPr>
        <w:pStyle w:val="Tese-Normal"/>
        <w:rPr>
          <w:noProof/>
        </w:rPr>
      </w:pPr>
      <w:r>
        <w:rPr>
          <w:noProof/>
        </w:rPr>
        <w:t xml:space="preserve">Portanto, entendemos a relevância na produção de conhecimento na PoC 1 e, entendemos até certo ponto, a sua reutilização, </w:t>
      </w:r>
      <w:r w:rsidRPr="003955B4">
        <w:rPr>
          <w:b/>
          <w:bCs/>
          <w:noProof/>
        </w:rPr>
        <w:t>não</w:t>
      </w:r>
      <w:r>
        <w:rPr>
          <w:noProof/>
        </w:rPr>
        <w:t xml:space="preserve"> </w:t>
      </w:r>
      <w:r w:rsidRPr="00F03A0E">
        <w:rPr>
          <w:b/>
          <w:bCs/>
          <w:noProof/>
        </w:rPr>
        <w:t>como uma verdade absoluta e inquestionável</w:t>
      </w:r>
      <w:r>
        <w:rPr>
          <w:noProof/>
        </w:rPr>
        <w:t xml:space="preserve"> (nossa ênfase) em qualquer contexto, mas como uma experiência de modo a contribuir para que os praticantes no contexto da PoC “pensem” a respeito de um passado e busquem entender se experiências passadas possam ser “conectadas” na rede de conhecimento atual na PoC. </w:t>
      </w:r>
    </w:p>
    <w:p w14:paraId="6612789D" w14:textId="77777777" w:rsidR="006803EB" w:rsidRDefault="006803EB" w:rsidP="006803EB">
      <w:pPr>
        <w:pStyle w:val="Tese-Normal"/>
        <w:rPr>
          <w:noProof/>
        </w:rPr>
      </w:pPr>
      <w:r>
        <w:rPr>
          <w:noProof/>
        </w:rPr>
        <w:t xml:space="preserve">Por outras palavras, uma simples mudança na formação da rede de conhecimento da PoC (como por exemplo, uma diferente parametrização na ferramenta de </w:t>
      </w:r>
      <w:r w:rsidRPr="003955B4">
        <w:rPr>
          <w:i/>
          <w:iCs/>
          <w:noProof/>
        </w:rPr>
        <w:t>software</w:t>
      </w:r>
      <w:r>
        <w:rPr>
          <w:noProof/>
        </w:rPr>
        <w:t xml:space="preserve"> para a geração de I/O ou o tempo médio de resposta calculado das operações de leitura e escrita) pode provocar uma mudança na composição dos resultados finais e contribuir para o aumento da probabilidade do efeito dominó no contexto da PoC </w:t>
      </w:r>
      <w:r>
        <w:rPr>
          <w:noProof/>
        </w:rPr>
        <w:fldChar w:fldCharType="begin" w:fldLock="1"/>
      </w:r>
      <w:r>
        <w:rPr>
          <w:noProof/>
        </w:rPr>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Pr>
          <w:noProof/>
        </w:rPr>
        <w:fldChar w:fldCharType="separate"/>
      </w:r>
      <w:r w:rsidRPr="00F03A0E">
        <w:rPr>
          <w:noProof/>
        </w:rPr>
        <w:t>(Neto et al., 2018)</w:t>
      </w:r>
      <w:r>
        <w:rPr>
          <w:noProof/>
        </w:rPr>
        <w:fldChar w:fldCharType="end"/>
      </w:r>
      <w:r>
        <w:rPr>
          <w:noProof/>
        </w:rPr>
        <w:t xml:space="preserve">, pois esses resultados vivem dentro de um contexto e não podemos simplesmente extraí-los e transportá-los para um mundo diferente sem o conhecimento de suas partes (ou seja, seu passado e seu futuro). </w:t>
      </w:r>
    </w:p>
    <w:p w14:paraId="6DAA08C2" w14:textId="77777777" w:rsidR="006803EB" w:rsidRDefault="006803EB" w:rsidP="006803EB">
      <w:pPr>
        <w:pStyle w:val="Tese-Normal"/>
      </w:pPr>
      <w:r>
        <w:rPr>
          <w:noProof/>
        </w:rPr>
        <w:t xml:space="preserve">Entretanto, fundamentados no princípio da suspeita que requer uma </w:t>
      </w:r>
      <w:r w:rsidRPr="00E54ED7">
        <w:t>“</w:t>
      </w:r>
      <w:proofErr w:type="spellStart"/>
      <w:r w:rsidRPr="00E54ED7">
        <w:t>sensitivity</w:t>
      </w:r>
      <w:proofErr w:type="spellEnd"/>
      <w:r w:rsidRPr="00E54ED7">
        <w:t xml:space="preserve"> </w:t>
      </w:r>
      <w:proofErr w:type="spellStart"/>
      <w:r w:rsidRPr="00E54ED7">
        <w:t>to</w:t>
      </w:r>
      <w:proofErr w:type="spellEnd"/>
      <w:r w:rsidRPr="00E54ED7">
        <w:t xml:space="preserve"> </w:t>
      </w:r>
      <w:proofErr w:type="spellStart"/>
      <w:r w:rsidRPr="00E54ED7">
        <w:t>possible</w:t>
      </w:r>
      <w:proofErr w:type="spellEnd"/>
      <w:r w:rsidRPr="00E54ED7">
        <w:t xml:space="preserve"> ‘</w:t>
      </w:r>
      <w:proofErr w:type="spellStart"/>
      <w:r w:rsidRPr="00E54ED7">
        <w:t>biases</w:t>
      </w:r>
      <w:proofErr w:type="spellEnd"/>
      <w:r w:rsidRPr="00E54ED7">
        <w:t xml:space="preserve">’ </w:t>
      </w:r>
      <w:proofErr w:type="spellStart"/>
      <w:r w:rsidRPr="00E54ED7">
        <w:t>and</w:t>
      </w:r>
      <w:proofErr w:type="spellEnd"/>
      <w:r w:rsidRPr="00E54ED7">
        <w:t xml:space="preserve"> </w:t>
      </w:r>
      <w:proofErr w:type="spellStart"/>
      <w:r w:rsidRPr="00E54ED7">
        <w:t>systematic</w:t>
      </w:r>
      <w:proofErr w:type="spellEnd"/>
      <w:r w:rsidRPr="00E54ED7">
        <w:t xml:space="preserve"> ‘</w:t>
      </w:r>
      <w:proofErr w:type="spellStart"/>
      <w:r w:rsidRPr="00E54ED7">
        <w:t>distortions</w:t>
      </w:r>
      <w:proofErr w:type="spellEnd"/>
      <w:r w:rsidRPr="00E54ED7">
        <w:t xml:space="preserve">’ in </w:t>
      </w:r>
      <w:proofErr w:type="spellStart"/>
      <w:r w:rsidRPr="00E54ED7">
        <w:t>the</w:t>
      </w:r>
      <w:proofErr w:type="spellEnd"/>
      <w:r w:rsidRPr="00E54ED7">
        <w:t xml:space="preserve"> </w:t>
      </w:r>
      <w:proofErr w:type="spellStart"/>
      <w:r w:rsidRPr="00E54ED7">
        <w:t>narratives</w:t>
      </w:r>
      <w:proofErr w:type="spellEnd"/>
      <w:r w:rsidRPr="00E54ED7">
        <w:t xml:space="preserve"> </w:t>
      </w:r>
      <w:proofErr w:type="spellStart"/>
      <w:r w:rsidRPr="00E54ED7">
        <w:t>collected</w:t>
      </w:r>
      <w:proofErr w:type="spellEnd"/>
      <w:r w:rsidRPr="00E54ED7">
        <w:t xml:space="preserve"> from </w:t>
      </w:r>
      <w:proofErr w:type="spellStart"/>
      <w:r w:rsidRPr="00E54ED7">
        <w:t>the</w:t>
      </w:r>
      <w:proofErr w:type="spellEnd"/>
      <w:r w:rsidRPr="00E54ED7">
        <w:t xml:space="preserve"> </w:t>
      </w:r>
      <w:proofErr w:type="spellStart"/>
      <w:r w:rsidRPr="00E54ED7">
        <w:t>participants</w:t>
      </w:r>
      <w:proofErr w:type="spellEnd"/>
      <w:r w:rsidRPr="00E54ED7">
        <w:t xml:space="preserve">” </w:t>
      </w:r>
      <w:r w:rsidRPr="00E54ED7">
        <w:fldChar w:fldCharType="begin" w:fldLock="1"/>
      </w:r>
      <w:r w:rsidRPr="00E54ED7">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rsidRPr="00E54ED7">
        <w:fldChar w:fldCharType="separate"/>
      </w:r>
      <w:r w:rsidRPr="00E54ED7">
        <w:rPr>
          <w:noProof/>
        </w:rPr>
        <w:t>(Klein &amp; Myers, 1999, p. 72)</w:t>
      </w:r>
      <w:r w:rsidRPr="00E54ED7">
        <w:fldChar w:fldCharType="end"/>
      </w:r>
      <w:r>
        <w:t xml:space="preserve">, se considerarmos os resultados obtidos na PoC 1 (ou seja, </w:t>
      </w:r>
      <w:r>
        <w:rPr>
          <w:noProof/>
        </w:rPr>
        <w:t>1M de IOPS com um tempo de resposta de 0.9ms)</w:t>
      </w:r>
      <w:r>
        <w:t xml:space="preserve"> como uma verdade, questionamos se esses valores somente foram obtidos devido a utilização da ferramenta de software para a geração e simulação de I/O. </w:t>
      </w:r>
    </w:p>
    <w:p w14:paraId="2F1EDFA2" w14:textId="77777777" w:rsidR="006803EB" w:rsidRDefault="006803EB" w:rsidP="006803EB">
      <w:pPr>
        <w:pStyle w:val="Tese-Normal"/>
      </w:pPr>
      <w:r>
        <w:t xml:space="preserve">Por exemplo, uma hipótese seria uma contribuição de forma indevida na utilização da ferramenta de </w:t>
      </w:r>
      <w:r w:rsidRPr="000815C5">
        <w:rPr>
          <w:i/>
          <w:iCs/>
        </w:rPr>
        <w:t>software</w:t>
      </w:r>
      <w:r>
        <w:t xml:space="preserve"> para a geração e simulação de I/O, devido a falta de experiência por parte do praticante da PoC ou uma má utilização na adoção de seus parâmetros para a geração das operações de leitura e escrita no sistema de armazenamento de dados.</w:t>
      </w:r>
    </w:p>
    <w:p w14:paraId="4E7605B8" w14:textId="77777777" w:rsidR="006803EB" w:rsidRDefault="006803EB" w:rsidP="006803EB">
      <w:pPr>
        <w:pStyle w:val="Tese-Normal"/>
        <w:rPr>
          <w:noProof/>
        </w:rPr>
      </w:pPr>
      <w:r>
        <w:t xml:space="preserve">Portanto, </w:t>
      </w:r>
      <w:r>
        <w:rPr>
          <w:noProof/>
        </w:rPr>
        <w:t xml:space="preserve">segundo Gadamer, a compreensão ocorre como uma fusão do assim chamado horizonte passado do texto, que no contexto da nossa investigação, o passado da atividade da PoC com o horizonte daquele que compreende. Dessa forma, toda </w:t>
      </w:r>
      <w:r>
        <w:rPr>
          <w:noProof/>
        </w:rPr>
        <w:lastRenderedPageBreak/>
        <w:t>compreensão “</w:t>
      </w:r>
      <w:r w:rsidRPr="000F240B">
        <w:rPr>
          <w:noProof/>
        </w:rPr>
        <w:t>parte de nossos preconceitos. O caráter arremessado da compreensão implica que todos os nossos preconceitos são herdados de nosso passado</w:t>
      </w:r>
      <w:r>
        <w:rPr>
          <w:noProof/>
        </w:rPr>
        <w:t xml:space="preserve">” </w:t>
      </w:r>
      <w:r>
        <w:rPr>
          <w:noProof/>
        </w:rPr>
        <w:fldChar w:fldCharType="begin" w:fldLock="1"/>
      </w:r>
      <w:r>
        <w:rPr>
          <w:noProof/>
        </w:rP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rPr>
          <w:noProof/>
        </w:rPr>
        <w:fldChar w:fldCharType="separate"/>
      </w:r>
      <w:r w:rsidRPr="000F240B">
        <w:rPr>
          <w:noProof/>
        </w:rPr>
        <w:t>(Schmidt, 2012)</w:t>
      </w:r>
      <w:r>
        <w:rPr>
          <w:noProof/>
        </w:rPr>
        <w:fldChar w:fldCharType="end"/>
      </w:r>
      <w:r>
        <w:rPr>
          <w:noProof/>
        </w:rPr>
        <w:t>. Por outras palavras, o conceito aplicado por Gadamer invariavelmente se relaciona</w:t>
      </w:r>
    </w:p>
    <w:p w14:paraId="20C642B5" w14:textId="77777777" w:rsidR="006803EB" w:rsidRDefault="006803EB" w:rsidP="006803EB">
      <w:pPr>
        <w:pStyle w:val="Tese-Citao-Direta"/>
      </w:pPr>
      <w:r>
        <w:t xml:space="preserve">to </w:t>
      </w:r>
      <w:r w:rsidRPr="000F240B">
        <w:t>our understanding of the past and of how we interpret the past with reference to the sources available to us. Gadamer’s central point on this matter is that our horizons of understanding are never static. He insists on ‘the fundamental non-definitiveness of the horizon in which [our] understanding moves’</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0F240B">
        <w:t>(Nixon, 2017)</w:t>
      </w:r>
      <w:r>
        <w:fldChar w:fldCharType="end"/>
      </w:r>
      <w:r>
        <w:t>.</w:t>
      </w:r>
    </w:p>
    <w:p w14:paraId="4CEE4ADA" w14:textId="574816C6" w:rsidR="0089061C" w:rsidRDefault="006803EB" w:rsidP="006803EB">
      <w:pPr>
        <w:pStyle w:val="Tese-Normal"/>
      </w:pPr>
      <w:r>
        <w:rPr>
          <w:noProof/>
        </w:rPr>
        <w:t xml:space="preserve">Portanto, no contexto da PoC, </w:t>
      </w:r>
      <w:r w:rsidRPr="006803EB">
        <w:t>“</w:t>
      </w:r>
      <w:proofErr w:type="spellStart"/>
      <w:r w:rsidRPr="006803EB">
        <w:rPr>
          <w:i/>
          <w:iCs/>
        </w:rPr>
        <w:t>if</w:t>
      </w:r>
      <w:proofErr w:type="spellEnd"/>
      <w:r w:rsidRPr="006803EB">
        <w:rPr>
          <w:i/>
          <w:iCs/>
        </w:rPr>
        <w:t xml:space="preserve"> </w:t>
      </w:r>
      <w:proofErr w:type="spellStart"/>
      <w:r w:rsidRPr="006803EB">
        <w:rPr>
          <w:i/>
          <w:iCs/>
        </w:rPr>
        <w:t>there</w:t>
      </w:r>
      <w:proofErr w:type="spellEnd"/>
      <w:r w:rsidRPr="006803EB">
        <w:rPr>
          <w:i/>
          <w:iCs/>
        </w:rPr>
        <w:t xml:space="preserve"> </w:t>
      </w:r>
      <w:proofErr w:type="spellStart"/>
      <w:r w:rsidRPr="006803EB">
        <w:rPr>
          <w:i/>
          <w:iCs/>
        </w:rPr>
        <w:t>is</w:t>
      </w:r>
      <w:proofErr w:type="spellEnd"/>
      <w:r w:rsidRPr="006803EB">
        <w:rPr>
          <w:i/>
          <w:iCs/>
        </w:rPr>
        <w:t xml:space="preserve"> no </w:t>
      </w:r>
      <w:proofErr w:type="spellStart"/>
      <w:r w:rsidRPr="006803EB">
        <w:rPr>
          <w:i/>
          <w:iCs/>
        </w:rPr>
        <w:t>past</w:t>
      </w:r>
      <w:proofErr w:type="spellEnd"/>
      <w:r w:rsidRPr="006803EB">
        <w:rPr>
          <w:i/>
          <w:iCs/>
        </w:rPr>
        <w:t xml:space="preserve">, </w:t>
      </w:r>
      <w:proofErr w:type="spellStart"/>
      <w:r w:rsidRPr="006803EB">
        <w:rPr>
          <w:i/>
          <w:iCs/>
        </w:rPr>
        <w:t>there</w:t>
      </w:r>
      <w:proofErr w:type="spellEnd"/>
      <w:r w:rsidRPr="006803EB">
        <w:rPr>
          <w:i/>
          <w:iCs/>
        </w:rPr>
        <w:t xml:space="preserve"> </w:t>
      </w:r>
      <w:proofErr w:type="spellStart"/>
      <w:r w:rsidRPr="006803EB">
        <w:rPr>
          <w:i/>
          <w:iCs/>
        </w:rPr>
        <w:t>is</w:t>
      </w:r>
      <w:proofErr w:type="spellEnd"/>
      <w:r w:rsidRPr="006803EB">
        <w:rPr>
          <w:i/>
          <w:iCs/>
        </w:rPr>
        <w:t xml:space="preserve"> no </w:t>
      </w:r>
      <w:proofErr w:type="spellStart"/>
      <w:r w:rsidRPr="006803EB">
        <w:rPr>
          <w:i/>
          <w:iCs/>
        </w:rPr>
        <w:t>prejudice</w:t>
      </w:r>
      <w:proofErr w:type="spellEnd"/>
      <w:r w:rsidRPr="006803EB">
        <w:t>”</w:t>
      </w:r>
      <w:r>
        <w:t xml:space="preserve"> </w:t>
      </w:r>
      <w:r w:rsidRPr="006803EB">
        <w:fldChar w:fldCharType="begin" w:fldLock="1"/>
      </w:r>
      <w:r w:rsidR="0091382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c, p. 60)","plainTextFormattedCitation":"(Neto et al., 2020c)","previouslyFormattedCitation":"(Neto et al., 2020c)"},"properties":{"noteIndex":0},"schema":"https://github.com/citation-style-language/schema/raw/master/csl-citation.json"}</w:instrText>
      </w:r>
      <w:r w:rsidRPr="006803EB">
        <w:fldChar w:fldCharType="separate"/>
      </w:r>
      <w:r w:rsidRPr="006803EB">
        <w:rPr>
          <w:noProof/>
        </w:rPr>
        <w:t>(Neto et al., 2020c, p. 60)</w:t>
      </w:r>
      <w:r w:rsidRPr="006803EB">
        <w:fldChar w:fldCharType="end"/>
      </w:r>
      <w:r w:rsidRPr="006803EB">
        <w:t>.</w:t>
      </w:r>
    </w:p>
    <w:p w14:paraId="5170663E" w14:textId="6C9ECC6A" w:rsidR="0026570A" w:rsidRDefault="0026570A" w:rsidP="0026570A">
      <w:pPr>
        <w:pStyle w:val="Heading3"/>
      </w:pPr>
      <w:bookmarkStart w:id="1856" w:name="_Toc68458106"/>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56"/>
    </w:p>
    <w:p w14:paraId="56E1C3E1" w14:textId="77FF44CC" w:rsidR="006803EB" w:rsidRDefault="006803EB" w:rsidP="006803EB">
      <w:pPr>
        <w:pStyle w:val="Tese-Normal"/>
      </w:pPr>
      <w:r>
        <w:t xml:space="preserve">Durante nossas observações e participação no </w:t>
      </w:r>
      <w:r w:rsidRPr="006F76A7">
        <w:rPr>
          <w:i/>
          <w:iCs/>
        </w:rPr>
        <w:t>habitat</w:t>
      </w:r>
      <w:r>
        <w:t xml:space="preserve"> natural da PoC, identificamos um fenômeno que denominamos da dialética dos requisitos e dos resultados no contexto da PoC. Conforme podemos observar na Tabela 7, os </w:t>
      </w:r>
      <w:r w:rsidRPr="006F76A7">
        <w:t xml:space="preserve">praticantes especialistas da organização (ou seja, do lado do cliente) </w:t>
      </w:r>
      <w:r>
        <w:t>requerem</w:t>
      </w:r>
      <w:r w:rsidRPr="006F76A7">
        <w:t xml:space="preserve"> executar todos os experimentos de desempenho em um sistema de armazenamento de dados com não mais de 40% de utilização dos discos</w:t>
      </w:r>
      <w:r>
        <w:t xml:space="preserve"> de dados.</w:t>
      </w:r>
    </w:p>
    <w:tbl>
      <w:tblPr>
        <w:tblStyle w:val="TableGrid"/>
        <w:tblW w:w="0" w:type="auto"/>
        <w:tblLook w:val="04A0" w:firstRow="1" w:lastRow="0" w:firstColumn="1" w:lastColumn="0" w:noHBand="0" w:noVBand="1"/>
      </w:tblPr>
      <w:tblGrid>
        <w:gridCol w:w="8636"/>
      </w:tblGrid>
      <w:tr w:rsidR="006803EB" w14:paraId="48044FED" w14:textId="77777777" w:rsidTr="006803EB">
        <w:trPr>
          <w:trHeight w:val="718"/>
        </w:trPr>
        <w:tc>
          <w:tcPr>
            <w:tcW w:w="0" w:type="auto"/>
            <w:vAlign w:val="center"/>
          </w:tcPr>
          <w:p w14:paraId="2E24775F" w14:textId="77777777" w:rsidR="006803EB" w:rsidRDefault="006803EB" w:rsidP="006803EB">
            <w:pPr>
              <w:spacing w:before="120" w:after="120" w:line="276" w:lineRule="auto"/>
              <w:jc w:val="both"/>
            </w:pPr>
            <w:r w:rsidRPr="005302EA">
              <w:rPr>
                <w:lang w:val="pt-BR"/>
              </w:rPr>
              <w:t xml:space="preserve">“No plano de testes que nos foi enviado, eles querem executar todos os experimentos de desempenho, especialmente os randômicos, com não mais de 40% de utilização dos discos em nosso equipamento. Eu, antes de conversar com você, perguntei a eles sobre isso e eles me disseram que é um padrão de mercado em testes de desempenho. Eles contrataram uma equipe externa e especializada em </w:t>
            </w:r>
            <w:r w:rsidRPr="00602F4D">
              <w:rPr>
                <w:lang w:val="pt-BR"/>
              </w:rPr>
              <w:t>benchmarks</w:t>
            </w:r>
            <w:r w:rsidRPr="005302EA">
              <w:rPr>
                <w:lang w:val="pt-BR"/>
              </w:rPr>
              <w:t xml:space="preserve"> e estão seguindo à risca suas recomendações. – [Resposta] – Você tem como pedir de onde eles tiraram isso? Entendo que cada fabricante tem suas recomendações e melhores práticas, mas não concordo com essa generalização, especialmente se </w:t>
            </w:r>
            <w:r>
              <w:rPr>
                <w:lang w:val="pt-BR"/>
              </w:rPr>
              <w:t xml:space="preserve">eles </w:t>
            </w:r>
            <w:r w:rsidRPr="005302EA">
              <w:rPr>
                <w:lang w:val="pt-BR"/>
              </w:rPr>
              <w:t>não têm conhecimento de nossa arquitetura. Então o disco pode estar a 20% de utilização com uma latência de 3 ms que está tudo bem?”</w:t>
            </w:r>
          </w:p>
        </w:tc>
      </w:tr>
    </w:tbl>
    <w:p w14:paraId="687B1DD2" w14:textId="77777777" w:rsidR="006803EB" w:rsidRPr="0050469B" w:rsidRDefault="006803EB" w:rsidP="006803EB">
      <w:pPr>
        <w:pStyle w:val="Tese-Tabela-Caption"/>
      </w:pPr>
      <w:bookmarkStart w:id="1857" w:name="_Toc47384447"/>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7</w:t>
      </w:r>
      <w:r w:rsidRPr="0050469B">
        <w:rPr>
          <w:b/>
        </w:rPr>
        <w:fldChar w:fldCharType="end"/>
      </w:r>
      <w:r w:rsidRPr="0050469B">
        <w:rPr>
          <w:b/>
        </w:rPr>
        <w:t>.</w:t>
      </w:r>
      <w:r w:rsidRPr="0050469B">
        <w:t xml:space="preserve"> </w:t>
      </w:r>
      <w:r>
        <w:t xml:space="preserve">Cenário 4: </w:t>
      </w:r>
      <w:r w:rsidRPr="006F76A7">
        <w:t>não mais de 40% de utilização dos discos</w:t>
      </w:r>
      <w:r>
        <w:t xml:space="preserve"> de dados</w:t>
      </w:r>
      <w:bookmarkEnd w:id="1857"/>
    </w:p>
    <w:p w14:paraId="5634029D" w14:textId="77777777" w:rsidR="006803EB" w:rsidRDefault="006803EB" w:rsidP="006803EB">
      <w:pPr>
        <w:pStyle w:val="Tese-Tabela-Caption"/>
      </w:pPr>
      <w:r w:rsidRPr="0050469B">
        <w:rPr>
          <w:color w:val="000000"/>
        </w:rPr>
        <w:t>Fonte:</w:t>
      </w:r>
      <w:r w:rsidRPr="0050469B">
        <w:t xml:space="preserve"> Elaboração nossa.</w:t>
      </w:r>
    </w:p>
    <w:p w14:paraId="24552E82" w14:textId="77777777" w:rsidR="006803EB" w:rsidRDefault="006803EB" w:rsidP="006803EB">
      <w:pPr>
        <w:pStyle w:val="Tese-Normal"/>
      </w:pPr>
      <w:r>
        <w:t xml:space="preserve">Fundamentados na hermenêutica filosófica de Gadamer, questionamos se esses praticantes determinaram essa métrica (ou seja, menos de </w:t>
      </w:r>
      <w:r w:rsidRPr="005302EA">
        <w:t>40% de utilização dos discos</w:t>
      </w:r>
      <w:r>
        <w:t xml:space="preserve">) em relação ao seu horizonte, onde segundo </w:t>
      </w:r>
      <w:r w:rsidRPr="00465A17">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465A17">
        <w:fldChar w:fldCharType="separate"/>
      </w:r>
      <w:r w:rsidRPr="00465A17">
        <w:rPr>
          <w:noProof/>
        </w:rPr>
        <w:t>Gadamer (2013)</w:t>
      </w:r>
      <w:r w:rsidRPr="00465A17">
        <w:fldChar w:fldCharType="end"/>
      </w:r>
      <w:r w:rsidRPr="00465A17">
        <w:t xml:space="preserve">, uma pessoa com um horizonte conhece o significado relativo de tudo, mas dentro desse horizonte, seja ele próximo ou distante, grande ou pequeno. </w:t>
      </w:r>
    </w:p>
    <w:p w14:paraId="72E5F329" w14:textId="36F53501" w:rsidR="006803EB" w:rsidRDefault="006803EB" w:rsidP="006803EB">
      <w:pPr>
        <w:pStyle w:val="Tese-Normal"/>
      </w:pPr>
      <w:r w:rsidRPr="00465A17">
        <w:lastRenderedPageBreak/>
        <w:t xml:space="preserve">Além disso, muitos outros (como por exemplo, outros praticantes no contexto da PoC) </w:t>
      </w:r>
      <w:r>
        <w:t xml:space="preserve">podem estar </w:t>
      </w:r>
      <w:r w:rsidRPr="00465A17">
        <w:t>percorrendo o mesmo terreno</w:t>
      </w:r>
      <w:r>
        <w:t xml:space="preserve"> </w:t>
      </w:r>
      <w:r w:rsidRPr="00465A17">
        <w:t xml:space="preserve">de diferentes direções e com destinos em mente, </w:t>
      </w:r>
      <w:r>
        <w:t xml:space="preserve">onde </w:t>
      </w:r>
      <w:r w:rsidRPr="00A02C15">
        <w:rPr>
          <w:b/>
          <w:bCs/>
        </w:rPr>
        <w:t>qualquer tentativa de entendimento mútuo envolve uma constante mediação e reajuste de ambos os campos de percepção</w:t>
      </w:r>
      <w:r>
        <w:t xml:space="preserve"> (nossa ênfase)</w:t>
      </w:r>
      <w:r w:rsidRPr="00465A17">
        <w:t>, onde</w:t>
      </w:r>
      <w:r>
        <w:t>:</w:t>
      </w:r>
    </w:p>
    <w:p w14:paraId="7AAE6619" w14:textId="77777777" w:rsidR="006803EB" w:rsidRDefault="006803EB" w:rsidP="006803EB">
      <w:pPr>
        <w:pStyle w:val="Tese-Citao-Direta"/>
      </w:pPr>
      <w:r w:rsidRPr="00465A17">
        <w:rPr>
          <w:rFonts w:ascii="Calibri" w:hAnsi="Calibri" w:cs="Calibri"/>
        </w:rPr>
        <w:t>﻿</w:t>
      </w:r>
      <w:r w:rsidRPr="00465A17">
        <w:t>Meanings are made at the point of intersection where our horizons overlap: between the seer and the thing perceived, between the listener and the thing heard, between the reader and the text. The object of interpretation does not simply surrender its meaning as a form of divine revelation or the expression of authorial intention. In that sense, meaning is never self-evident, but is always a result of an interpretive act whereby the interpreter and the interpreted meet half way. Meaning is a kind of agreement-making</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730F66">
        <w:t>(Nixon, 2017)</w:t>
      </w:r>
      <w:r>
        <w:fldChar w:fldCharType="end"/>
      </w:r>
      <w:r>
        <w:t>.</w:t>
      </w:r>
    </w:p>
    <w:p w14:paraId="0F8FD72E" w14:textId="77777777" w:rsidR="006803EB" w:rsidRPr="00A02C15" w:rsidRDefault="006803EB" w:rsidP="006803EB">
      <w:pPr>
        <w:pStyle w:val="Tese-Normal"/>
      </w:pPr>
      <w:r w:rsidRPr="00A02C15">
        <w:t xml:space="preserve">Da mesma forma, observamos a ocorrência dessa dialética no contexto da PoC, onde os autores desses requisitos (como por exemplo, um praticante no contexto da PoC do lado de uma organização) acredita como uma “verdade absoluta” de sua produção de sentido, onde muitas vezes, essa produção de sentido se caracteriza como ilusória quando mediada e reajustada em diversos campos de percepção do contexto da PoC (Figura 153). </w:t>
      </w:r>
    </w:p>
    <w:p w14:paraId="1C3EAA33" w14:textId="14004E0A" w:rsidR="006803EB" w:rsidRDefault="00010D8A" w:rsidP="006803EB">
      <w:pPr>
        <w:pStyle w:val="Tese-Figura"/>
      </w:pPr>
      <w:r w:rsidRPr="00010D8A">
        <w:drawing>
          <wp:inline distT="0" distB="0" distL="0" distR="0" wp14:anchorId="6ABE7E9E" wp14:editId="218885EB">
            <wp:extent cx="4614203" cy="1950603"/>
            <wp:effectExtent l="0" t="0" r="0" b="571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72"/>
                    <a:stretch>
                      <a:fillRect/>
                    </a:stretch>
                  </pic:blipFill>
                  <pic:spPr>
                    <a:xfrm>
                      <a:off x="0" y="0"/>
                      <a:ext cx="4632254" cy="1958234"/>
                    </a:xfrm>
                    <a:prstGeom prst="rect">
                      <a:avLst/>
                    </a:prstGeom>
                  </pic:spPr>
                </pic:pic>
              </a:graphicData>
            </a:graphic>
          </wp:inline>
        </w:drawing>
      </w:r>
    </w:p>
    <w:p w14:paraId="2B1419A1" w14:textId="77777777" w:rsidR="006803EB" w:rsidRPr="0050469B" w:rsidRDefault="006803EB" w:rsidP="006803EB">
      <w:pPr>
        <w:pStyle w:val="Tese-Caption"/>
      </w:pPr>
      <w:bookmarkStart w:id="1858" w:name="_Toc47384605"/>
      <w:bookmarkStart w:id="1859" w:name="_Toc6845804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3</w:t>
      </w:r>
      <w:r w:rsidRPr="0050469B">
        <w:rPr>
          <w:b/>
        </w:rPr>
        <w:fldChar w:fldCharType="end"/>
      </w:r>
      <w:r w:rsidRPr="0050469B">
        <w:rPr>
          <w:b/>
        </w:rPr>
        <w:t>.</w:t>
      </w:r>
      <w:r w:rsidRPr="0050469B">
        <w:t xml:space="preserve"> </w:t>
      </w:r>
      <w:r>
        <w:t xml:space="preserve">Cenário 4: a dialética dos requisitos </w:t>
      </w:r>
      <w:r w:rsidRPr="0006512F">
        <w:rPr>
          <w:i/>
          <w:iCs/>
        </w:rPr>
        <w:t>versus</w:t>
      </w:r>
      <w:r>
        <w:t xml:space="preserve"> os resultados na PoC</w:t>
      </w:r>
      <w:bookmarkEnd w:id="1858"/>
      <w:bookmarkEnd w:id="1859"/>
    </w:p>
    <w:p w14:paraId="3D280AAF" w14:textId="30B90411" w:rsidR="006803EB" w:rsidRDefault="006803EB" w:rsidP="006803EB">
      <w:pPr>
        <w:pStyle w:val="Tese-Caption"/>
      </w:pPr>
      <w:r w:rsidRPr="0050469B">
        <w:rPr>
          <w:color w:val="000000"/>
        </w:rPr>
        <w:t>Fonte:</w:t>
      </w:r>
      <w:r w:rsidR="00010D8A">
        <w:t xml:space="preserve"> </w:t>
      </w:r>
      <w:r w:rsidR="00010D8A">
        <w:rPr>
          <w:rStyle w:val="Hyperlink"/>
          <w:color w:val="000000" w:themeColor="text1"/>
          <w:u w:val="none"/>
        </w:rPr>
        <w:fldChar w:fldCharType="begin" w:fldLock="1"/>
      </w:r>
      <w:r w:rsidR="00010D8A">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sidR="00010D8A">
        <w:rPr>
          <w:rStyle w:val="Hyperlink"/>
          <w:color w:val="000000" w:themeColor="text1"/>
          <w:u w:val="none"/>
        </w:rPr>
        <w:fldChar w:fldCharType="separate"/>
      </w:r>
      <w:r w:rsidR="00010D8A" w:rsidRPr="00803B35">
        <w:rPr>
          <w:rStyle w:val="Hyperlink"/>
          <w:noProof/>
          <w:color w:val="000000" w:themeColor="text1"/>
          <w:u w:val="none"/>
        </w:rPr>
        <w:t>(Neto et al., 2020c)</w:t>
      </w:r>
      <w:r w:rsidR="00010D8A">
        <w:rPr>
          <w:rStyle w:val="Hyperlink"/>
          <w:color w:val="000000" w:themeColor="text1"/>
          <w:u w:val="none"/>
        </w:rPr>
        <w:fldChar w:fldCharType="end"/>
      </w:r>
      <w:r w:rsidR="00010D8A">
        <w:rPr>
          <w:rStyle w:val="Hyperlink"/>
          <w:color w:val="000000" w:themeColor="text1"/>
          <w:u w:val="none"/>
        </w:rPr>
        <w:t>.</w:t>
      </w:r>
    </w:p>
    <w:p w14:paraId="442EA335" w14:textId="77777777" w:rsidR="006803EB" w:rsidRDefault="006803EB" w:rsidP="006803EB">
      <w:pPr>
        <w:pStyle w:val="Tese-Normal"/>
      </w:pPr>
      <w:r>
        <w:t>Conforme podemos observar na Figura 153, o praticante especialista do lado da organização (Praticante A) apresentou os seguintes requisitos e resultados de um experimento no contexto da PoC:</w:t>
      </w:r>
    </w:p>
    <w:p w14:paraId="4C37F49B" w14:textId="77777777" w:rsidR="006803EB" w:rsidRDefault="006803EB" w:rsidP="006803EB">
      <w:pPr>
        <w:pStyle w:val="Tese-Lista"/>
      </w:pPr>
      <w:proofErr w:type="spellStart"/>
      <w:r w:rsidRPr="00A02C15">
        <w:rPr>
          <w:b/>
          <w:bCs/>
        </w:rPr>
        <w:t>Requisitos</w:t>
      </w:r>
      <w:proofErr w:type="spellEnd"/>
      <w:r w:rsidRPr="00A02C15">
        <w:rPr>
          <w:b/>
          <w:bCs/>
        </w:rPr>
        <w:t>:</w:t>
      </w:r>
      <w:r>
        <w:t xml:space="preserve"> um </w:t>
      </w:r>
      <w:proofErr w:type="spellStart"/>
      <w:r>
        <w:t>desempenho</w:t>
      </w:r>
      <w:proofErr w:type="spellEnd"/>
      <w:r>
        <w:t xml:space="preserve"> de </w:t>
      </w:r>
      <w:proofErr w:type="spellStart"/>
      <w:r>
        <w:t>aproximadamente</w:t>
      </w:r>
      <w:proofErr w:type="spellEnd"/>
      <w:r>
        <w:t xml:space="preserve"> 25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1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um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19AFBBAC" w14:textId="77777777" w:rsidR="006803EB" w:rsidRPr="00A02C15" w:rsidRDefault="006803EB" w:rsidP="006803EB">
      <w:pPr>
        <w:pStyle w:val="Tese-Lista"/>
      </w:pPr>
      <w:proofErr w:type="spellStart"/>
      <w:r w:rsidRPr="00A02C15">
        <w:rPr>
          <w:b/>
          <w:bCs/>
        </w:rPr>
        <w:t>Resultados</w:t>
      </w:r>
      <w:proofErr w:type="spellEnd"/>
      <w:r w:rsidRPr="00A02C15">
        <w:rPr>
          <w:b/>
          <w:bCs/>
        </w:rPr>
        <w:t xml:space="preserve">: </w:t>
      </w:r>
      <w:r>
        <w:t xml:space="preserve">um </w:t>
      </w:r>
      <w:proofErr w:type="spellStart"/>
      <w:r>
        <w:t>desempenho</w:t>
      </w:r>
      <w:proofErr w:type="spellEnd"/>
      <w:r>
        <w:t xml:space="preserve"> de </w:t>
      </w:r>
      <w:proofErr w:type="spellStart"/>
      <w:r>
        <w:t>aproximadamente</w:t>
      </w:r>
      <w:proofErr w:type="spellEnd"/>
      <w:r>
        <w:t xml:space="preserve"> de 26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2.4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05BF7567" w14:textId="77777777" w:rsidR="006803EB" w:rsidRDefault="006803EB" w:rsidP="006803EB">
      <w:pPr>
        <w:pStyle w:val="Tese-Normal"/>
      </w:pPr>
      <w:r>
        <w:lastRenderedPageBreak/>
        <w:t>Entretanto, um outro praticante no contexto da PoC (Praticante B) apresentou diferentes resultados utilizando um tamanho médio de 16K de bloco de dados:</w:t>
      </w:r>
    </w:p>
    <w:p w14:paraId="1D07A193" w14:textId="77777777" w:rsidR="006803EB" w:rsidRDefault="006803EB" w:rsidP="006803EB">
      <w:pPr>
        <w:pStyle w:val="Tese-Lista"/>
      </w:pPr>
      <w:proofErr w:type="spellStart"/>
      <w:r w:rsidRPr="00A02C15">
        <w:rPr>
          <w:b/>
          <w:bCs/>
        </w:rPr>
        <w:t>Requisitos</w:t>
      </w:r>
      <w:proofErr w:type="spellEnd"/>
      <w:r w:rsidRPr="00A02C15">
        <w:rPr>
          <w:b/>
          <w:bCs/>
        </w:rPr>
        <w:t>:</w:t>
      </w:r>
      <w:r>
        <w:t xml:space="preserve"> um </w:t>
      </w:r>
      <w:proofErr w:type="spellStart"/>
      <w:r>
        <w:t>desempenho</w:t>
      </w:r>
      <w:proofErr w:type="spellEnd"/>
      <w:r>
        <w:t xml:space="preserve"> de </w:t>
      </w:r>
      <w:proofErr w:type="spellStart"/>
      <w:r>
        <w:t>aproximadamente</w:t>
      </w:r>
      <w:proofErr w:type="spellEnd"/>
      <w:r>
        <w:t xml:space="preserve"> 25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1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um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48CE3DDF" w14:textId="77777777" w:rsidR="006803EB" w:rsidRPr="00A02C15" w:rsidRDefault="006803EB" w:rsidP="006803EB">
      <w:pPr>
        <w:pStyle w:val="Tese-Lista"/>
      </w:pPr>
      <w:proofErr w:type="spellStart"/>
      <w:r w:rsidRPr="00A02C15">
        <w:rPr>
          <w:b/>
          <w:bCs/>
        </w:rPr>
        <w:t>Resultados</w:t>
      </w:r>
      <w:proofErr w:type="spellEnd"/>
      <w:r w:rsidRPr="00A02C15">
        <w:rPr>
          <w:b/>
          <w:bCs/>
        </w:rPr>
        <w:t xml:space="preserve">: </w:t>
      </w:r>
      <w:r>
        <w:t xml:space="preserve">um </w:t>
      </w:r>
      <w:proofErr w:type="spellStart"/>
      <w:r>
        <w:t>desempenho</w:t>
      </w:r>
      <w:proofErr w:type="spellEnd"/>
      <w:r>
        <w:t xml:space="preserve"> de </w:t>
      </w:r>
      <w:proofErr w:type="spellStart"/>
      <w:r>
        <w:t>aproximadamente</w:t>
      </w:r>
      <w:proofErr w:type="spellEnd"/>
      <w:r>
        <w:t xml:space="preserve"> de 88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0.9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w:t>
      </w:r>
      <w:proofErr w:type="spellStart"/>
      <w:r>
        <w:t>tamanho</w:t>
      </w:r>
      <w:proofErr w:type="spellEnd"/>
      <w:r>
        <w:t xml:space="preserve"> </w:t>
      </w:r>
      <w:proofErr w:type="spellStart"/>
      <w:r>
        <w:t>médio</w:t>
      </w:r>
      <w:proofErr w:type="spellEnd"/>
      <w:r>
        <w:t xml:space="preserve"> de 16K de </w:t>
      </w:r>
      <w:proofErr w:type="spellStart"/>
      <w:r>
        <w:t>bloco</w:t>
      </w:r>
      <w:proofErr w:type="spellEnd"/>
      <w:r>
        <w:t xml:space="preserve"> de dados.</w:t>
      </w:r>
    </w:p>
    <w:p w14:paraId="2B287A11" w14:textId="77777777" w:rsidR="006803EB" w:rsidRDefault="006803EB" w:rsidP="006803EB">
      <w:pPr>
        <w:pStyle w:val="Tese-Normal"/>
      </w:pPr>
      <w:r w:rsidRPr="00392EC9">
        <w:t>Assim sendo, destacamos o pensamento de Gadamer em relação a reflexão hermenêutica que pode ser crítica ao expor os preconceitos de uma ideologia, como por exemplo, po</w:t>
      </w:r>
      <w:r>
        <w:t xml:space="preserve">r </w:t>
      </w:r>
      <w:r w:rsidRPr="00392EC9">
        <w:t>que o praticante A se baseou na utilização de um tamanho de 48K de bloco e dados e o praticante B utilizou um tamanho de 16KB</w:t>
      </w:r>
      <w:r>
        <w:t xml:space="preserve"> no mesmo banco de dados </w:t>
      </w:r>
      <w:proofErr w:type="spellStart"/>
      <w:r w:rsidRPr="0050469B">
        <w:rPr>
          <w:i/>
          <w:iCs/>
        </w:rPr>
        <w:t>Orangutan</w:t>
      </w:r>
      <w:proofErr w:type="spellEnd"/>
      <w:r>
        <w:t xml:space="preserve"> [nome fictício]? Segundo Gadamer, </w:t>
      </w:r>
      <w:r w:rsidRPr="00392EC9">
        <w:t>toda compreensão interpretativa questiona e, ao mesmo tempo, provoca uma reflexão a respeito dos preconceitos em conflito, onde</w:t>
      </w:r>
      <w:r>
        <w:t>:</w:t>
      </w:r>
    </w:p>
    <w:p w14:paraId="4ADFA0C9" w14:textId="77777777" w:rsidR="006803EB" w:rsidRDefault="006803EB" w:rsidP="006803EB">
      <w:pPr>
        <w:pStyle w:val="Tese-Citao-Direta"/>
      </w:pPr>
      <w:r>
        <w:t>b</w:t>
      </w:r>
      <w:r w:rsidRPr="00ED24BC">
        <w:t>uscamos entender o que está lá – na verdade, entender melhor através da percepção do preconceito de outra pessoa</w:t>
      </w:r>
      <w:r>
        <w:t>. O</w:t>
      </w:r>
      <w:r w:rsidRPr="00ED24BC">
        <w:t xml:space="preserve"> outro preconceito pode ser um preconceito de uma ideologia ou de comunicação distorcida</w:t>
      </w:r>
      <w:r>
        <w:t xml:space="preserve">. [...] </w:t>
      </w:r>
      <w:r w:rsidRPr="00ED24BC">
        <w:t>A reflexão hermenêutica abre possibilidades de compreensão que não ocorreriam sem ela, mas em si mesma não é um critério de verdade. Ao entrar numa conversa, esperamos que as condições para tal conversa existam, ou seja, que a força não esteja envolvida. O propósito da hermenêutica é expor os preconceitos dos oradores e questioná-los</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B62D4A">
        <w:t>(Schmidt, 2012)</w:t>
      </w:r>
      <w:r>
        <w:fldChar w:fldCharType="end"/>
      </w:r>
      <w:r>
        <w:t>.</w:t>
      </w:r>
    </w:p>
    <w:p w14:paraId="00282B38" w14:textId="77777777" w:rsidR="006803EB" w:rsidRPr="00ED24BC" w:rsidRDefault="006803EB" w:rsidP="006803EB">
      <w:pPr>
        <w:pStyle w:val="Tese-Normal"/>
      </w:pPr>
      <w:r>
        <w:t>Entretanto, identificamos um fenômeno durante nossas imersões no contexto da PoC que denominamos do “quase lá” no contexto da PoC, onde mesmo com a existência de um requisito, como por exemplo, a Tabela 8 apresenta um requisito de um praticante no contexto da PoC de 1M de IOPS e os resultados obtidos foram de 988K IOPS.</w:t>
      </w:r>
    </w:p>
    <w:tbl>
      <w:tblPr>
        <w:tblStyle w:val="TableGrid"/>
        <w:tblW w:w="0" w:type="auto"/>
        <w:tblLook w:val="04A0" w:firstRow="1" w:lastRow="0" w:firstColumn="1" w:lastColumn="0" w:noHBand="0" w:noVBand="1"/>
      </w:tblPr>
      <w:tblGrid>
        <w:gridCol w:w="8636"/>
      </w:tblGrid>
      <w:tr w:rsidR="006803EB" w14:paraId="7131D4D2" w14:textId="77777777" w:rsidTr="006803EB">
        <w:trPr>
          <w:trHeight w:val="718"/>
        </w:trPr>
        <w:tc>
          <w:tcPr>
            <w:tcW w:w="0" w:type="auto"/>
            <w:vAlign w:val="center"/>
          </w:tcPr>
          <w:p w14:paraId="200EC1E9" w14:textId="77777777" w:rsidR="006803EB" w:rsidRDefault="006803EB" w:rsidP="006803EB">
            <w:pPr>
              <w:spacing w:before="120" w:after="120" w:line="276" w:lineRule="auto"/>
              <w:jc w:val="both"/>
            </w:pPr>
            <w:r w:rsidRPr="005302EA">
              <w:t>“We want to highlight in our presentation, that 9/10 of the proposed tests completed with success. One test, in particular, we were able to perform around 90% of the required number: expectation 1M IOPS and we’ve got 988 K IOPS. We want to take this opportunity to discuss specific details about that particular workload and a possibility to re-run this profile in a different hardware configuration.”</w:t>
            </w:r>
          </w:p>
        </w:tc>
      </w:tr>
    </w:tbl>
    <w:p w14:paraId="1FBE67F7" w14:textId="77777777" w:rsidR="006803EB" w:rsidRPr="0050469B" w:rsidRDefault="006803EB" w:rsidP="006803EB">
      <w:pPr>
        <w:pStyle w:val="Tese-Tabela-Caption"/>
      </w:pPr>
      <w:bookmarkStart w:id="1860" w:name="_Toc47384448"/>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8</w:t>
      </w:r>
      <w:r w:rsidRPr="0050469B">
        <w:rPr>
          <w:b/>
        </w:rPr>
        <w:fldChar w:fldCharType="end"/>
      </w:r>
      <w:r w:rsidRPr="0050469B">
        <w:rPr>
          <w:b/>
        </w:rPr>
        <w:t>.</w:t>
      </w:r>
      <w:r w:rsidRPr="0050469B">
        <w:t xml:space="preserve"> </w:t>
      </w:r>
      <w:r>
        <w:t>Cenário 4: o fenômeno do “quase lá” no contexto da PoC</w:t>
      </w:r>
      <w:bookmarkEnd w:id="1860"/>
    </w:p>
    <w:p w14:paraId="66A722F4" w14:textId="77777777" w:rsidR="006803EB" w:rsidRDefault="006803EB" w:rsidP="006803EB">
      <w:pPr>
        <w:pStyle w:val="Tese-Tabela-Caption"/>
      </w:pPr>
      <w:r w:rsidRPr="0050469B">
        <w:rPr>
          <w:color w:val="000000"/>
        </w:rPr>
        <w:t>Fonte:</w:t>
      </w:r>
      <w:r w:rsidRPr="0050469B">
        <w:t xml:space="preserve"> Elaboração nossa.</w:t>
      </w:r>
    </w:p>
    <w:p w14:paraId="34F4DBA2" w14:textId="77777777" w:rsidR="006803EB" w:rsidRDefault="006803EB" w:rsidP="006803EB">
      <w:pPr>
        <w:pStyle w:val="Tese-Normal"/>
      </w:pPr>
      <w:r>
        <w:t>Assim sendo, neste cenário e sob certas condições</w:t>
      </w:r>
      <w:r w:rsidRPr="00E54ED7">
        <w:t>, é possível ter uma ilusão de consciência em que “</w:t>
      </w:r>
      <w:proofErr w:type="spellStart"/>
      <w:r w:rsidRPr="00E54ED7">
        <w:t>the</w:t>
      </w:r>
      <w:proofErr w:type="spellEnd"/>
      <w:r w:rsidRPr="00E54ED7">
        <w:t xml:space="preserve"> critique </w:t>
      </w:r>
      <w:proofErr w:type="spellStart"/>
      <w:r w:rsidRPr="00E54ED7">
        <w:t>of</w:t>
      </w:r>
      <w:proofErr w:type="spellEnd"/>
      <w:r>
        <w:t xml:space="preserve"> </w:t>
      </w:r>
      <w:r w:rsidRPr="00E54ED7">
        <w:t xml:space="preserve">‘false </w:t>
      </w:r>
      <w:proofErr w:type="spellStart"/>
      <w:r w:rsidRPr="00E54ED7">
        <w:t>consciousness</w:t>
      </w:r>
      <w:proofErr w:type="spellEnd"/>
      <w:r w:rsidRPr="00E54ED7">
        <w:t xml:space="preserve">’ </w:t>
      </w:r>
      <w:proofErr w:type="spellStart"/>
      <w:r w:rsidRPr="00E54ED7">
        <w:t>becomes</w:t>
      </w:r>
      <w:proofErr w:type="spellEnd"/>
      <w:r w:rsidRPr="00E54ED7">
        <w:t xml:space="preserve"> </w:t>
      </w:r>
      <w:proofErr w:type="spellStart"/>
      <w:r w:rsidRPr="00E54ED7">
        <w:t>an</w:t>
      </w:r>
      <w:proofErr w:type="spellEnd"/>
      <w:r w:rsidRPr="00E54ED7">
        <w:t xml:space="preserve"> integral </w:t>
      </w:r>
      <w:proofErr w:type="spellStart"/>
      <w:r w:rsidRPr="00E54ED7">
        <w:t>part</w:t>
      </w:r>
      <w:proofErr w:type="spellEnd"/>
      <w:r w:rsidRPr="00E54ED7">
        <w:t xml:space="preserve"> </w:t>
      </w:r>
      <w:proofErr w:type="spellStart"/>
      <w:r w:rsidRPr="00E54ED7">
        <w:t>of</w:t>
      </w:r>
      <w:proofErr w:type="spellEnd"/>
      <w:r w:rsidRPr="00E54ED7">
        <w:t xml:space="preserve"> </w:t>
      </w:r>
      <w:proofErr w:type="spellStart"/>
      <w:r w:rsidRPr="00E54ED7">
        <w:lastRenderedPageBreak/>
        <w:t>hermeneutics</w:t>
      </w:r>
      <w:proofErr w:type="spellEnd"/>
      <w:r w:rsidRPr="00E54ED7">
        <w:t xml:space="preserve">” </w:t>
      </w:r>
      <w:r w:rsidRPr="00E54ED7">
        <w:fldChar w:fldCharType="begin" w:fldLock="1"/>
      </w:r>
      <w:r w:rsidRPr="00E54ED7">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3)","plainTextFormattedCitation":"(Ricoeur, 2016)","previouslyFormattedCitation":"(Ricoeur, 2016)"},"properties":{"noteIndex":0},"schema":"https://github.com/citation-style-language/schema/raw/master/csl-citation.json"}</w:instrText>
      </w:r>
      <w:r w:rsidRPr="00E54ED7">
        <w:fldChar w:fldCharType="separate"/>
      </w:r>
      <w:r w:rsidRPr="00E54ED7">
        <w:rPr>
          <w:noProof/>
        </w:rPr>
        <w:t>(Ricoeur, 2016, p. 153)</w:t>
      </w:r>
      <w:r w:rsidRPr="00E54ED7">
        <w:fldChar w:fldCharType="end"/>
      </w:r>
      <w:r>
        <w:t>, onde a</w:t>
      </w:r>
      <w:r w:rsidRPr="00A557ED">
        <w:t xml:space="preserve"> mudança de ênfase da compreensão do outro para a compreensão do mundo de seu trabalho implica uma mudança correspondente na concepção do </w:t>
      </w:r>
      <w:r>
        <w:t>“</w:t>
      </w:r>
      <w:r w:rsidRPr="00A557ED">
        <w:t>círculo hermenêutico</w:t>
      </w:r>
      <w:r>
        <w:t>”. Por outras palavras, mesmo com uma expectativa de 1M de IOPS, será esse conhecimento pode ser caracterizado como uma comunicação distorcida, onde Ricoeur esclarece que o fato de e</w:t>
      </w:r>
      <w:r w:rsidRPr="00656A6A">
        <w:t xml:space="preserve">ntender melhor um autor </w:t>
      </w:r>
      <w:r>
        <w:t xml:space="preserve">(ou seja, um praticante da PoC) </w:t>
      </w:r>
      <w:r w:rsidRPr="00656A6A">
        <w:t xml:space="preserve">do que ele próprio é desdobrar </w:t>
      </w:r>
      <w:r>
        <w:t>o</w:t>
      </w:r>
      <w:r w:rsidRPr="00656A6A">
        <w:t xml:space="preserve"> poder revelador implícito em seu </w:t>
      </w:r>
      <w:r>
        <w:t xml:space="preserve">próprio </w:t>
      </w:r>
      <w:r w:rsidRPr="00656A6A">
        <w:t>discurso, além do horizonte limitado de sua própria situação existencial</w:t>
      </w:r>
      <w:r>
        <w:t>, onde é possível</w:t>
      </w:r>
    </w:p>
    <w:p w14:paraId="5EA2030E" w14:textId="68E576BF" w:rsidR="00656A6A" w:rsidRDefault="006803EB" w:rsidP="00010D8A">
      <w:pPr>
        <w:pStyle w:val="Tese-Citao-Direta"/>
      </w:pPr>
      <w:r>
        <w:rPr>
          <w:rFonts w:ascii="Calibri" w:hAnsi="Calibri" w:cs="Calibri"/>
        </w:rPr>
        <w:t>﻿</w:t>
      </w:r>
      <w:r w:rsidRPr="00656A6A">
        <w:t xml:space="preserve">to refute fallacious views about the concept of interpretation. In the first place, appropriation does not imply any direct congeniality of one soul with another. Nothing is less inter-subjective or dialogical than the encounter with a text; what Gadamer calls the ‘fusion of horizons’ expresses the convergence of the world horizons of the writer and the reader. The ideality of the text remains the mediator in this process of the fusion of horizons </w:t>
      </w:r>
      <w:r w:rsidRPr="00656A6A">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4)","plainTextFormattedCitation":"(Ricoeur, 2016)","previouslyFormattedCitation":"(Ricoeur, 2016)"},"properties":{"noteIndex":0},"schema":"https://github.com/citation-style-language/schema/raw/master/csl-citation.json"}</w:instrText>
      </w:r>
      <w:r w:rsidRPr="00656A6A">
        <w:fldChar w:fldCharType="separate"/>
      </w:r>
      <w:r w:rsidRPr="00656A6A">
        <w:t>(Ricoeur, 2016, p. 154)</w:t>
      </w:r>
      <w:r w:rsidRPr="00656A6A">
        <w:fldChar w:fldCharType="end"/>
      </w:r>
      <w:r w:rsidRPr="00656A6A">
        <w:t>.</w:t>
      </w:r>
    </w:p>
    <w:p w14:paraId="2C37B2CA" w14:textId="7B306612" w:rsidR="00F362FC" w:rsidRPr="006A123D" w:rsidRDefault="00F362FC" w:rsidP="006A123D">
      <w:pPr>
        <w:pStyle w:val="Heading3"/>
      </w:pPr>
      <w:bookmarkStart w:id="1861" w:name="_Toc68458107"/>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61"/>
    </w:p>
    <w:p w14:paraId="04294B0D" w14:textId="77777777" w:rsidR="00913825" w:rsidRDefault="00517533" w:rsidP="00913825">
      <w:pPr>
        <w:pStyle w:val="Tese-Normal"/>
      </w:pPr>
      <w:r w:rsidRPr="00866921">
        <w:t xml:space="preserve">Durante nossas imersões no </w:t>
      </w:r>
      <w:r w:rsidR="00866921">
        <w:t>mundo da PoC</w:t>
      </w:r>
      <w:r w:rsidRPr="00866921">
        <w:t xml:space="preserve">, </w:t>
      </w:r>
      <w:r w:rsidR="00913825" w:rsidRPr="00866921">
        <w:t xml:space="preserve">observamos inúmeras PoC onde seus praticantes buscam estabelecer diversas comparações de </w:t>
      </w:r>
      <w:r w:rsidR="00913825">
        <w:t>sua atual atividade</w:t>
      </w:r>
      <w:r w:rsidR="00913825" w:rsidRPr="00866921">
        <w:t xml:space="preserve"> para com outras atividades, sejam elas previamente executadas por esses praticantes ou </w:t>
      </w:r>
      <w:r w:rsidR="00913825">
        <w:t xml:space="preserve">diferentes </w:t>
      </w:r>
      <w:r w:rsidR="00913825" w:rsidRPr="00866921">
        <w:t xml:space="preserve">atividades da PoC executadas por outros praticantes. Dessa forma, entendemos que a principal finalidade dessas comparações é permitir que </w:t>
      </w:r>
      <w:r w:rsidR="00913825">
        <w:t>esses</w:t>
      </w:r>
      <w:r w:rsidR="00913825" w:rsidRPr="00866921">
        <w:t xml:space="preserve"> praticantes possam (re) utilizar uma experiência, uma situação, ou um conhecimento produzido em uma PoC para o seu horizonte atual. </w:t>
      </w:r>
    </w:p>
    <w:p w14:paraId="3F30F71B" w14:textId="77777777" w:rsidR="00913825" w:rsidRPr="00866921" w:rsidRDefault="00913825" w:rsidP="00913825">
      <w:pPr>
        <w:pStyle w:val="Tese-Normal"/>
      </w:pPr>
      <w:r w:rsidRPr="00866921">
        <w:t>Entretanto, destacamos um trec</w:t>
      </w:r>
      <w:r>
        <w:t>ho do cenário apresentado na Tabela 9</w:t>
      </w:r>
      <w:r w:rsidRPr="00866921">
        <w:t xml:space="preserve">, onde </w:t>
      </w:r>
      <w:r>
        <w:t xml:space="preserve">um DBA (ou seja, um administrador de banco de dados do lado do cliente) tem a intenção de comparar um clone (ou seja, uma cópia) de um banco de dados de 1 GB (um gigabyte) </w:t>
      </w:r>
      <w:r w:rsidRPr="009A33DD">
        <w:rPr>
          <w:i/>
          <w:iCs/>
        </w:rPr>
        <w:t xml:space="preserve">versus </w:t>
      </w:r>
      <w:r>
        <w:t>um clone de um banco de dados de 1 TB (ou seja, 1000 gigabytes).</w:t>
      </w:r>
    </w:p>
    <w:tbl>
      <w:tblPr>
        <w:tblStyle w:val="TableGrid"/>
        <w:tblW w:w="0" w:type="auto"/>
        <w:tblLook w:val="04A0" w:firstRow="1" w:lastRow="0" w:firstColumn="1" w:lastColumn="0" w:noHBand="0" w:noVBand="1"/>
      </w:tblPr>
      <w:tblGrid>
        <w:gridCol w:w="8636"/>
      </w:tblGrid>
      <w:tr w:rsidR="00913825" w14:paraId="003904CA" w14:textId="77777777" w:rsidTr="00E04C1E">
        <w:trPr>
          <w:trHeight w:val="718"/>
        </w:trPr>
        <w:tc>
          <w:tcPr>
            <w:tcW w:w="0" w:type="auto"/>
            <w:vAlign w:val="center"/>
          </w:tcPr>
          <w:p w14:paraId="5484A84A" w14:textId="77777777" w:rsidR="00913825" w:rsidRPr="00602F4D" w:rsidRDefault="00913825" w:rsidP="00E04C1E">
            <w:pPr>
              <w:pStyle w:val="Tese-110-movimentos-cenrios"/>
              <w:spacing w:line="276" w:lineRule="auto"/>
              <w:ind w:left="0"/>
              <w:rPr>
                <w:sz w:val="24"/>
                <w:szCs w:val="24"/>
                <w:lang w:val="pt-BR"/>
              </w:rPr>
            </w:pPr>
            <w:r w:rsidRPr="00602F4D">
              <w:rPr>
                <w:sz w:val="24"/>
                <w:szCs w:val="24"/>
                <w:lang w:val="pt-BR"/>
              </w:rPr>
              <w:t>“Mas não estamos comparando a mesma coisa né? Eu sei que o DBA deseja ver o tempo do clone do banco de dados, mas ele está comparando um clone de uma base de dados com uma tabela que deve ter no máximo 1 GB (sem carga) versus um clone de um banco de dados de 1 TB (com carga). Como eles vão comparar o tempo? Não importa o tempo que durou, você realmente acredita que eles têm bancos de dados com 1 GB de tamanho?”</w:t>
            </w:r>
          </w:p>
        </w:tc>
      </w:tr>
    </w:tbl>
    <w:p w14:paraId="26796E0F" w14:textId="77777777" w:rsidR="00913825" w:rsidRPr="0050469B" w:rsidRDefault="00913825" w:rsidP="00913825">
      <w:pPr>
        <w:pStyle w:val="Tese-Tabela-Caption"/>
      </w:pPr>
      <w:bookmarkStart w:id="1862" w:name="_Toc47384449"/>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9</w:t>
      </w:r>
      <w:r w:rsidRPr="0050469B">
        <w:rPr>
          <w:b/>
        </w:rPr>
        <w:fldChar w:fldCharType="end"/>
      </w:r>
      <w:r w:rsidRPr="0050469B">
        <w:rPr>
          <w:b/>
        </w:rPr>
        <w:t>.</w:t>
      </w:r>
      <w:r w:rsidRPr="0050469B">
        <w:t xml:space="preserve"> </w:t>
      </w:r>
      <w:r>
        <w:t>Cenário 5: uma simples comparação no contexto da PoC</w:t>
      </w:r>
      <w:bookmarkEnd w:id="1862"/>
    </w:p>
    <w:p w14:paraId="1B800387" w14:textId="77777777" w:rsidR="00913825" w:rsidRDefault="00913825" w:rsidP="00913825">
      <w:pPr>
        <w:pStyle w:val="Tese-Tabela-Caption"/>
      </w:pPr>
      <w:r w:rsidRPr="0050469B">
        <w:rPr>
          <w:color w:val="000000"/>
        </w:rPr>
        <w:t>Fonte:</w:t>
      </w:r>
      <w:r w:rsidRPr="0050469B">
        <w:t xml:space="preserve"> Elaboração nossa.</w:t>
      </w:r>
    </w:p>
    <w:p w14:paraId="19141E3F" w14:textId="77777777" w:rsidR="00913825" w:rsidRDefault="00913825" w:rsidP="00913825">
      <w:pPr>
        <w:pStyle w:val="Tese-Normal"/>
        <w:rPr>
          <w:highlight w:val="yellow"/>
        </w:rPr>
      </w:pPr>
      <w:r>
        <w:lastRenderedPageBreak/>
        <w:t xml:space="preserve">Assim sendo, destacamos os elementos básicos do pensamento hermenêutico, onde apesar de Gadamer não ter solucionado a questão de como podemos descobrir quais preconceitos são legítimos ou não dentro da fusão de horizontes, ele apenas nos conta que “os preconceitos legítimos são baseados nas coisas em si, que </w:t>
      </w:r>
      <w:r w:rsidRPr="009A33DD">
        <w:rPr>
          <w:b/>
          <w:bCs/>
        </w:rPr>
        <w:t>a compreensão correta ocorre quando as partes e o todo formam uma unidade de significado</w:t>
      </w:r>
      <w:r>
        <w:t xml:space="preserve">, que a distância, temporal ou não, ajudará este processo, e que a compreensão ocorre como a fusão de horizontes” (nossa ênfas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w:t>
      </w:r>
    </w:p>
    <w:p w14:paraId="33D92650" w14:textId="77777777" w:rsidR="00913825" w:rsidRDefault="00913825" w:rsidP="00913825">
      <w:pPr>
        <w:pStyle w:val="Tese-Normal"/>
      </w:pPr>
      <w:r>
        <w:t>Portanto,</w:t>
      </w:r>
      <w:r w:rsidRPr="009F1A8C">
        <w:t xml:space="preserve"> destacamos a relevância de um entendimento do contexto, </w:t>
      </w:r>
      <w:r>
        <w:t xml:space="preserve">isto é, uma engenharia de um contexto em relação as essas comparações no contexto da PoC, onde </w:t>
      </w:r>
      <w:r w:rsidRPr="009F1A8C">
        <w:t xml:space="preserve">segundo </w:t>
      </w:r>
      <w:r>
        <w:t>um pensamento</w:t>
      </w:r>
      <w:r w:rsidRPr="009F1A8C">
        <w:t xml:space="preserve"> hermenêutic</w:t>
      </w:r>
      <w:r>
        <w:t>o</w:t>
      </w:r>
      <w:r w:rsidRPr="009F1A8C">
        <w:t xml:space="preserve">, o entendimento é um ato interpretativo de integrar coisas particulares, como por exemplo, uma simples comparação de resultados </w:t>
      </w:r>
      <w:r>
        <w:t xml:space="preserve">no contexto da PoC, </w:t>
      </w:r>
      <w:r w:rsidRPr="009F1A8C">
        <w:t>em um todo significativo, como por exemplo, a intenção do praticante em seu contexto atual</w:t>
      </w:r>
      <w:r>
        <w:t xml:space="preserve"> e futuro. </w:t>
      </w:r>
      <w:r w:rsidRPr="009F1A8C">
        <w:t xml:space="preserve">Por outras palavras, entendemos um objeto, </w:t>
      </w:r>
      <w:r>
        <w:t xml:space="preserve">uma </w:t>
      </w:r>
      <w:r w:rsidRPr="009F1A8C">
        <w:t xml:space="preserve">palavra ou </w:t>
      </w:r>
      <w:r>
        <w:t>as comparações no contexto da PoC</w:t>
      </w:r>
      <w:r w:rsidRPr="009F1A8C">
        <w:t xml:space="preserve"> quando há um sentido ao contexto d</w:t>
      </w:r>
      <w:r>
        <w:t xml:space="preserve">o mundo que vivemos e, portanto, nos fala de maneira significativa a esse mundo </w:t>
      </w:r>
      <w:r w:rsidRPr="009F1A8C">
        <w:fldChar w:fldCharType="begin" w:fldLock="1"/>
      </w:r>
      <w:r w:rsidRPr="009F1A8C">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plainTextFormattedCitation":"(Zimmermann, 2015)","previouslyFormattedCitation":"(Zimmermann, 2015)"},"properties":{"noteIndex":0},"schema":"https://github.com/citation-style-language/schema/raw/master/csl-citation.json"}</w:instrText>
      </w:r>
      <w:r w:rsidRPr="009F1A8C">
        <w:fldChar w:fldCharType="separate"/>
      </w:r>
      <w:r w:rsidRPr="009F1A8C">
        <w:rPr>
          <w:noProof/>
        </w:rPr>
        <w:t>(Zimmermann, 2015)</w:t>
      </w:r>
      <w:r w:rsidRPr="009F1A8C">
        <w:fldChar w:fldCharType="end"/>
      </w:r>
      <w:r w:rsidRPr="009F1A8C">
        <w:t>.</w:t>
      </w:r>
    </w:p>
    <w:p w14:paraId="2C9F9338" w14:textId="77777777" w:rsidR="00913825" w:rsidRDefault="00913825" w:rsidP="00913825">
      <w:pPr>
        <w:pStyle w:val="Tese-Normal"/>
      </w:pPr>
      <w:r>
        <w:t xml:space="preserve">A seguir, apresentamos uma comparação no cenário na PoC, onde um praticante utilizou duas ferramentas distintas de </w:t>
      </w:r>
      <w:r w:rsidRPr="00E339AD">
        <w:rPr>
          <w:i/>
          <w:iCs/>
        </w:rPr>
        <w:t>software</w:t>
      </w:r>
      <w:r>
        <w:t xml:space="preserve"> para a geração e simulação das operações de I/O em um mesmo sistema de armazenamento de dados (Figura 154).</w:t>
      </w:r>
    </w:p>
    <w:p w14:paraId="00DFA21D" w14:textId="77777777" w:rsidR="00913825" w:rsidRDefault="00913825" w:rsidP="00913825">
      <w:pPr>
        <w:pStyle w:val="Tese-Figura"/>
      </w:pPr>
      <w:r w:rsidRPr="009F1A8C">
        <w:rPr>
          <w:lang w:val="en-US"/>
        </w:rPr>
        <w:drawing>
          <wp:inline distT="0" distB="0" distL="0" distR="0" wp14:anchorId="50589508" wp14:editId="715A293F">
            <wp:extent cx="5218176" cy="13851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23421" cy="1386508"/>
                    </a:xfrm>
                    <a:prstGeom prst="rect">
                      <a:avLst/>
                    </a:prstGeom>
                  </pic:spPr>
                </pic:pic>
              </a:graphicData>
            </a:graphic>
          </wp:inline>
        </w:drawing>
      </w:r>
    </w:p>
    <w:p w14:paraId="1E5AF30D" w14:textId="77777777" w:rsidR="00913825" w:rsidRPr="0050469B" w:rsidRDefault="00913825" w:rsidP="00913825">
      <w:pPr>
        <w:pStyle w:val="Tese-Caption"/>
      </w:pPr>
      <w:bookmarkStart w:id="1863" w:name="_Toc47384606"/>
      <w:bookmarkStart w:id="1864" w:name="_Toc6845804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4</w:t>
      </w:r>
      <w:r w:rsidRPr="0050469B">
        <w:rPr>
          <w:b/>
        </w:rPr>
        <w:fldChar w:fldCharType="end"/>
      </w:r>
      <w:r w:rsidRPr="0050469B">
        <w:rPr>
          <w:b/>
        </w:rPr>
        <w:t>.</w:t>
      </w:r>
      <w:r w:rsidRPr="0050469B">
        <w:t xml:space="preserve"> </w:t>
      </w:r>
      <w:r>
        <w:t xml:space="preserve">Cenário 5: comparando duas ferramentas de </w:t>
      </w:r>
      <w:r w:rsidRPr="009F1A8C">
        <w:rPr>
          <w:i/>
          <w:iCs/>
        </w:rPr>
        <w:t>software</w:t>
      </w:r>
      <w:r>
        <w:t xml:space="preserve"> (I/O) na PoC</w:t>
      </w:r>
      <w:bookmarkEnd w:id="1863"/>
      <w:bookmarkEnd w:id="1864"/>
    </w:p>
    <w:p w14:paraId="222AFC43" w14:textId="77777777" w:rsidR="00913825" w:rsidRDefault="00913825" w:rsidP="00913825">
      <w:pPr>
        <w:pStyle w:val="Tese-Caption"/>
      </w:pPr>
      <w:r w:rsidRPr="0050469B">
        <w:rPr>
          <w:color w:val="000000"/>
        </w:rPr>
        <w:t>Fonte:</w:t>
      </w:r>
      <w:r w:rsidRPr="0050469B">
        <w:t xml:space="preserve"> Elaboração nossa.</w:t>
      </w:r>
    </w:p>
    <w:p w14:paraId="661C60B4" w14:textId="77777777" w:rsidR="00913825" w:rsidRDefault="00913825" w:rsidP="00913825">
      <w:pPr>
        <w:pStyle w:val="Tese-Normal"/>
      </w:pPr>
      <w:r>
        <w:t xml:space="preserve">A seguir, apresentamos a curva de desempenho em relação aos resultados obtidos baseados na utilização da ferramenta </w:t>
      </w:r>
      <w:r>
        <w:rPr>
          <w:i/>
          <w:iCs/>
        </w:rPr>
        <w:t xml:space="preserve">I/O </w:t>
      </w:r>
      <w:proofErr w:type="spellStart"/>
      <w:r>
        <w:rPr>
          <w:i/>
          <w:iCs/>
        </w:rPr>
        <w:t>Generator</w:t>
      </w:r>
      <w:proofErr w:type="spellEnd"/>
      <w:r>
        <w:rPr>
          <w:i/>
          <w:iCs/>
        </w:rPr>
        <w:t xml:space="preserve"> </w:t>
      </w:r>
      <w:proofErr w:type="spellStart"/>
      <w:r>
        <w:rPr>
          <w:i/>
          <w:iCs/>
        </w:rPr>
        <w:t>Gorilla</w:t>
      </w:r>
      <w:proofErr w:type="spellEnd"/>
      <w:r>
        <w:rPr>
          <w:i/>
          <w:iCs/>
        </w:rPr>
        <w:t xml:space="preserve"> V++ </w:t>
      </w:r>
      <w:r>
        <w:t>[nome fictício] (Ferramenta A):</w:t>
      </w:r>
    </w:p>
    <w:p w14:paraId="69B6D116" w14:textId="37530CA8" w:rsidR="00913825" w:rsidRDefault="00913825" w:rsidP="00913825">
      <w:pPr>
        <w:pStyle w:val="Tese-Lista"/>
      </w:pPr>
      <w:r>
        <w:t xml:space="preserve">3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25802C89" w14:textId="5193CF71" w:rsidR="00913825" w:rsidRDefault="00913825" w:rsidP="00913825">
      <w:pPr>
        <w:pStyle w:val="Tese-Lista"/>
      </w:pPr>
      <w:r>
        <w:t xml:space="preserve">4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41393AB1" w14:textId="7E68ED4F"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4B8D779C" w14:textId="2A68E44B" w:rsidR="00913825" w:rsidRDefault="00913825" w:rsidP="00913825">
      <w:pPr>
        <w:pStyle w:val="Tese-Lista"/>
      </w:pPr>
      <w:r>
        <w:lastRenderedPageBreak/>
        <w:t xml:space="preserve">6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0D327750" w14:textId="59BC5848" w:rsidR="00913825" w:rsidRDefault="00913825" w:rsidP="00913825">
      <w:pPr>
        <w:pStyle w:val="Tese-Lista"/>
      </w:pPr>
      <w:r>
        <w:t xml:space="preserve">7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50 </w:t>
      </w:r>
      <w:proofErr w:type="spellStart"/>
      <w:r>
        <w:t>microssegundos</w:t>
      </w:r>
      <w:proofErr w:type="spellEnd"/>
      <w:r w:rsidR="00E17B6D">
        <w:t>.</w:t>
      </w:r>
    </w:p>
    <w:p w14:paraId="6417F128" w14:textId="5826DAA9"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0 </w:t>
      </w:r>
      <w:proofErr w:type="spellStart"/>
      <w:r>
        <w:t>microssegund</w:t>
      </w:r>
      <w:r w:rsidR="00E17B6D">
        <w:t>o</w:t>
      </w:r>
      <w:r>
        <w:t>s</w:t>
      </w:r>
      <w:proofErr w:type="spellEnd"/>
      <w:r w:rsidR="00E17B6D">
        <w:t>.</w:t>
      </w:r>
    </w:p>
    <w:p w14:paraId="058B751C" w14:textId="77777777"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300 </w:t>
      </w:r>
      <w:proofErr w:type="spellStart"/>
      <w:r>
        <w:t>microssegundos</w:t>
      </w:r>
      <w:proofErr w:type="spellEnd"/>
      <w:r>
        <w:t>.</w:t>
      </w:r>
    </w:p>
    <w:p w14:paraId="52186406" w14:textId="77777777" w:rsidR="00913825" w:rsidRDefault="00913825" w:rsidP="00913825">
      <w:pPr>
        <w:pStyle w:val="Tese-Normal"/>
      </w:pPr>
      <w:r>
        <w:t xml:space="preserve">Da mesma forma, apresentamos a curva de desempenho em relação aos resultados obtidos baseados na utilização da ferramenta </w:t>
      </w:r>
      <w:r w:rsidRPr="00E339AD">
        <w:rPr>
          <w:i/>
          <w:iCs/>
        </w:rPr>
        <w:t xml:space="preserve">I/O </w:t>
      </w:r>
      <w:proofErr w:type="spellStart"/>
      <w:r w:rsidRPr="00E339AD">
        <w:rPr>
          <w:i/>
          <w:iCs/>
        </w:rPr>
        <w:t>Chimpanzee</w:t>
      </w:r>
      <w:proofErr w:type="spellEnd"/>
      <w:r w:rsidRPr="00E339AD">
        <w:rPr>
          <w:i/>
          <w:iCs/>
        </w:rPr>
        <w:t xml:space="preserve">-Turbo </w:t>
      </w:r>
      <w:r>
        <w:t>[nome fictício] (Ferramenta B):</w:t>
      </w:r>
    </w:p>
    <w:p w14:paraId="0CC22482" w14:textId="2DAAF741"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rsidR="00E17B6D">
        <w:t>.</w:t>
      </w:r>
    </w:p>
    <w:p w14:paraId="0EFF390A" w14:textId="291D6045" w:rsidR="00913825" w:rsidRDefault="00913825" w:rsidP="00913825">
      <w:pPr>
        <w:pStyle w:val="Tese-Lista"/>
      </w:pPr>
      <w:r>
        <w:t xml:space="preserve">6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00 </w:t>
      </w:r>
      <w:proofErr w:type="spellStart"/>
      <w:r>
        <w:t>microssegundos</w:t>
      </w:r>
      <w:proofErr w:type="spellEnd"/>
      <w:r w:rsidR="00E17B6D">
        <w:t>.</w:t>
      </w:r>
    </w:p>
    <w:p w14:paraId="703BF5BE" w14:textId="7BD78403" w:rsidR="00913825" w:rsidRDefault="00913825" w:rsidP="00913825">
      <w:pPr>
        <w:pStyle w:val="Tese-Lista"/>
      </w:pPr>
      <w:r>
        <w:t xml:space="preserve">7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50 </w:t>
      </w:r>
      <w:proofErr w:type="spellStart"/>
      <w:r>
        <w:t>microssegundos</w:t>
      </w:r>
      <w:proofErr w:type="spellEnd"/>
      <w:r w:rsidR="00E17B6D">
        <w:t>.</w:t>
      </w:r>
    </w:p>
    <w:p w14:paraId="474F744E" w14:textId="3F22832C"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400 </w:t>
      </w:r>
      <w:proofErr w:type="spellStart"/>
      <w:r>
        <w:t>microssegundos</w:t>
      </w:r>
      <w:proofErr w:type="spellEnd"/>
      <w:r w:rsidR="00E17B6D">
        <w:t>.</w:t>
      </w:r>
    </w:p>
    <w:p w14:paraId="4E2DBEF5" w14:textId="1F4AE763"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450 </w:t>
      </w:r>
      <w:proofErr w:type="spellStart"/>
      <w:r>
        <w:t>microssegundos</w:t>
      </w:r>
      <w:proofErr w:type="spellEnd"/>
      <w:r w:rsidR="00E17B6D">
        <w:t>.</w:t>
      </w:r>
    </w:p>
    <w:p w14:paraId="4C03A90D" w14:textId="41534A49"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550 </w:t>
      </w:r>
      <w:proofErr w:type="spellStart"/>
      <w:r>
        <w:t>microssegundos</w:t>
      </w:r>
      <w:proofErr w:type="spellEnd"/>
      <w:r w:rsidR="00E17B6D">
        <w:t>.</w:t>
      </w:r>
    </w:p>
    <w:p w14:paraId="43792EB7" w14:textId="77777777"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700 </w:t>
      </w:r>
      <w:proofErr w:type="spellStart"/>
      <w:r>
        <w:t>microssegundos</w:t>
      </w:r>
      <w:proofErr w:type="spellEnd"/>
      <w:r>
        <w:t>.</w:t>
      </w:r>
    </w:p>
    <w:p w14:paraId="1B01F7E7" w14:textId="77777777" w:rsidR="00913825" w:rsidRDefault="00913825" w:rsidP="00913825">
      <w:pPr>
        <w:pStyle w:val="Tese-Normal"/>
      </w:pPr>
      <w:r w:rsidRPr="002E6635">
        <w:t>Portanto, se</w:t>
      </w:r>
      <w:r w:rsidRPr="002E6635">
        <w:rPr>
          <w:b/>
          <w:bCs/>
        </w:rPr>
        <w:t xml:space="preserve"> simplesmente</w:t>
      </w:r>
      <w:r w:rsidRPr="002E6635">
        <w:t xml:space="preserve"> (nossa ênfase) compararmos esse emaranhado de números, podemos ser influenciados a concluir que </w:t>
      </w:r>
      <w:r>
        <w:t>os números obtidos através da</w:t>
      </w:r>
      <w:r w:rsidRPr="002E6635">
        <w:t xml:space="preserve"> ferramenta B </w:t>
      </w:r>
      <w:r>
        <w:t>foram “melhores” em relação a</w:t>
      </w:r>
      <w:r w:rsidRPr="002E6635">
        <w:t xml:space="preserve"> ferramenta A. </w:t>
      </w:r>
    </w:p>
    <w:p w14:paraId="35900F18" w14:textId="77777777" w:rsidR="00913825" w:rsidRDefault="00913825" w:rsidP="00913825">
      <w:pPr>
        <w:pStyle w:val="Tese-Normal"/>
      </w:pPr>
      <w:r>
        <w:t xml:space="preserve">Entretanto, destacamos que uma antecipação de sentido sem um entendimento do contexto atual e futuro, pode nos levar a uma produção de sentido ilusória. Por outras palavras, entendemos que no contexto da PoC, a intenção é, de alguma forma, explorar as aplicações de sistema e os artefatos tecnológicos de um mundo que não habitamos e conhecemos (ou seja, um mundo original) em um novo mundo, ou seja, a PoC. </w:t>
      </w:r>
    </w:p>
    <w:p w14:paraId="729FCBB4" w14:textId="77777777" w:rsidR="00913825" w:rsidRDefault="00913825" w:rsidP="00913825">
      <w:pPr>
        <w:pStyle w:val="Tese-Normal"/>
      </w:pPr>
      <w:r>
        <w:t xml:space="preserve">Assim, fundamentados no pensamento hermenêutico, se não conhecemos a relação do todo para suas partes e vice-versa, como podemos determinar se os números obtidos através de uma ferramenta ou de outra no contexto da PoC contribuem para uma produção de conhecimento que faça sentido ao mundo original. Apesar dos excelentes números de desempenho obtidos através da ferramenta B, questionamos se esses números obtidos realmente refletem a intenção desse praticante e fazem sentido ao mundo original. </w:t>
      </w:r>
    </w:p>
    <w:p w14:paraId="7756BD3C" w14:textId="77777777" w:rsidR="00913825" w:rsidRDefault="00913825" w:rsidP="00913825">
      <w:pPr>
        <w:pStyle w:val="Tese-Normal"/>
      </w:pPr>
      <w:r>
        <w:t xml:space="preserve">Por outras palavras, a ferramenta B pode estar sendo utilizada com a intenção de produzir uma determinada quantidade de desempenho (IOPS) utilizando um certo tamanho </w:t>
      </w:r>
      <w:r>
        <w:lastRenderedPageBreak/>
        <w:t xml:space="preserve">de bloco de dados, que apesar de ser uma </w:t>
      </w:r>
      <w:r w:rsidRPr="00840729">
        <w:rPr>
          <w:b/>
          <w:bCs/>
        </w:rPr>
        <w:t>verdade até certo ponto</w:t>
      </w:r>
      <w:r>
        <w:t xml:space="preserve"> (nossa ênfase) ao contexto da PoC, essa verdade pode não ser uma </w:t>
      </w:r>
      <w:r w:rsidRPr="00840729">
        <w:rPr>
          <w:b/>
          <w:bCs/>
        </w:rPr>
        <w:t>verdade em absoluto</w:t>
      </w:r>
      <w:r>
        <w:t xml:space="preserve"> (nossa ênfase) ao mundo original, onde suas aplicações de sistema podem se basear em um tamanho de bloco de dados de tamanho diferente.</w:t>
      </w:r>
    </w:p>
    <w:p w14:paraId="55A6A8F2" w14:textId="125CEA29" w:rsidR="00913825" w:rsidRDefault="00913825" w:rsidP="00913825">
      <w:pPr>
        <w:pStyle w:val="Tese-Normal"/>
      </w:pPr>
      <w:r>
        <w:t>Da mesma forma, observamos o mesmo fenômeno nas comparações entre distintas atividades da PoC, como por exemplo, uma PoC efetuada por um praticante utilizando uma solução de armazenamento de dados e uma outra PoC executada por um diferente praticante (como por exemplo, um competidor), onde a intenção de ambas as atividades da PoC é demonstrar o desempenho de suas tecnologias para uma organização (Figura 155).</w:t>
      </w:r>
    </w:p>
    <w:p w14:paraId="75AC3962" w14:textId="77777777" w:rsidR="00913825" w:rsidRPr="00024FBB" w:rsidRDefault="00913825" w:rsidP="00913825">
      <w:pPr>
        <w:pStyle w:val="Tese-Figura"/>
      </w:pPr>
      <w:r w:rsidRPr="00297E9D">
        <w:drawing>
          <wp:inline distT="0" distB="0" distL="0" distR="0" wp14:anchorId="2AED51D2" wp14:editId="6D68A98C">
            <wp:extent cx="5260848" cy="1182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915" cy="1184074"/>
                    </a:xfrm>
                    <a:prstGeom prst="rect">
                      <a:avLst/>
                    </a:prstGeom>
                  </pic:spPr>
                </pic:pic>
              </a:graphicData>
            </a:graphic>
          </wp:inline>
        </w:drawing>
      </w:r>
    </w:p>
    <w:p w14:paraId="6B224CE6" w14:textId="77777777" w:rsidR="00913825" w:rsidRPr="0050469B" w:rsidRDefault="00913825" w:rsidP="00913825">
      <w:pPr>
        <w:pStyle w:val="Tese-Caption"/>
      </w:pPr>
      <w:bookmarkStart w:id="1865" w:name="_Toc47384607"/>
      <w:bookmarkStart w:id="1866" w:name="_Toc6845804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5</w:t>
      </w:r>
      <w:r w:rsidRPr="0050469B">
        <w:rPr>
          <w:b/>
        </w:rPr>
        <w:fldChar w:fldCharType="end"/>
      </w:r>
      <w:r w:rsidRPr="0050469B">
        <w:rPr>
          <w:b/>
        </w:rPr>
        <w:t>.</w:t>
      </w:r>
      <w:r w:rsidRPr="0050469B">
        <w:t xml:space="preserve"> </w:t>
      </w:r>
      <w:r>
        <w:t>Cenário 5: comparando duas atividades da PoC</w:t>
      </w:r>
      <w:bookmarkEnd w:id="1865"/>
      <w:bookmarkEnd w:id="1866"/>
    </w:p>
    <w:p w14:paraId="1DED0DC4" w14:textId="77777777" w:rsidR="00913825" w:rsidRDefault="00913825" w:rsidP="00913825">
      <w:pPr>
        <w:pStyle w:val="Tese-Caption"/>
      </w:pPr>
      <w:r w:rsidRPr="0050469B">
        <w:rPr>
          <w:color w:val="000000"/>
        </w:rPr>
        <w:t>Fonte:</w:t>
      </w:r>
      <w:r w:rsidRPr="0050469B">
        <w:t xml:space="preserve"> Elaboração nossa.</w:t>
      </w:r>
    </w:p>
    <w:p w14:paraId="2A35D592" w14:textId="77777777" w:rsidR="00913825" w:rsidRDefault="00913825" w:rsidP="00913825">
      <w:pPr>
        <w:pStyle w:val="Tese-Normal"/>
      </w:pPr>
      <w:r>
        <w:t xml:space="preserve">Conforme podemos observar na Figura 155, apresentamos duas atividades da PoC (ou seja, PoC A </w:t>
      </w:r>
      <w:r w:rsidRPr="0057257E">
        <w:rPr>
          <w:i/>
          <w:iCs/>
        </w:rPr>
        <w:t>versus</w:t>
      </w:r>
      <w:r>
        <w:t xml:space="preserve"> PoC B), sendo executada por diferentes praticantes (ou seja, praticante A </w:t>
      </w:r>
      <w:r w:rsidRPr="0057257E">
        <w:rPr>
          <w:i/>
          <w:iCs/>
        </w:rPr>
        <w:t>versus</w:t>
      </w:r>
      <w:r>
        <w:t xml:space="preserve"> competidor X) em duas distintas soluções de armazenamento de dados.</w:t>
      </w:r>
    </w:p>
    <w:p w14:paraId="6E4F12CF" w14:textId="77777777" w:rsidR="00913825" w:rsidRDefault="00913825" w:rsidP="00913825">
      <w:pPr>
        <w:pStyle w:val="Tese-Normal"/>
      </w:pPr>
      <w:r>
        <w:t>A seguir, apresentamos a curva de desempenho em relação aos resultados obtidos baseados na PoC A utilizando a solução de armazenamento de dados Zorro [nome fictício]:</w:t>
      </w:r>
    </w:p>
    <w:p w14:paraId="6A91880E" w14:textId="70AC7DE7"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500 </w:t>
      </w:r>
      <w:proofErr w:type="spellStart"/>
      <w:r>
        <w:t>microssegundos</w:t>
      </w:r>
      <w:proofErr w:type="spellEnd"/>
      <w:r>
        <w:t>.</w:t>
      </w:r>
    </w:p>
    <w:p w14:paraId="6C1D80D6" w14:textId="1F2D0626" w:rsidR="00913825" w:rsidRDefault="00913825" w:rsidP="00913825">
      <w:pPr>
        <w:pStyle w:val="Tese-Lista"/>
      </w:pPr>
      <w:r>
        <w:t xml:space="preserve">1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600 </w:t>
      </w:r>
      <w:proofErr w:type="spellStart"/>
      <w:r>
        <w:t>microssegundos</w:t>
      </w:r>
      <w:proofErr w:type="spellEnd"/>
      <w:r>
        <w:t>.</w:t>
      </w:r>
    </w:p>
    <w:p w14:paraId="42E48655" w14:textId="6109FA9B" w:rsidR="00913825" w:rsidRDefault="00913825" w:rsidP="00913825">
      <w:pPr>
        <w:pStyle w:val="Tese-Lista"/>
      </w:pPr>
      <w:r>
        <w:t xml:space="preserve">1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700 </w:t>
      </w:r>
      <w:proofErr w:type="spellStart"/>
      <w:r>
        <w:t>microssegundos</w:t>
      </w:r>
      <w:proofErr w:type="spellEnd"/>
      <w:r>
        <w:t>.</w:t>
      </w:r>
    </w:p>
    <w:p w14:paraId="540236A1" w14:textId="69E2CB11" w:rsidR="00913825" w:rsidRDefault="00913825" w:rsidP="00913825">
      <w:pPr>
        <w:pStyle w:val="Tese-Lista"/>
      </w:pPr>
      <w:r>
        <w:t xml:space="preserve">2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t>.</w:t>
      </w:r>
    </w:p>
    <w:p w14:paraId="73F6B0D3" w14:textId="41357690" w:rsidR="00913825" w:rsidRDefault="00913825" w:rsidP="00913825">
      <w:pPr>
        <w:pStyle w:val="Tese-Lista"/>
      </w:pPr>
      <w:r>
        <w:t xml:space="preserve">2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50 </w:t>
      </w:r>
      <w:proofErr w:type="spellStart"/>
      <w:r>
        <w:t>microssegundos</w:t>
      </w:r>
      <w:proofErr w:type="spellEnd"/>
      <w:r>
        <w:t>.</w:t>
      </w:r>
    </w:p>
    <w:p w14:paraId="59EA95E6" w14:textId="4A1F8D66" w:rsidR="00913825" w:rsidRDefault="00913825" w:rsidP="00913825">
      <w:pPr>
        <w:pStyle w:val="Tese-Lista"/>
      </w:pPr>
      <w:r>
        <w:t xml:space="preserve">3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900 </w:t>
      </w:r>
      <w:proofErr w:type="spellStart"/>
      <w:r>
        <w:t>microssegundos</w:t>
      </w:r>
      <w:proofErr w:type="spellEnd"/>
      <w:r>
        <w:t>.</w:t>
      </w:r>
    </w:p>
    <w:p w14:paraId="17856D27" w14:textId="508366AF" w:rsidR="00913825" w:rsidRDefault="00913825" w:rsidP="00913825">
      <w:pPr>
        <w:pStyle w:val="Tese-Lista"/>
      </w:pPr>
      <w:r>
        <w:t xml:space="preserve">3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950 </w:t>
      </w:r>
      <w:proofErr w:type="spellStart"/>
      <w:r>
        <w:t>microssegundos</w:t>
      </w:r>
      <w:proofErr w:type="spellEnd"/>
      <w:r>
        <w:t>.</w:t>
      </w:r>
    </w:p>
    <w:p w14:paraId="74B9276A" w14:textId="77777777" w:rsidR="00913825" w:rsidRDefault="00913825" w:rsidP="00913825">
      <w:pPr>
        <w:pStyle w:val="Tese-Lista"/>
      </w:pPr>
      <w:r>
        <w:t xml:space="preserve">4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0 </w:t>
      </w:r>
      <w:proofErr w:type="spellStart"/>
      <w:r>
        <w:t>microsegundos</w:t>
      </w:r>
      <w:proofErr w:type="spellEnd"/>
      <w:r>
        <w:t>.</w:t>
      </w:r>
    </w:p>
    <w:p w14:paraId="7E29FAD3" w14:textId="77777777" w:rsidR="00913825" w:rsidRDefault="00913825" w:rsidP="00913825">
      <w:pPr>
        <w:pStyle w:val="Tese-Normal"/>
      </w:pPr>
      <w:r>
        <w:lastRenderedPageBreak/>
        <w:t xml:space="preserve">Da mesma forma, apresentamos a curva de desempenho em relação aos resultados obtidos baseados na PoC B utilizando a solução de armazenamento de dados a solução </w:t>
      </w:r>
      <w:proofErr w:type="spellStart"/>
      <w:r>
        <w:t>Froggo</w:t>
      </w:r>
      <w:proofErr w:type="spellEnd"/>
      <w:r>
        <w:t xml:space="preserve"> [nome fictício]:</w:t>
      </w:r>
    </w:p>
    <w:p w14:paraId="2B887175" w14:textId="1A3A7E6E" w:rsidR="00913825" w:rsidRDefault="00913825" w:rsidP="00913825">
      <w:pPr>
        <w:pStyle w:val="Tese-Lista"/>
      </w:pPr>
      <w:r>
        <w:t xml:space="preserve">2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 </w:t>
      </w:r>
      <w:proofErr w:type="spellStart"/>
      <w:r>
        <w:t>microssegundos</w:t>
      </w:r>
      <w:proofErr w:type="spellEnd"/>
      <w:r>
        <w:t>.</w:t>
      </w:r>
    </w:p>
    <w:p w14:paraId="2C755246" w14:textId="15032013" w:rsidR="00913825" w:rsidRDefault="00913825" w:rsidP="00913825">
      <w:pPr>
        <w:pStyle w:val="Tese-Lista"/>
      </w:pPr>
      <w:r>
        <w:t xml:space="preserve">3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 </w:t>
      </w:r>
      <w:proofErr w:type="spellStart"/>
      <w:r>
        <w:t>microssegundos</w:t>
      </w:r>
      <w:proofErr w:type="spellEnd"/>
      <w:r>
        <w:t>.</w:t>
      </w:r>
    </w:p>
    <w:p w14:paraId="2BE206D2" w14:textId="6E77A192" w:rsidR="00913825" w:rsidRDefault="00913825" w:rsidP="00913825">
      <w:pPr>
        <w:pStyle w:val="Tese-Lista"/>
      </w:pPr>
      <w:r>
        <w:t xml:space="preserve">4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50 </w:t>
      </w:r>
      <w:proofErr w:type="spellStart"/>
      <w:r>
        <w:t>microssegundos</w:t>
      </w:r>
      <w:proofErr w:type="spellEnd"/>
      <w:r>
        <w:t>.</w:t>
      </w:r>
    </w:p>
    <w:p w14:paraId="192C7365" w14:textId="4CB6931A" w:rsidR="00913825" w:rsidRDefault="00913825" w:rsidP="00913825">
      <w:pPr>
        <w:pStyle w:val="Tese-Lista"/>
      </w:pPr>
      <w:r>
        <w:t xml:space="preserve">5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00 </w:t>
      </w:r>
      <w:proofErr w:type="spellStart"/>
      <w:r>
        <w:t>microssegundos</w:t>
      </w:r>
      <w:proofErr w:type="spellEnd"/>
      <w:r>
        <w:t>.</w:t>
      </w:r>
    </w:p>
    <w:p w14:paraId="595399A5" w14:textId="1E8D1A06" w:rsidR="00913825" w:rsidRDefault="00913825" w:rsidP="00913825">
      <w:pPr>
        <w:pStyle w:val="Tese-Lista"/>
      </w:pPr>
      <w:r>
        <w:t xml:space="preserve">6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t>.</w:t>
      </w:r>
    </w:p>
    <w:p w14:paraId="773A325E" w14:textId="03A8339F" w:rsidR="00913825" w:rsidRDefault="00913825" w:rsidP="00913825">
      <w:pPr>
        <w:pStyle w:val="Tese-Lista"/>
      </w:pPr>
      <w:r>
        <w:t xml:space="preserve">7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t>.</w:t>
      </w:r>
    </w:p>
    <w:p w14:paraId="0EAB41C7" w14:textId="7ADD25B2" w:rsidR="00913825" w:rsidRDefault="00913825" w:rsidP="00913825">
      <w:pPr>
        <w:pStyle w:val="Tese-Lista"/>
      </w:pPr>
      <w:r>
        <w:t xml:space="preserve">8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00 </w:t>
      </w:r>
      <w:proofErr w:type="spellStart"/>
      <w:r>
        <w:t>microssegundos</w:t>
      </w:r>
      <w:proofErr w:type="spellEnd"/>
      <w:r>
        <w:t>.</w:t>
      </w:r>
    </w:p>
    <w:p w14:paraId="5B072C0F" w14:textId="77777777" w:rsidR="00913825" w:rsidRDefault="00913825" w:rsidP="00913825">
      <w:pPr>
        <w:pStyle w:val="Tese-Lista"/>
      </w:pPr>
      <w:r>
        <w:t xml:space="preserve">9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50 </w:t>
      </w:r>
      <w:proofErr w:type="spellStart"/>
      <w:r>
        <w:t>microsegundos</w:t>
      </w:r>
      <w:proofErr w:type="spellEnd"/>
      <w:r>
        <w:t>.</w:t>
      </w:r>
    </w:p>
    <w:p w14:paraId="72B7CDB2" w14:textId="77777777" w:rsidR="00D67B0A" w:rsidRDefault="00913825" w:rsidP="00913825">
      <w:pPr>
        <w:pStyle w:val="Tese-Normal"/>
      </w:pPr>
      <w:r>
        <w:t xml:space="preserve">Novamente, </w:t>
      </w:r>
      <w:r w:rsidRPr="002E6635">
        <w:t>se</w:t>
      </w:r>
      <w:r w:rsidRPr="002E6635">
        <w:rPr>
          <w:b/>
          <w:bCs/>
        </w:rPr>
        <w:t xml:space="preserve"> simplesmente</w:t>
      </w:r>
      <w:r w:rsidRPr="002E6635">
        <w:t xml:space="preserve"> (nossa ênfase) compararmos esse emaranhado de números, </w:t>
      </w:r>
      <w:r>
        <w:t xml:space="preserve">somos </w:t>
      </w:r>
      <w:r w:rsidRPr="002E6635">
        <w:t xml:space="preserve">influenciados a concluir </w:t>
      </w:r>
      <w:r>
        <w:t xml:space="preserve">a solução do </w:t>
      </w:r>
      <w:proofErr w:type="spellStart"/>
      <w:r>
        <w:t>competitor</w:t>
      </w:r>
      <w:proofErr w:type="spellEnd"/>
      <w:r>
        <w:t xml:space="preserve"> (PoC B) obteve um melhor desempenho quando comparado a solução da PoC A. Entretanto, questionamos: “Será que podemos fazer essa comparação sem um conhecimento do todos e suas partes e vice-versa?”. Por outras palavras, questionamos qual foi a intenção do praticante na PoC A em modelar uma atividade da PoC baseada em dez (10) servidores para processamento das operações de I/O enquanto o praticante da PoC B “somente” utilizou quatro (4) servidores. </w:t>
      </w:r>
    </w:p>
    <w:p w14:paraId="2DD0AA98" w14:textId="7AA04D06" w:rsidR="00913825" w:rsidRDefault="00913825" w:rsidP="00913825">
      <w:pPr>
        <w:pStyle w:val="Tese-Normal"/>
      </w:pPr>
      <w:r>
        <w:t xml:space="preserve">Ao mesmo tempo, notamos a falta de uma compreensão das partes em ambas atividades da PoC, onde não conhecemos qual ferramenta de </w:t>
      </w:r>
      <w:r w:rsidRPr="00B62D4A">
        <w:rPr>
          <w:i/>
          <w:iCs/>
        </w:rPr>
        <w:t>software</w:t>
      </w:r>
      <w:r>
        <w:t xml:space="preserve"> foi (e como foi) utilizada para a simulação dessas operações de I/O, onde, dependendo de uma configuração ou uma falta de conhecimento em relação a sua utilização, pode contribuir para a produção de números ilusórios como por exemplo, todos os 200.000 IOPS observados no primeiro ponto da curva de experimento podem ser produzidos na memória (cache) desses servidores ou na solução de armazenamento de dados, assim, contribuindo para uma menor latência dessas operações.</w:t>
      </w:r>
    </w:p>
    <w:p w14:paraId="392D4649" w14:textId="3A02B07D" w:rsidR="00913825" w:rsidRDefault="00913825" w:rsidP="00913825">
      <w:pPr>
        <w:pStyle w:val="Tese-Normal"/>
      </w:pPr>
      <w:r>
        <w:t xml:space="preserve">Assim, reconhecemos o paralelo entre a noção essencial do círculo hermenêutico e o modelo de contexto de práticas da PoC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913825">
        <w:rPr>
          <w:noProof/>
        </w:rPr>
        <w:t>(Neto et al., 2020b)</w:t>
      </w:r>
      <w:r>
        <w:fldChar w:fldCharType="end"/>
      </w:r>
      <w:r>
        <w:t xml:space="preserve">, onde destacamos o pensamento de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B62D4A">
        <w:rPr>
          <w:noProof/>
        </w:rPr>
        <w:t>Roque</w:t>
      </w:r>
      <w:r>
        <w:rPr>
          <w:noProof/>
        </w:rPr>
        <w:t xml:space="preserve"> (</w:t>
      </w:r>
      <w:r w:rsidRPr="00B62D4A">
        <w:rPr>
          <w:noProof/>
        </w:rPr>
        <w:t>2004</w:t>
      </w:r>
      <w:r>
        <w:rPr>
          <w:noProof/>
        </w:rPr>
        <w:t>, p. 121</w:t>
      </w:r>
      <w:r w:rsidRPr="00B62D4A">
        <w:rPr>
          <w:noProof/>
        </w:rPr>
        <w:t>)</w:t>
      </w:r>
      <w:r>
        <w:fldChar w:fldCharType="end"/>
      </w:r>
      <w:r>
        <w:t xml:space="preserve"> entre os modelos de contexto e de mediador onde </w:t>
      </w:r>
    </w:p>
    <w:p w14:paraId="18EE39C9" w14:textId="77777777" w:rsidR="00913825" w:rsidRDefault="00913825" w:rsidP="00913825">
      <w:pPr>
        <w:pStyle w:val="Tese-Citao-Direta"/>
      </w:pPr>
      <w:r w:rsidRPr="00B62D4A">
        <w:lastRenderedPageBreak/>
        <w:t>Esta similaridade não surgirá por acaso, já que uma das preocupações essenciais a ambas as construções é a da contextualização do discurso. Na hermenêutica, como na engenharia do contexto, pretende-se envolver a produção do discurso sobre a relação das partes com o todo, ou dos mediadores com o seu contexto, de elementos que permitam a produção de sentido.</w:t>
      </w:r>
    </w:p>
    <w:p w14:paraId="13558C92" w14:textId="77777777" w:rsidR="00D67B0A" w:rsidRDefault="00913825" w:rsidP="00913825">
      <w:pPr>
        <w:pStyle w:val="Tese-Normal"/>
      </w:pPr>
      <w:r>
        <w:t xml:space="preserve">Por outras palavras, segundo Gadamer, qualquer parte de um texto (ou no contexto de nossa investigação, qualquer cenário na PoC) é indeterminada em relação a seu significado, onde “apenas a partir do contexto do todo que o significado das partes pode ser compreendido, e vice-versa”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D84D20">
        <w:rPr>
          <w:noProof/>
        </w:rPr>
        <w:t>(</w:t>
      </w:r>
      <w:r>
        <w:rPr>
          <w:noProof/>
        </w:rPr>
        <w:t>S</w:t>
      </w:r>
      <w:r w:rsidRPr="00D84D20">
        <w:rPr>
          <w:noProof/>
        </w:rPr>
        <w:t>chmidt, 2012)</w:t>
      </w:r>
      <w:r>
        <w:fldChar w:fldCharType="end"/>
      </w:r>
      <w:r>
        <w:t>.</w:t>
      </w:r>
      <w:r w:rsidR="00165316">
        <w:t xml:space="preserve"> </w:t>
      </w:r>
    </w:p>
    <w:p w14:paraId="65DE4AB7" w14:textId="77777777" w:rsidR="00D67B0A" w:rsidRDefault="00913825" w:rsidP="00913825">
      <w:pPr>
        <w:pStyle w:val="Tese-Normal"/>
      </w:pPr>
      <w:r>
        <w:t>Dessa forma,</w:t>
      </w:r>
      <w:r w:rsidRPr="00913825">
        <w:t xml:space="preserve"> a produção de sentido (alicerçada nos círculos </w:t>
      </w:r>
      <w:r>
        <w:t>hermenêuticos</w:t>
      </w:r>
      <w:r w:rsidRPr="00913825">
        <w:t xml:space="preserve">) é pautada por um consenso possível entre o cliente potencial e o indivíduo que busca desenvolver e executar a atividade, </w:t>
      </w:r>
      <w:r>
        <w:t xml:space="preserve">como </w:t>
      </w:r>
      <w:r w:rsidRPr="00913825">
        <w:t>por exemplo, um praticante de PoC.</w:t>
      </w:r>
      <w:r>
        <w:t xml:space="preserve"> </w:t>
      </w:r>
    </w:p>
    <w:p w14:paraId="23BDA14E" w14:textId="53FE826C" w:rsidR="00913825" w:rsidRDefault="00913825" w:rsidP="00913825">
      <w:pPr>
        <w:pStyle w:val="Tese-Normal"/>
      </w:pPr>
      <w:r w:rsidRPr="00913825">
        <w:t xml:space="preserve">Assim, segundo </w:t>
      </w:r>
      <w:r>
        <w:fldChar w:fldCharType="begin" w:fldLock="1"/>
      </w:r>
      <w:r>
        <w:instrText>ADDIN CSL_CITATION {"citationItems":[{"id":"ITEM-1","itemData":{"author":[{"dropping-particle":"","family":"Gadamer","given":"Hans-Georg","non-dropping-particle":"","parse-names":false,"suffix":""}],"id":"ITEM-1","issued":{"date-parts":[["1976"]]},"publisher":"University of California Press","publisher-place":"Los Angeles","title":"Philosophical Hermeneutics","type":"book"},"uris":["http://www.mendeley.com/documents/?uuid=a72a929d-659e-4177-94a2-bf785b5080b1"]}],"mendeley":{"formattedCitation":"(Gadamer, 1976)","manualFormatting":"Gadamer (1976)","plainTextFormattedCitation":"(Gadamer, 1976)","previouslyFormattedCitation":"(Gadamer, 1976)"},"properties":{"noteIndex":0},"schema":"https://github.com/citation-style-language/schema/raw/master/csl-citation.json"}</w:instrText>
      </w:r>
      <w:r>
        <w:fldChar w:fldCharType="separate"/>
      </w:r>
      <w:r w:rsidRPr="00913825">
        <w:rPr>
          <w:noProof/>
        </w:rPr>
        <w:t>Gadamer</w:t>
      </w:r>
      <w:r>
        <w:rPr>
          <w:noProof/>
        </w:rPr>
        <w:t xml:space="preserve"> (</w:t>
      </w:r>
      <w:r w:rsidRPr="00913825">
        <w:rPr>
          <w:noProof/>
        </w:rPr>
        <w:t>1976)</w:t>
      </w:r>
      <w:r>
        <w:fldChar w:fldCharType="end"/>
      </w:r>
      <w:r>
        <w:t xml:space="preserve">, o entendimento só ocorrerá </w:t>
      </w:r>
      <w:r w:rsidRPr="00913825">
        <w:t>“</w:t>
      </w:r>
      <w:proofErr w:type="spellStart"/>
      <w:r w:rsidRPr="00913825">
        <w:t>through</w:t>
      </w:r>
      <w:proofErr w:type="spellEnd"/>
      <w:r w:rsidRPr="00913825">
        <w:t xml:space="preserve"> </w:t>
      </w:r>
      <w:proofErr w:type="spellStart"/>
      <w:r w:rsidRPr="00913825">
        <w:t>estrangement</w:t>
      </w:r>
      <w:proofErr w:type="spellEnd"/>
      <w:r w:rsidRPr="00913825">
        <w:t xml:space="preserve">, for </w:t>
      </w:r>
      <w:proofErr w:type="spellStart"/>
      <w:r w:rsidRPr="00913825">
        <w:t>only</w:t>
      </w:r>
      <w:proofErr w:type="spellEnd"/>
      <w:r w:rsidRPr="00913825">
        <w:t xml:space="preserve"> </w:t>
      </w:r>
      <w:proofErr w:type="spellStart"/>
      <w:r w:rsidRPr="00913825">
        <w:t>failure</w:t>
      </w:r>
      <w:proofErr w:type="spellEnd"/>
      <w:r w:rsidRPr="00913825">
        <w:t xml:space="preserve"> </w:t>
      </w:r>
      <w:proofErr w:type="spellStart"/>
      <w:r w:rsidRPr="00913825">
        <w:t>to</w:t>
      </w:r>
      <w:proofErr w:type="spellEnd"/>
      <w:r w:rsidRPr="00913825">
        <w:t xml:space="preserve"> </w:t>
      </w:r>
      <w:proofErr w:type="spellStart"/>
      <w:r w:rsidRPr="00913825">
        <w:t>attempt</w:t>
      </w:r>
      <w:proofErr w:type="spellEnd"/>
      <w:r w:rsidRPr="00913825">
        <w:t xml:space="preserve"> </w:t>
      </w:r>
      <w:proofErr w:type="spellStart"/>
      <w:r w:rsidRPr="00913825">
        <w:t>to</w:t>
      </w:r>
      <w:proofErr w:type="spellEnd"/>
      <w:r w:rsidRPr="00913825">
        <w:t xml:space="preserve"> </w:t>
      </w:r>
      <w:proofErr w:type="spellStart"/>
      <w:r w:rsidRPr="00913825">
        <w:t>understand</w:t>
      </w:r>
      <w:proofErr w:type="spellEnd"/>
      <w:r w:rsidRPr="00913825">
        <w:t xml:space="preserve"> </w:t>
      </w:r>
      <w:proofErr w:type="spellStart"/>
      <w:r w:rsidRPr="00913825">
        <w:t>what</w:t>
      </w:r>
      <w:proofErr w:type="spellEnd"/>
      <w:r w:rsidRPr="00913825">
        <w:t xml:space="preserve"> </w:t>
      </w:r>
      <w:proofErr w:type="spellStart"/>
      <w:r w:rsidRPr="00913825">
        <w:t>is</w:t>
      </w:r>
      <w:proofErr w:type="spellEnd"/>
      <w:r w:rsidRPr="00913825">
        <w:t xml:space="preserve"> </w:t>
      </w:r>
      <w:proofErr w:type="spellStart"/>
      <w:r w:rsidRPr="00913825">
        <w:t>said</w:t>
      </w:r>
      <w:proofErr w:type="spellEnd"/>
      <w:r w:rsidRPr="00913825">
        <w:t xml:space="preserve"> </w:t>
      </w:r>
      <w:proofErr w:type="spellStart"/>
      <w:r w:rsidRPr="00913825">
        <w:t>within</w:t>
      </w:r>
      <w:proofErr w:type="spellEnd"/>
      <w:r w:rsidRPr="00913825">
        <w:t xml:space="preserve"> a system </w:t>
      </w:r>
      <w:proofErr w:type="spellStart"/>
      <w:r w:rsidRPr="00913825">
        <w:t>of</w:t>
      </w:r>
      <w:proofErr w:type="spellEnd"/>
      <w:r w:rsidRPr="00913825">
        <w:t xml:space="preserve"> </w:t>
      </w:r>
      <w:proofErr w:type="spellStart"/>
      <w:r w:rsidRPr="00913825">
        <w:t>intersubjectivity</w:t>
      </w:r>
      <w:proofErr w:type="spellEnd"/>
      <w:r w:rsidRPr="00913825">
        <w:t xml:space="preserve"> </w:t>
      </w:r>
      <w:proofErr w:type="spellStart"/>
      <w:r w:rsidRPr="00913825">
        <w:t>can</w:t>
      </w:r>
      <w:proofErr w:type="spellEnd"/>
      <w:r w:rsidRPr="00913825">
        <w:t xml:space="preserve"> lead </w:t>
      </w:r>
      <w:proofErr w:type="spellStart"/>
      <w:r w:rsidRPr="00913825">
        <w:t>one</w:t>
      </w:r>
      <w:proofErr w:type="spellEnd"/>
      <w:r w:rsidRPr="00913825">
        <w:t xml:space="preserve"> </w:t>
      </w:r>
      <w:proofErr w:type="spellStart"/>
      <w:r w:rsidRPr="00913825">
        <w:t>to</w:t>
      </w:r>
      <w:proofErr w:type="spellEnd"/>
      <w:r w:rsidRPr="00913825">
        <w:t xml:space="preserve"> </w:t>
      </w:r>
      <w:proofErr w:type="spellStart"/>
      <w:r w:rsidRPr="00913825">
        <w:t>penetrate</w:t>
      </w:r>
      <w:proofErr w:type="spellEnd"/>
      <w:r w:rsidRPr="00913825">
        <w:t xml:space="preserve"> </w:t>
      </w:r>
      <w:proofErr w:type="spellStart"/>
      <w:r w:rsidRPr="00913825">
        <w:t>the</w:t>
      </w:r>
      <w:proofErr w:type="spellEnd"/>
      <w:r w:rsidRPr="00913825">
        <w:t xml:space="preserve"> </w:t>
      </w:r>
      <w:proofErr w:type="spellStart"/>
      <w:r w:rsidRPr="00913825">
        <w:t>opinion</w:t>
      </w:r>
      <w:proofErr w:type="spellEnd"/>
      <w:r w:rsidRPr="00913825">
        <w:t xml:space="preserve"> </w:t>
      </w:r>
      <w:proofErr w:type="spellStart"/>
      <w:r w:rsidRPr="00913825">
        <w:t>of</w:t>
      </w:r>
      <w:proofErr w:type="spellEnd"/>
      <w:r w:rsidRPr="00913825">
        <w:t xml:space="preserve"> </w:t>
      </w:r>
      <w:proofErr w:type="spellStart"/>
      <w:r w:rsidRPr="00913825">
        <w:t>the</w:t>
      </w:r>
      <w:proofErr w:type="spellEnd"/>
      <w:r w:rsidRPr="00913825">
        <w:t xml:space="preserve"> </w:t>
      </w:r>
      <w:proofErr w:type="spellStart"/>
      <w:r w:rsidRPr="00913825">
        <w:t>other</w:t>
      </w:r>
      <w:proofErr w:type="spellEnd"/>
      <w:r w:rsidRPr="00913825">
        <w:t xml:space="preserve"> in </w:t>
      </w:r>
      <w:proofErr w:type="spellStart"/>
      <w:r w:rsidRPr="00913825">
        <w:t>the</w:t>
      </w:r>
      <w:proofErr w:type="spellEnd"/>
      <w:r w:rsidRPr="00913825">
        <w:t xml:space="preserve"> </w:t>
      </w:r>
      <w:proofErr w:type="spellStart"/>
      <w:r w:rsidRPr="00913825">
        <w:t>pursuit</w:t>
      </w:r>
      <w:proofErr w:type="spellEnd"/>
      <w:r w:rsidRPr="00913825">
        <w:t xml:space="preserve"> </w:t>
      </w:r>
      <w:proofErr w:type="spellStart"/>
      <w:r w:rsidRPr="00913825">
        <w:t>of</w:t>
      </w:r>
      <w:proofErr w:type="spellEnd"/>
      <w:r w:rsidRPr="00913825">
        <w:t xml:space="preserve"> its </w:t>
      </w:r>
      <w:proofErr w:type="spellStart"/>
      <w:r w:rsidRPr="00913825">
        <w:t>rationality</w:t>
      </w:r>
      <w:proofErr w:type="spellEnd"/>
      <w:r w:rsidRPr="00913825">
        <w:t xml:space="preserve"> </w:t>
      </w:r>
      <w:proofErr w:type="spellStart"/>
      <w:r w:rsidRPr="00913825">
        <w:t>and</w:t>
      </w:r>
      <w:proofErr w:type="spellEnd"/>
      <w:r w:rsidRPr="00913825">
        <w:t xml:space="preserve"> </w:t>
      </w:r>
      <w:proofErr w:type="spellStart"/>
      <w:r w:rsidRPr="00913825">
        <w:t>truth</w:t>
      </w:r>
      <w:proofErr w:type="spellEnd"/>
      <w:r w:rsidRPr="00913825">
        <w:t xml:space="preserve">” </w:t>
      </w:r>
      <w:r>
        <w:fldChar w:fldCharType="begin" w:fldLock="1"/>
      </w:r>
      <w:r w:rsidR="004A24A5">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mendeley":{"formattedCitation":"(Neto et al., 2020a)","manualFormatting":"(Neto et al., 2020a, p. 130)","plainTextFormattedCitation":"(Neto et al., 2020a)","previouslyFormattedCitation":"(Neto et al., 2020a)"},"properties":{"noteIndex":0},"schema":"https://github.com/citation-style-language/schema/raw/master/csl-citation.json"}</w:instrText>
      </w:r>
      <w:r>
        <w:fldChar w:fldCharType="separate"/>
      </w:r>
      <w:r w:rsidRPr="00913825">
        <w:rPr>
          <w:noProof/>
        </w:rPr>
        <w:t>(Neto et al., 2020a</w:t>
      </w:r>
      <w:r>
        <w:rPr>
          <w:noProof/>
        </w:rPr>
        <w:t>, p. 130</w:t>
      </w:r>
      <w:r w:rsidRPr="00913825">
        <w:rPr>
          <w:noProof/>
        </w:rPr>
        <w:t>)</w:t>
      </w:r>
      <w:r>
        <w:fldChar w:fldCharType="end"/>
      </w:r>
      <w:r>
        <w:t>.</w:t>
      </w:r>
    </w:p>
    <w:p w14:paraId="75A4F773" w14:textId="0A685AC7" w:rsidR="00E17B6D" w:rsidRDefault="00E17B6D" w:rsidP="00E17B6D">
      <w:pPr>
        <w:pStyle w:val="Tese-Heading2"/>
      </w:pPr>
      <w:bookmarkStart w:id="1867" w:name="_Toc68458108"/>
      <w:r w:rsidRPr="0050469B">
        <w:t>7.</w:t>
      </w:r>
      <w:r>
        <w:t>3</w:t>
      </w:r>
      <w:r w:rsidRPr="0050469B">
        <w:t xml:space="preserve"> Apresentando uma nova visão a respeito da PoC</w:t>
      </w:r>
      <w:r>
        <w:t xml:space="preserve"> apoiados na hermenêutica</w:t>
      </w:r>
      <w:bookmarkEnd w:id="1867"/>
    </w:p>
    <w:p w14:paraId="4C10CF90" w14:textId="46218EBA" w:rsidR="004A24A5" w:rsidRDefault="004A24A5" w:rsidP="00E17B6D">
      <w:pPr>
        <w:pStyle w:val="Tese-Normal"/>
      </w:pPr>
      <w:r>
        <w:t>Durante a elaboração de nossa investigação,</w:t>
      </w:r>
      <w:r w:rsidR="00E17B6D">
        <w:t xml:space="preserve"> observamos que vários </w:t>
      </w:r>
      <w:r>
        <w:t>trabalhos</w:t>
      </w:r>
      <w:r w:rsidR="00E17B6D">
        <w:t xml:space="preserve"> </w:t>
      </w:r>
      <w:r>
        <w:t xml:space="preserve">na literatura científica </w:t>
      </w:r>
      <w:r w:rsidR="00E17B6D">
        <w:t>se refer</w:t>
      </w:r>
      <w:r>
        <w:t>em</w:t>
      </w:r>
      <w:r w:rsidR="00E17B6D">
        <w:t xml:space="preserve"> ao termo Prova de Conceito, PoC e suas variantes, como sendo apenas uma parte de sua metodologia de pesquisa, ou seja, como um método auxiliar ou de suporte. Esses estudos não esclareceram o mecanismo de fluxo de conhecimento durante o desenvolvimento e </w:t>
      </w:r>
      <w:r>
        <w:t xml:space="preserve">a </w:t>
      </w:r>
      <w:r w:rsidR="00E17B6D">
        <w:t>execução de um</w:t>
      </w:r>
      <w:r>
        <w:t>a</w:t>
      </w:r>
      <w:r w:rsidR="00E17B6D">
        <w:t xml:space="preserve"> PoC. Assim, argumentamos que a falta de compreensão </w:t>
      </w:r>
      <w:r>
        <w:t>em relação</w:t>
      </w:r>
      <w:r w:rsidR="00E17B6D">
        <w:t xml:space="preserve"> </w:t>
      </w:r>
      <w:r>
        <w:t>a</w:t>
      </w:r>
      <w:r w:rsidR="00E17B6D">
        <w:t xml:space="preserve">o fluxo de conhecimento nas atividades de PoC pode comprometer e influenciar a memória organizacional </w:t>
      </w: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89)","plainTextFormattedCitation":"(Corbett, 2000)","previouslyFormattedCitation":"(Corbett, 2000)"},"properties":{"noteIndex":0},"schema":"https://github.com/citation-style-language/schema/raw/master/csl-citation.json"}</w:instrText>
      </w:r>
      <w:r>
        <w:fldChar w:fldCharType="separate"/>
      </w:r>
      <w:r w:rsidRPr="004A24A5">
        <w:rPr>
          <w:noProof/>
        </w:rPr>
        <w:t>(Corbett, 2000</w:t>
      </w:r>
      <w:r>
        <w:rPr>
          <w:noProof/>
        </w:rPr>
        <w:t>, p. 289</w:t>
      </w:r>
      <w:r w:rsidRPr="004A24A5">
        <w:rPr>
          <w:noProof/>
        </w:rPr>
        <w:t>)</w:t>
      </w:r>
      <w:r>
        <w:fldChar w:fldCharType="end"/>
      </w:r>
      <w:r>
        <w:t xml:space="preserve"> pelos seguintes motivos:</w:t>
      </w:r>
    </w:p>
    <w:p w14:paraId="1EB87061" w14:textId="76E324F0" w:rsidR="00E17B6D" w:rsidRPr="004A24A5" w:rsidRDefault="00E17B6D" w:rsidP="004A24A5">
      <w:pPr>
        <w:pStyle w:val="Tese-Lista"/>
        <w:rPr>
          <w:lang w:val="pt-BR"/>
        </w:rPr>
      </w:pPr>
      <w:r w:rsidRPr="004A24A5">
        <w:rPr>
          <w:lang w:val="pt-BR"/>
        </w:rPr>
        <w:t>Ausência ou distorção de detalhes específicos no conhecimento tácito e articulado dos membros da organização e praticantes de PoC (memória pessoal).</w:t>
      </w:r>
    </w:p>
    <w:p w14:paraId="24BBF628" w14:textId="2483C3A2" w:rsidR="00E17B6D" w:rsidRPr="004A24A5" w:rsidRDefault="00E17B6D" w:rsidP="004A24A5">
      <w:pPr>
        <w:pStyle w:val="Tese-Lista"/>
        <w:rPr>
          <w:lang w:val="pt-BR"/>
        </w:rPr>
      </w:pPr>
      <w:r w:rsidRPr="004A24A5">
        <w:rPr>
          <w:lang w:val="pt-BR"/>
        </w:rPr>
        <w:t xml:space="preserve">Aquisição e coleta de informações com base em mitos, preconceitos, histórias, ritos sociais, regras normativas de comportamento, documentos, artefatos, questões, </w:t>
      </w:r>
      <w:r w:rsidRPr="004A24A5">
        <w:rPr>
          <w:lang w:val="pt-BR"/>
        </w:rPr>
        <w:lastRenderedPageBreak/>
        <w:t xml:space="preserve">requisitos, etc. O significado na memória pessoal depende de como a aquisição e coleta de informações são contextualizadas, </w:t>
      </w:r>
      <w:r w:rsidR="004A24A5" w:rsidRPr="004A24A5">
        <w:rPr>
          <w:lang w:val="pt-BR"/>
        </w:rPr>
        <w:t>interpretadas e compreendida</w:t>
      </w:r>
      <w:r w:rsidRPr="004A24A5">
        <w:rPr>
          <w:lang w:val="pt-BR"/>
        </w:rPr>
        <w:t xml:space="preserve"> (memória cultural) na construção e representação do mundo.</w:t>
      </w:r>
    </w:p>
    <w:p w14:paraId="59DF29DB" w14:textId="79B10958" w:rsidR="00E17B6D" w:rsidRPr="004A24A5" w:rsidRDefault="00E17B6D" w:rsidP="004A24A5">
      <w:pPr>
        <w:pStyle w:val="Tese-Lista"/>
      </w:pPr>
      <w:proofErr w:type="spellStart"/>
      <w:r w:rsidRPr="004A24A5">
        <w:t>Incorporação</w:t>
      </w:r>
      <w:proofErr w:type="spellEnd"/>
      <w:r w:rsidRPr="004A24A5">
        <w:t xml:space="preserve"> de </w:t>
      </w:r>
      <w:proofErr w:type="spellStart"/>
      <w:r w:rsidRPr="004A24A5">
        <w:t>tecnologia</w:t>
      </w:r>
      <w:proofErr w:type="spellEnd"/>
      <w:r w:rsidRPr="004A24A5">
        <w:t xml:space="preserve"> </w:t>
      </w:r>
      <w:proofErr w:type="spellStart"/>
      <w:r w:rsidRPr="004A24A5">
        <w:t>na</w:t>
      </w:r>
      <w:proofErr w:type="spellEnd"/>
      <w:r w:rsidRPr="004A24A5">
        <w:t xml:space="preserve"> </w:t>
      </w:r>
      <w:proofErr w:type="spellStart"/>
      <w:r w:rsidRPr="004A24A5">
        <w:t>organização</w:t>
      </w:r>
      <w:proofErr w:type="spellEnd"/>
      <w:r w:rsidRPr="004A24A5">
        <w:t xml:space="preserve"> e </w:t>
      </w:r>
      <w:proofErr w:type="spellStart"/>
      <w:r w:rsidRPr="004A24A5">
        <w:t>utilização</w:t>
      </w:r>
      <w:proofErr w:type="spellEnd"/>
      <w:r w:rsidRPr="004A24A5">
        <w:t xml:space="preserve"> de </w:t>
      </w:r>
      <w:proofErr w:type="spellStart"/>
      <w:r w:rsidRPr="004A24A5">
        <w:t>tecnologia</w:t>
      </w:r>
      <w:proofErr w:type="spellEnd"/>
      <w:r w:rsidRPr="004A24A5">
        <w:t xml:space="preserve"> por </w:t>
      </w:r>
      <w:proofErr w:type="spellStart"/>
      <w:r w:rsidRPr="004A24A5">
        <w:t>pessoas</w:t>
      </w:r>
      <w:proofErr w:type="spellEnd"/>
      <w:r w:rsidRPr="004A24A5">
        <w:t xml:space="preserve">, </w:t>
      </w:r>
      <w:proofErr w:type="spellStart"/>
      <w:r w:rsidRPr="004A24A5">
        <w:t>incluindo</w:t>
      </w:r>
      <w:proofErr w:type="spellEnd"/>
      <w:r w:rsidRPr="004A24A5">
        <w:t xml:space="preserve"> </w:t>
      </w:r>
      <w:proofErr w:type="spellStart"/>
      <w:r w:rsidRPr="004A24A5">
        <w:t>profissionais</w:t>
      </w:r>
      <w:proofErr w:type="spellEnd"/>
      <w:r w:rsidRPr="004A24A5">
        <w:t xml:space="preserve"> de PoC, </w:t>
      </w:r>
      <w:proofErr w:type="spellStart"/>
      <w:r w:rsidRPr="004A24A5">
        <w:t>refletindo</w:t>
      </w:r>
      <w:proofErr w:type="spellEnd"/>
      <w:r w:rsidRPr="004A24A5">
        <w:t xml:space="preserve"> e </w:t>
      </w:r>
      <w:proofErr w:type="spellStart"/>
      <w:r w:rsidRPr="004A24A5">
        <w:t>moldando</w:t>
      </w:r>
      <w:proofErr w:type="spellEnd"/>
      <w:r w:rsidRPr="004A24A5">
        <w:t xml:space="preserve"> </w:t>
      </w:r>
      <w:proofErr w:type="spellStart"/>
      <w:r w:rsidRPr="004A24A5">
        <w:t>elementos</w:t>
      </w:r>
      <w:proofErr w:type="spellEnd"/>
      <w:r w:rsidRPr="004A24A5">
        <w:t xml:space="preserve"> de </w:t>
      </w:r>
      <w:proofErr w:type="spellStart"/>
      <w:r w:rsidRPr="004A24A5">
        <w:t>memória</w:t>
      </w:r>
      <w:proofErr w:type="spellEnd"/>
      <w:r w:rsidRPr="004A24A5">
        <w:t xml:space="preserve"> a </w:t>
      </w:r>
      <w:proofErr w:type="spellStart"/>
      <w:r w:rsidRPr="004A24A5">
        <w:t>fim</w:t>
      </w:r>
      <w:proofErr w:type="spellEnd"/>
      <w:r w:rsidRPr="004A24A5">
        <w:t xml:space="preserve"> de </w:t>
      </w:r>
      <w:proofErr w:type="spellStart"/>
      <w:r w:rsidRPr="004A24A5">
        <w:t>prescrever</w:t>
      </w:r>
      <w:proofErr w:type="spellEnd"/>
      <w:r w:rsidRPr="004A24A5">
        <w:t xml:space="preserve"> </w:t>
      </w:r>
      <w:proofErr w:type="spellStart"/>
      <w:r w:rsidRPr="004A24A5">
        <w:t>elementos</w:t>
      </w:r>
      <w:proofErr w:type="spellEnd"/>
      <w:r w:rsidRPr="004A24A5">
        <w:t xml:space="preserve"> de </w:t>
      </w:r>
      <w:proofErr w:type="spellStart"/>
      <w:r w:rsidRPr="004A24A5">
        <w:t>comportamento</w:t>
      </w:r>
      <w:proofErr w:type="spellEnd"/>
      <w:r w:rsidRPr="004A24A5">
        <w:t xml:space="preserve"> social </w:t>
      </w:r>
      <w:proofErr w:type="spellStart"/>
      <w:r w:rsidRPr="004A24A5">
        <w:t>em</w:t>
      </w:r>
      <w:proofErr w:type="spellEnd"/>
      <w:r w:rsidRPr="004A24A5">
        <w:t xml:space="preserve"> </w:t>
      </w:r>
      <w:proofErr w:type="spellStart"/>
      <w:r w:rsidRPr="004A24A5">
        <w:t>seu</w:t>
      </w:r>
      <w:proofErr w:type="spellEnd"/>
      <w:r w:rsidRPr="004A24A5">
        <w:t xml:space="preserve"> </w:t>
      </w:r>
      <w:proofErr w:type="spellStart"/>
      <w:r w:rsidRPr="004A24A5">
        <w:t>uso</w:t>
      </w:r>
      <w:proofErr w:type="spellEnd"/>
      <w:r w:rsidRPr="004A24A5">
        <w:t xml:space="preserve">, mas </w:t>
      </w:r>
      <w:proofErr w:type="spellStart"/>
      <w:r w:rsidRPr="004A24A5">
        <w:t>também</w:t>
      </w:r>
      <w:proofErr w:type="spellEnd"/>
      <w:r w:rsidRPr="004A24A5">
        <w:t xml:space="preserve"> </w:t>
      </w:r>
      <w:proofErr w:type="spellStart"/>
      <w:r w:rsidRPr="004A24A5">
        <w:t>levando</w:t>
      </w:r>
      <w:proofErr w:type="spellEnd"/>
      <w:r w:rsidRPr="004A24A5">
        <w:t xml:space="preserve"> a </w:t>
      </w:r>
      <w:proofErr w:type="spellStart"/>
      <w:r w:rsidRPr="004A24A5">
        <w:t>uma</w:t>
      </w:r>
      <w:proofErr w:type="spellEnd"/>
      <w:r w:rsidRPr="004A24A5">
        <w:t xml:space="preserve"> (re) </w:t>
      </w:r>
      <w:proofErr w:type="spellStart"/>
      <w:r w:rsidRPr="004A24A5">
        <w:t>construção</w:t>
      </w:r>
      <w:proofErr w:type="spellEnd"/>
      <w:r w:rsidRPr="004A24A5">
        <w:t xml:space="preserve"> da </w:t>
      </w:r>
      <w:proofErr w:type="spellStart"/>
      <w:r w:rsidRPr="004A24A5">
        <w:t>memória</w:t>
      </w:r>
      <w:proofErr w:type="spellEnd"/>
      <w:r w:rsidRPr="004A24A5">
        <w:t xml:space="preserve"> </w:t>
      </w:r>
      <w:proofErr w:type="spellStart"/>
      <w:r w:rsidRPr="004A24A5">
        <w:t>organizacional</w:t>
      </w:r>
      <w:proofErr w:type="spellEnd"/>
      <w:r w:rsidRPr="004A24A5">
        <w:t xml:space="preserve"> (</w:t>
      </w:r>
      <w:r w:rsidR="004A24A5" w:rsidRPr="004A24A5">
        <w:t>prosthetic memory</w:t>
      </w:r>
      <w:r w:rsidRPr="004A24A5">
        <w:t xml:space="preserve">) com base no </w:t>
      </w:r>
      <w:proofErr w:type="spellStart"/>
      <w:r w:rsidRPr="004A24A5">
        <w:t>conhecimento</w:t>
      </w:r>
      <w:proofErr w:type="spellEnd"/>
      <w:r w:rsidRPr="004A24A5">
        <w:t xml:space="preserve"> </w:t>
      </w:r>
      <w:proofErr w:type="spellStart"/>
      <w:r w:rsidRPr="004A24A5">
        <w:t>construído</w:t>
      </w:r>
      <w:proofErr w:type="spellEnd"/>
      <w:r w:rsidRPr="004A24A5">
        <w:t xml:space="preserve"> e </w:t>
      </w:r>
      <w:proofErr w:type="spellStart"/>
      <w:r w:rsidRPr="004A24A5">
        <w:t>disseminado</w:t>
      </w:r>
      <w:proofErr w:type="spellEnd"/>
      <w:r w:rsidRPr="004A24A5">
        <w:t xml:space="preserve"> </w:t>
      </w:r>
      <w:proofErr w:type="spellStart"/>
      <w:r w:rsidRPr="004A24A5">
        <w:t>na</w:t>
      </w:r>
      <w:proofErr w:type="spellEnd"/>
      <w:r w:rsidRPr="004A24A5">
        <w:t xml:space="preserve"> </w:t>
      </w:r>
      <w:proofErr w:type="spellStart"/>
      <w:r w:rsidRPr="004A24A5">
        <w:t>atividade</w:t>
      </w:r>
      <w:proofErr w:type="spellEnd"/>
      <w:r w:rsidRPr="004A24A5">
        <w:t xml:space="preserve"> PoC.</w:t>
      </w:r>
    </w:p>
    <w:p w14:paraId="2F2E40C2" w14:textId="24F09787" w:rsidR="004A24A5" w:rsidRDefault="004A24A5" w:rsidP="00E17B6D">
      <w:pPr>
        <w:pStyle w:val="Tese-Normal"/>
      </w:pP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92)","plainTextFormattedCitation":"(Corbett, 2000)","previouslyFormattedCitation":"(Corbett, 2000)"},"properties":{"noteIndex":0},"schema":"https://github.com/citation-style-language/schema/raw/master/csl-citation.json"}</w:instrText>
      </w:r>
      <w:r>
        <w:fldChar w:fldCharType="separate"/>
      </w:r>
      <w:r w:rsidRPr="004A24A5">
        <w:rPr>
          <w:noProof/>
        </w:rPr>
        <w:t>Corbett</w:t>
      </w:r>
      <w:r>
        <w:rPr>
          <w:noProof/>
        </w:rPr>
        <w:t xml:space="preserve"> (</w:t>
      </w:r>
      <w:r w:rsidRPr="004A24A5">
        <w:rPr>
          <w:noProof/>
        </w:rPr>
        <w:t>2000</w:t>
      </w:r>
      <w:r>
        <w:rPr>
          <w:noProof/>
        </w:rPr>
        <w:t>, p. 292</w:t>
      </w:r>
      <w:r w:rsidRPr="004A24A5">
        <w:rPr>
          <w:noProof/>
        </w:rPr>
        <w:t>)</w:t>
      </w:r>
      <w:r>
        <w:fldChar w:fldCharType="end"/>
      </w:r>
      <w:r>
        <w:t xml:space="preserve"> também </w:t>
      </w:r>
      <w:r w:rsidR="00E17B6D">
        <w:t xml:space="preserve">destacou os problemas de interpretação, que inevitavelmente surgem no processo de </w:t>
      </w:r>
      <w:r w:rsidR="00E17B6D" w:rsidRPr="004A24A5">
        <w:rPr>
          <w:i/>
          <w:iCs/>
        </w:rPr>
        <w:t>design</w:t>
      </w:r>
      <w:r w:rsidR="00E17B6D">
        <w:t xml:space="preserve"> e uso. Assim, examinamos como ocorre a formação do fluxo de conhecimento, que pode influenciar a memória organizacional e os membros da organização, com possíveis efeitos dominó ou de contágio</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A24A5">
        <w:rPr>
          <w:noProof/>
        </w:rPr>
        <w:t>(Neto et al., 2021)</w:t>
      </w:r>
      <w:r>
        <w:fldChar w:fldCharType="end"/>
      </w:r>
      <w:r>
        <w:t>. Por</w:t>
      </w:r>
      <w:r w:rsidR="00E17B6D">
        <w:t xml:space="preserve"> outras palavras, refletimos se a ausência de conhecimento no desenvolvimento e execução da PoC por seus praticantes pode ser baseada em atribuições de significados, ou seja, a partir de uma pré-compreensão quanto ao desvelamento da realidade (mundo original </w:t>
      </w:r>
      <w:r w:rsidR="00E17B6D" w:rsidRPr="004A24A5">
        <w:rPr>
          <w:i/>
          <w:iCs/>
        </w:rPr>
        <w:t>versus</w:t>
      </w:r>
      <w:r w:rsidR="00E17B6D">
        <w:t xml:space="preserve"> mundo </w:t>
      </w:r>
      <w:r>
        <w:t xml:space="preserve">da </w:t>
      </w:r>
      <w:r w:rsidR="00E17B6D">
        <w:t>PoC) que os confronta</w:t>
      </w:r>
      <w:r>
        <w:t xml:space="preserve"> </w:t>
      </w:r>
      <w:r>
        <w:fldChar w:fldCharType="begin" w:fldLock="1"/>
      </w:r>
      <w:r w:rsidR="00165316">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4A24A5">
        <w:rPr>
          <w:noProof/>
        </w:rPr>
        <w:t>(Neto et al., 2020c)</w:t>
      </w:r>
      <w:r>
        <w:fldChar w:fldCharType="end"/>
      </w:r>
      <w:r w:rsidR="00E17B6D">
        <w:t xml:space="preserve">. </w:t>
      </w:r>
    </w:p>
    <w:p w14:paraId="15805861" w14:textId="74FC57A7" w:rsidR="004A24A5" w:rsidRDefault="004A24A5" w:rsidP="00D67B0A">
      <w:pPr>
        <w:pStyle w:val="Tese-Normal"/>
      </w:pPr>
      <w:r>
        <w:t>Assim, no contexto da PoC, compreender na perspectiva da hermenêutica aparece como algo produzido em conversas existentes (diálogos), ao invés de ser apenas reproduzido por intérpretes quando eles encontram um texto, uma ação ou resultado na jornada para a compreensão de algo. Por outras palavras, no contexto da PoC, todo entendimento é interpretativo por causa da formação dos círculos hermenêuticos e, de acordo com Gadamer, todo entendimento interpretativo requer uma aplicação. Assim, a aplicação é parte essencial do processo hermenêutico, bem como do fluxo de conhecimento, como interpretação e compreensão, que também estão contidos em todo o processo de produção e disseminação do conhecimento no contexto da PoC.</w:t>
      </w:r>
    </w:p>
    <w:p w14:paraId="627DE398" w14:textId="2BA64E5D" w:rsidR="00D84D20" w:rsidRDefault="004A24A5" w:rsidP="004A24A5">
      <w:pPr>
        <w:pStyle w:val="Tese-Normal"/>
      </w:pPr>
      <w:r>
        <w:t xml:space="preserve">Portanto, o trabalho do intérprete (ou seja, de quem analisa os resultados de um PoC) não é simplesmente reproduzir as mensagens do interlocutor que ele interpreta, ou os resultados coletados de atividades anteriores de PoC, mas também expressar a sua opinião sobre como e quando ele considera apropriado fazê-lo (ou seja, reproduzir e interpretar) com base no contexto. Assim, se quisermos entender adequadamente o fluxo de conhecimento em uma atividade de PoC, teremos que acompanhar cada momento e ação, </w:t>
      </w:r>
      <w:r>
        <w:lastRenderedPageBreak/>
        <w:t xml:space="preserve">em cada situação concreta, de uma forma nova, diferente e colaborativa com outros praticantes e suas comunidades de prática, e definitivamente não </w:t>
      </w:r>
      <w:r w:rsidR="00165316">
        <w:t>de forma isolada</w:t>
      </w:r>
      <w:r>
        <w:t>.</w:t>
      </w:r>
    </w:p>
    <w:p w14:paraId="280AAA21" w14:textId="77777777" w:rsidR="00D67B0A" w:rsidRDefault="00165316" w:rsidP="00165316">
      <w:pPr>
        <w:pStyle w:val="Tese-Normal"/>
      </w:pPr>
      <w:r>
        <w:t xml:space="preserve">Assim, destacamos a “conexão” entre os modelos de contexto de prática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165316">
        <w:rPr>
          <w:noProof/>
        </w:rPr>
        <w:t>(Neto et al., 2020b)</w:t>
      </w:r>
      <w:r>
        <w:fldChar w:fldCharType="end"/>
      </w:r>
      <w:r>
        <w:t xml:space="preserve"> e </w:t>
      </w:r>
      <w:proofErr w:type="spellStart"/>
      <w:r>
        <w:t>e</w:t>
      </w:r>
      <w:proofErr w:type="spellEnd"/>
      <w:r>
        <w:t xml:space="preserve"> a Hermenêutica </w:t>
      </w:r>
      <w:r>
        <w:fldChar w:fldCharType="begin" w:fldLock="1"/>
      </w:r>
      <w:r>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operties":{"noteIndex":0},"schema":"https://github.com/citation-style-language/schema/raw/master/csl-citation.json"}</w:instrText>
      </w:r>
      <w:r>
        <w:fldChar w:fldCharType="separate"/>
      </w:r>
      <w:r w:rsidRPr="00165316">
        <w:rPr>
          <w:noProof/>
        </w:rPr>
        <w:t>(Neto et al., 2020a, 2020c)</w:t>
      </w:r>
      <w:r>
        <w:fldChar w:fldCharType="end"/>
      </w:r>
      <w:r>
        <w:t xml:space="preserve"> com o objetivo de fornecer uma “nova” linguagem e uma “nova forma de pensar” para seus praticantes no desenvolvimento e na execução da PoC. Concluímos que o fluxo de conhecimento ocorre a partir da formação dos círculos hermenêuticos, e a “verdade” nada mais é do que a composição desses círculos, ou seja, algo consensual e condescendido intersubjetivamente entre os participantes desse círculo. </w:t>
      </w:r>
    </w:p>
    <w:p w14:paraId="26191D27" w14:textId="0FBB85DA" w:rsidR="00165316" w:rsidRDefault="00165316" w:rsidP="00165316">
      <w:pPr>
        <w:pStyle w:val="Tese-Normal"/>
      </w:pPr>
      <w:r>
        <w:t>Destacamos esta definição ao nos referirmos à interpretação e aos diferentes círculos no contexto PoC, pois percebemos uma relação indissociável das interações e diálogos de seus praticantes na busca pelo conhecimento do desempenho dos artefatos tecnológicos em estudo durante o desenvolvimento e execução do PoC. Por fim, é o “conhecimento do contexto” (baseado em círculos hermenêuticos) ou a história dessas interações que nos permite racionalizar a produção e a disseminação do conhecimento no contexto da PoC.</w:t>
      </w:r>
    </w:p>
    <w:p w14:paraId="2189CBED" w14:textId="70611DA3" w:rsidR="009F76C8" w:rsidRDefault="009F76C8">
      <w:pPr>
        <w:rPr>
          <w:rFonts w:ascii="Gill Sans" w:eastAsiaTheme="majorEastAsia" w:hAnsi="Gill Sans" w:cs="Gill Sans"/>
          <w:b/>
          <w:bCs/>
          <w:color w:val="000000" w:themeColor="text1"/>
          <w:sz w:val="40"/>
          <w:szCs w:val="40"/>
          <w:lang w:val="pt-BR"/>
        </w:rPr>
      </w:pPr>
    </w:p>
    <w:p w14:paraId="6D9B9029" w14:textId="77777777" w:rsidR="00D67B0A" w:rsidRDefault="00D67B0A">
      <w:pPr>
        <w:rPr>
          <w:rFonts w:ascii="Gill Sans" w:eastAsiaTheme="majorEastAsia" w:hAnsi="Gill Sans" w:cs="Gill Sans"/>
          <w:b/>
          <w:bCs/>
          <w:color w:val="000000" w:themeColor="text1"/>
          <w:sz w:val="40"/>
          <w:szCs w:val="40"/>
          <w:lang w:val="pt-BR"/>
        </w:rPr>
      </w:pPr>
      <w:bookmarkStart w:id="1868" w:name="_Toc68458109"/>
      <w:r>
        <w:br w:type="page"/>
      </w:r>
    </w:p>
    <w:p w14:paraId="2093D76F" w14:textId="1EBDACD1" w:rsidR="001D79D6" w:rsidRPr="0050469B" w:rsidRDefault="007B2961" w:rsidP="00A01847">
      <w:pPr>
        <w:pStyle w:val="Tese-Heading1"/>
      </w:pPr>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68"/>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69" w:name="_Toc13052702"/>
      <w:bookmarkStart w:id="1870" w:name="_Toc13053062"/>
      <w:bookmarkStart w:id="1871" w:name="_Toc13053151"/>
      <w:bookmarkStart w:id="1872" w:name="_Toc41897439"/>
      <w:bookmarkStart w:id="1873" w:name="_Toc68458110"/>
      <w:bookmarkStart w:id="1874" w:name="_Toc506450693"/>
      <w:bookmarkStart w:id="1875" w:name="_Toc512804508"/>
      <w:bookmarkEnd w:id="1833"/>
      <w:bookmarkEnd w:id="1834"/>
      <w:r w:rsidRPr="0050469B">
        <w:rPr>
          <w:rFonts w:ascii="Gill Sans" w:hAnsi="Gill Sans" w:cs="Gill Sans" w:hint="cs"/>
          <w:b w:val="0"/>
          <w:color w:val="000000" w:themeColor="text1"/>
          <w:sz w:val="36"/>
          <w:szCs w:val="36"/>
          <w:lang w:val="pt-BR"/>
        </w:rPr>
        <w:t>o que se julga poder acontecer?</w:t>
      </w:r>
      <w:bookmarkEnd w:id="1869"/>
      <w:bookmarkEnd w:id="1870"/>
      <w:bookmarkEnd w:id="1871"/>
      <w:bookmarkEnd w:id="1872"/>
      <w:bookmarkEnd w:id="1873"/>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76" w:name="_Toc13052703"/>
      <w:bookmarkStart w:id="1877" w:name="_Toc13053063"/>
      <w:bookmarkStart w:id="1878" w:name="_Toc13053152"/>
      <w:bookmarkStart w:id="1879" w:name="_Toc41897440"/>
      <w:bookmarkStart w:id="1880" w:name="_Toc68458111"/>
      <w:r w:rsidRPr="0050469B">
        <w:rPr>
          <w:rFonts w:ascii="Gill Sans" w:hAnsi="Gill Sans" w:cs="Gill Sans" w:hint="cs"/>
          <w:b w:val="0"/>
          <w:color w:val="000000" w:themeColor="text1"/>
          <w:sz w:val="36"/>
          <w:szCs w:val="36"/>
          <w:lang w:val="pt-BR"/>
        </w:rPr>
        <w:lastRenderedPageBreak/>
        <w:t>limites à interpretação?</w:t>
      </w:r>
      <w:bookmarkEnd w:id="1876"/>
      <w:bookmarkEnd w:id="1877"/>
      <w:bookmarkEnd w:id="1878"/>
      <w:bookmarkEnd w:id="1879"/>
      <w:bookmarkEnd w:id="1880"/>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81" w:name="_Toc13052704"/>
      <w:bookmarkStart w:id="1882" w:name="_Toc13053064"/>
      <w:bookmarkStart w:id="1883" w:name="_Toc13053153"/>
      <w:bookmarkStart w:id="1884" w:name="_Toc41897441"/>
      <w:bookmarkStart w:id="1885" w:name="_Toc68458112"/>
      <w:r w:rsidRPr="0050469B">
        <w:rPr>
          <w:rFonts w:ascii="Gill Sans" w:hAnsi="Gill Sans" w:cs="Gill Sans" w:hint="cs"/>
          <w:b w:val="0"/>
          <w:color w:val="000000" w:themeColor="text1"/>
          <w:sz w:val="36"/>
          <w:szCs w:val="36"/>
          <w:lang w:val="pt-BR"/>
        </w:rPr>
        <w:lastRenderedPageBreak/>
        <w:t>O que deixou dúvidas ou requer trabalho posterior?</w:t>
      </w:r>
      <w:bookmarkEnd w:id="1881"/>
      <w:bookmarkEnd w:id="1882"/>
      <w:bookmarkEnd w:id="1883"/>
      <w:bookmarkEnd w:id="1884"/>
      <w:bookmarkEnd w:id="1885"/>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86" w:name="OLE_LINK712"/>
      <w:bookmarkStart w:id="1887"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75"/>
          <w:footerReference w:type="even" r:id="rId76"/>
          <w:footerReference w:type="default" r:id="rId77"/>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88" w:name="_Toc41897442"/>
      <w:bookmarkStart w:id="1889" w:name="_Toc68458113"/>
      <w:bookmarkEnd w:id="1874"/>
      <w:bookmarkEnd w:id="1875"/>
      <w:r w:rsidRPr="0050469B">
        <w:rPr>
          <w:rFonts w:ascii="Gill Sans" w:hAnsi="Gill Sans" w:cs="Gill Sans"/>
          <w:color w:val="000000" w:themeColor="text1"/>
          <w:sz w:val="40"/>
          <w:szCs w:val="40"/>
          <w:lang w:val="pt-BR"/>
        </w:rPr>
        <w:lastRenderedPageBreak/>
        <w:t>Referências Bibliográficas</w:t>
      </w:r>
      <w:bookmarkEnd w:id="1888"/>
      <w:bookmarkEnd w:id="1889"/>
    </w:p>
    <w:bookmarkEnd w:id="4"/>
    <w:bookmarkEnd w:id="5"/>
    <w:bookmarkEnd w:id="1886"/>
    <w:bookmarkEnd w:id="1887"/>
    <w:p w14:paraId="2E9A2440" w14:textId="0D8F1CD8" w:rsidR="00013822" w:rsidRPr="0050469B" w:rsidRDefault="00013822">
      <w:pPr>
        <w:spacing w:before="120" w:after="120"/>
        <w:rPr>
          <w:rFonts w:ascii="Times" w:hAnsi="Times" w:cs="Times"/>
          <w:color w:val="000000"/>
          <w:lang w:val="pt-BR"/>
        </w:rPr>
      </w:pPr>
    </w:p>
    <w:p w14:paraId="32E2A608" w14:textId="184EA18B" w:rsidR="00165316" w:rsidRPr="00165316" w:rsidRDefault="001257EA" w:rsidP="00165316">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165316" w:rsidRPr="00165316">
        <w:rPr>
          <w:noProof/>
        </w:rPr>
        <w:t xml:space="preserve">Achlioptas, D., D’Souza, R. M., &amp; Spencer, J. (2009). Explosive percolation in random networks. </w:t>
      </w:r>
      <w:r w:rsidR="00165316" w:rsidRPr="00165316">
        <w:rPr>
          <w:i/>
          <w:iCs/>
          <w:noProof/>
        </w:rPr>
        <w:t>Science</w:t>
      </w:r>
      <w:r w:rsidR="00165316" w:rsidRPr="00165316">
        <w:rPr>
          <w:noProof/>
        </w:rPr>
        <w:t xml:space="preserve">, </w:t>
      </w:r>
      <w:r w:rsidR="00165316" w:rsidRPr="00165316">
        <w:rPr>
          <w:i/>
          <w:iCs/>
          <w:noProof/>
        </w:rPr>
        <w:t>323</w:t>
      </w:r>
      <w:r w:rsidR="00165316" w:rsidRPr="00165316">
        <w:rPr>
          <w:noProof/>
        </w:rPr>
        <w:t>(5920), 1453–1455.</w:t>
      </w:r>
    </w:p>
    <w:p w14:paraId="3C08463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arabási, A.-L. (2016). </w:t>
      </w:r>
      <w:r w:rsidRPr="00165316">
        <w:rPr>
          <w:i/>
          <w:iCs/>
          <w:noProof/>
        </w:rPr>
        <w:t>Network Science</w:t>
      </w:r>
      <w:r w:rsidRPr="00165316">
        <w:rPr>
          <w:noProof/>
        </w:rPr>
        <w:t xml:space="preserve"> (1st editio). Cambridge University Press.</w:t>
      </w:r>
    </w:p>
    <w:p w14:paraId="247A86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lock, M., Khvatova, T., Zhukov, D., &amp; Lesko, S. (2015). Studying the Structural Topology of the Knowledge Sharing Network. </w:t>
      </w:r>
      <w:r w:rsidRPr="00165316">
        <w:rPr>
          <w:i/>
          <w:iCs/>
          <w:noProof/>
        </w:rPr>
        <w:t>Proceedings of the 11th European Conference on Management Leadership and Governance (ECMLG 2015)</w:t>
      </w:r>
      <w:r w:rsidRPr="00165316">
        <w:rPr>
          <w:noProof/>
        </w:rPr>
        <w:t>, 20–27.</w:t>
      </w:r>
    </w:p>
    <w:p w14:paraId="0B8679C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orges, M. M. (2006). A Esfera: Comunicação Académica e Novos Media [Universidade de Coimbra]. In </w:t>
      </w:r>
      <w:r w:rsidRPr="00165316">
        <w:rPr>
          <w:i/>
          <w:iCs/>
          <w:noProof/>
        </w:rPr>
        <w:t>Universo</w:t>
      </w:r>
      <w:r w:rsidRPr="00165316">
        <w:rPr>
          <w:noProof/>
        </w:rPr>
        <w:t>. http://estudogeral.sib.uc.pt/handle/10316/8557</w:t>
      </w:r>
    </w:p>
    <w:p w14:paraId="40FB61C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ewster, B. (1882). Portfolio: Theory and Practice. </w:t>
      </w:r>
      <w:r w:rsidRPr="00165316">
        <w:rPr>
          <w:i/>
          <w:iCs/>
          <w:noProof/>
        </w:rPr>
        <w:t>The Yale Literary Magazine</w:t>
      </w:r>
      <w:r w:rsidRPr="00165316">
        <w:rPr>
          <w:noProof/>
        </w:rPr>
        <w:t xml:space="preserve">, </w:t>
      </w:r>
      <w:r w:rsidRPr="00165316">
        <w:rPr>
          <w:i/>
          <w:iCs/>
          <w:noProof/>
        </w:rPr>
        <w:t>47</w:t>
      </w:r>
      <w:r w:rsidRPr="00165316">
        <w:rPr>
          <w:noProof/>
        </w:rPr>
        <w:t>(5).</w:t>
      </w:r>
    </w:p>
    <w:p w14:paraId="06E2BA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oadbent, S. R., &amp; Hammersley, J. M. (1957). Percolation processes. </w:t>
      </w:r>
      <w:r w:rsidRPr="00165316">
        <w:rPr>
          <w:i/>
          <w:iCs/>
          <w:noProof/>
        </w:rPr>
        <w:t>Mathematical Proceedings of the Cambridge Philosophical Society</w:t>
      </w:r>
      <w:r w:rsidRPr="00165316">
        <w:rPr>
          <w:noProof/>
        </w:rPr>
        <w:t xml:space="preserve">, </w:t>
      </w:r>
      <w:r w:rsidRPr="00165316">
        <w:rPr>
          <w:i/>
          <w:iCs/>
          <w:noProof/>
        </w:rPr>
        <w:t>53</w:t>
      </w:r>
      <w:r w:rsidRPr="00165316">
        <w:rPr>
          <w:noProof/>
        </w:rPr>
        <w:t>(3), 629–641. https://doi.org/10.1017/S0305004100032680</w:t>
      </w:r>
    </w:p>
    <w:p w14:paraId="431A9F7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02). </w:t>
      </w:r>
      <w:r w:rsidRPr="00165316">
        <w:rPr>
          <w:i/>
          <w:iCs/>
          <w:noProof/>
        </w:rPr>
        <w:t>A sociedade em rede</w:t>
      </w:r>
      <w:r w:rsidRPr="00165316">
        <w:rPr>
          <w:noProof/>
        </w:rPr>
        <w:t>. Editora Paz e Terra.</w:t>
      </w:r>
    </w:p>
    <w:p w14:paraId="6F646A9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10). </w:t>
      </w:r>
      <w:r w:rsidRPr="00165316">
        <w:rPr>
          <w:i/>
          <w:iCs/>
          <w:noProof/>
        </w:rPr>
        <w:t>The Rise of the Network Society</w:t>
      </w:r>
      <w:r w:rsidRPr="00165316">
        <w:rPr>
          <w:noProof/>
        </w:rPr>
        <w:t>. John Wiley &amp; Sons, Ltd.</w:t>
      </w:r>
    </w:p>
    <w:p w14:paraId="7A597B2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hristensen, K. (2002). </w:t>
      </w:r>
      <w:r w:rsidRPr="00165316">
        <w:rPr>
          <w:i/>
          <w:iCs/>
          <w:noProof/>
        </w:rPr>
        <w:t>Percolation theory</w:t>
      </w:r>
      <w:r w:rsidRPr="00165316">
        <w:rPr>
          <w:noProof/>
        </w:rPr>
        <w:t>. Imperial College Press. https://doi.org/10.1088/0034-4885/43/7/001</w:t>
      </w:r>
    </w:p>
    <w:p w14:paraId="55D60A1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orbett, J. M. (2000). On being an elephant in the age of oblivion: Computer‐based information systems and organisational memory. </w:t>
      </w:r>
      <w:r w:rsidRPr="00165316">
        <w:rPr>
          <w:i/>
          <w:iCs/>
          <w:noProof/>
        </w:rPr>
        <w:t>Information Technology &amp; People</w:t>
      </w:r>
      <w:r w:rsidRPr="00165316">
        <w:rPr>
          <w:noProof/>
        </w:rPr>
        <w:t xml:space="preserve">, </w:t>
      </w:r>
      <w:r w:rsidRPr="00165316">
        <w:rPr>
          <w:i/>
          <w:iCs/>
          <w:noProof/>
        </w:rPr>
        <w:t>13</w:t>
      </w:r>
      <w:r w:rsidRPr="00165316">
        <w:rPr>
          <w:noProof/>
        </w:rPr>
        <w:t>(4), 282–297. https://doi.org/10.1108/09593840010359482</w:t>
      </w:r>
    </w:p>
    <w:p w14:paraId="0F4DF1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avenport, T. H., &amp; Prusak, L. (1998). </w:t>
      </w:r>
      <w:r w:rsidRPr="00165316">
        <w:rPr>
          <w:i/>
          <w:iCs/>
          <w:noProof/>
        </w:rPr>
        <w:t>Working Knowledge: How Organizations Manage What They Know</w:t>
      </w:r>
      <w:r w:rsidRPr="00165316">
        <w:rPr>
          <w:noProof/>
        </w:rPr>
        <w:t>. Harvard Business School Press.</w:t>
      </w:r>
    </w:p>
    <w:p w14:paraId="3C36402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eetz, S. (1973). An Understanding of Science and a Hermeneutic Science of Understanding. </w:t>
      </w:r>
      <w:r w:rsidRPr="00165316">
        <w:rPr>
          <w:i/>
          <w:iCs/>
          <w:noProof/>
        </w:rPr>
        <w:t>Journal of Communication</w:t>
      </w:r>
      <w:r w:rsidRPr="00165316">
        <w:rPr>
          <w:noProof/>
        </w:rPr>
        <w:t xml:space="preserve">, </w:t>
      </w:r>
      <w:r w:rsidRPr="00165316">
        <w:rPr>
          <w:i/>
          <w:iCs/>
          <w:noProof/>
        </w:rPr>
        <w:t>23</w:t>
      </w:r>
      <w:r w:rsidRPr="00165316">
        <w:rPr>
          <w:noProof/>
        </w:rPr>
        <w:t>(2), 139–159. https://doi.org/10.1111/j.1460-2466.1973.tb00939.x</w:t>
      </w:r>
    </w:p>
    <w:p w14:paraId="0847AF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01). Expansive Learning at Work: toward an activity theoretical reconceptualization. </w:t>
      </w:r>
      <w:r w:rsidRPr="00165316">
        <w:rPr>
          <w:i/>
          <w:iCs/>
          <w:noProof/>
        </w:rPr>
        <w:t>Journal of Education and Work</w:t>
      </w:r>
      <w:r w:rsidRPr="00165316">
        <w:rPr>
          <w:noProof/>
        </w:rPr>
        <w:t xml:space="preserve">, </w:t>
      </w:r>
      <w:r w:rsidRPr="00165316">
        <w:rPr>
          <w:i/>
          <w:iCs/>
          <w:noProof/>
        </w:rPr>
        <w:t>14</w:t>
      </w:r>
      <w:r w:rsidRPr="00165316">
        <w:rPr>
          <w:noProof/>
        </w:rPr>
        <w:t>(1), 133–156. https://doi.org/10.1080/13639080123238</w:t>
      </w:r>
    </w:p>
    <w:p w14:paraId="411DBB8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16). </w:t>
      </w:r>
      <w:r w:rsidRPr="00165316">
        <w:rPr>
          <w:i/>
          <w:iCs/>
          <w:noProof/>
        </w:rPr>
        <w:t>Studies in Expansive Learning: Learning What is Not Yet There</w:t>
      </w:r>
      <w:r w:rsidRPr="00165316">
        <w:rPr>
          <w:noProof/>
        </w:rPr>
        <w:t>. Cambridge University Press. https://doi.org/10.1017/CBO9781316225363</w:t>
      </w:r>
    </w:p>
    <w:p w14:paraId="2CAEE7C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eofiloff, P., Kohayakawa, Y., &amp; Wakabayashi, Y. (2011). </w:t>
      </w:r>
      <w:r w:rsidRPr="00165316">
        <w:rPr>
          <w:i/>
          <w:iCs/>
          <w:noProof/>
        </w:rPr>
        <w:t>Uma Introdução Sucinta à Teoria dos Grafos</w:t>
      </w:r>
      <w:r w:rsidRPr="00165316">
        <w:rPr>
          <w:noProof/>
        </w:rPr>
        <w:t>. https://www.ime.usp.br/~pf/teoriadosgrafos/texto/TeoriaDosGrafos.pdf</w:t>
      </w:r>
    </w:p>
    <w:p w14:paraId="4CFDB1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gueiredo, A. D. D. F. (2002). Redes e Educação: A surpreendente riqueza de um conceito. </w:t>
      </w:r>
      <w:r w:rsidRPr="00165316">
        <w:rPr>
          <w:i/>
          <w:iCs/>
          <w:noProof/>
        </w:rPr>
        <w:t>Redes de Aprendizagem, Redes de Conhecimento</w:t>
      </w:r>
      <w:r w:rsidRPr="00165316">
        <w:rPr>
          <w:noProof/>
        </w:rPr>
        <w:t>, 39–55.</w:t>
      </w:r>
    </w:p>
    <w:p w14:paraId="3B82F1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no, C. N. (2001). Vygotsky e a Zona de Desenvolvimento Proximal (ZDP): Três implicações pedagógicas. </w:t>
      </w:r>
      <w:r w:rsidRPr="00165316">
        <w:rPr>
          <w:i/>
          <w:iCs/>
          <w:noProof/>
        </w:rPr>
        <w:t>Revista Portuguesa de Educação</w:t>
      </w:r>
      <w:r w:rsidRPr="00165316">
        <w:rPr>
          <w:noProof/>
        </w:rPr>
        <w:t xml:space="preserve">, </w:t>
      </w:r>
      <w:r w:rsidRPr="00165316">
        <w:rPr>
          <w:i/>
          <w:iCs/>
          <w:noProof/>
        </w:rPr>
        <w:t>14</w:t>
      </w:r>
      <w:r w:rsidRPr="00165316">
        <w:rPr>
          <w:noProof/>
        </w:rPr>
        <w:t>(2).</w:t>
      </w:r>
    </w:p>
    <w:p w14:paraId="2987DE2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76). </w:t>
      </w:r>
      <w:r w:rsidRPr="00165316">
        <w:rPr>
          <w:i/>
          <w:iCs/>
          <w:noProof/>
        </w:rPr>
        <w:t>Philosophical Hermeneutics</w:t>
      </w:r>
      <w:r w:rsidRPr="00165316">
        <w:rPr>
          <w:noProof/>
        </w:rPr>
        <w:t>. University of California Press.</w:t>
      </w:r>
    </w:p>
    <w:p w14:paraId="5C6140F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99). </w:t>
      </w:r>
      <w:r w:rsidRPr="00165316">
        <w:rPr>
          <w:i/>
          <w:iCs/>
          <w:noProof/>
        </w:rPr>
        <w:t>Verdade e Método: Traços fundamentais de uma hermeneutica filosófica</w:t>
      </w:r>
      <w:r w:rsidRPr="00165316">
        <w:rPr>
          <w:noProof/>
        </w:rPr>
        <w:t>. Editora Vozes.</w:t>
      </w:r>
    </w:p>
    <w:p w14:paraId="1A06780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Gadamer, H.-G. (2013). </w:t>
      </w:r>
      <w:r w:rsidRPr="00165316">
        <w:rPr>
          <w:i/>
          <w:iCs/>
          <w:noProof/>
        </w:rPr>
        <w:t>Truth and Method</w:t>
      </w:r>
      <w:r w:rsidRPr="00165316">
        <w:rPr>
          <w:noProof/>
        </w:rPr>
        <w:t>. Bloomsbury Academic.</w:t>
      </w:r>
    </w:p>
    <w:p w14:paraId="0536BF9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enin, D. (2007). </w:t>
      </w:r>
      <w:r w:rsidRPr="00165316">
        <w:rPr>
          <w:i/>
          <w:iCs/>
          <w:noProof/>
        </w:rPr>
        <w:t>Percolation: Theory and Applications (NIST)</w:t>
      </w:r>
      <w:r w:rsidRPr="00165316">
        <w:rPr>
          <w:noProof/>
        </w:rPr>
        <w:t>. NIST. https://www.nist.gov/system/files/documents/itl/cxs/percolation_slides.pdf</w:t>
      </w:r>
    </w:p>
    <w:p w14:paraId="2061D08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onçalves, A. L. (2007). </w:t>
      </w:r>
      <w:r w:rsidRPr="00165316">
        <w:rPr>
          <w:i/>
          <w:iCs/>
          <w:noProof/>
        </w:rPr>
        <w:t>Grafos : Aplicações ao Jogo</w:t>
      </w:r>
      <w:r w:rsidRPr="00165316">
        <w:rPr>
          <w:noProof/>
        </w:rPr>
        <w:t>. Universidade Portucalense.</w:t>
      </w:r>
    </w:p>
    <w:p w14:paraId="638A043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Hofstad, R. van der. (2009). Percolation and Random Graphs. In W. S. Kendall &amp; I. S. Molchanov (Eds.), </w:t>
      </w:r>
      <w:r w:rsidRPr="00165316">
        <w:rPr>
          <w:i/>
          <w:iCs/>
          <w:noProof/>
        </w:rPr>
        <w:t>New Perspectives in Stochastic Geometry</w:t>
      </w:r>
      <w:r w:rsidRPr="00165316">
        <w:rPr>
          <w:noProof/>
        </w:rPr>
        <w:t xml:space="preserve"> (pp. 173–247). Oxford University Press. https://doi.org/10.1093/acprof:oso/9780199232574.003.0006</w:t>
      </w:r>
    </w:p>
    <w:p w14:paraId="40CF9F4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acobetty, P. (2010). </w:t>
      </w:r>
      <w:r w:rsidRPr="00165316">
        <w:rPr>
          <w:i/>
          <w:iCs/>
          <w:noProof/>
        </w:rPr>
        <w:t>Ciência aberta: produção de conhecimento científico na sociedade em rede</w:t>
      </w:r>
      <w:r w:rsidRPr="00165316">
        <w:rPr>
          <w:noProof/>
        </w:rPr>
        <w:t>. ISCTE-IUL.</w:t>
      </w:r>
    </w:p>
    <w:p w14:paraId="781E013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urkiewicz, S. (2009). </w:t>
      </w:r>
      <w:r w:rsidRPr="00165316">
        <w:rPr>
          <w:i/>
          <w:iCs/>
          <w:noProof/>
        </w:rPr>
        <w:t>Grafos - Uma Introdução (Olimpíada Brasileira de Matemática das Escolas Públicas)</w:t>
      </w:r>
      <w:r w:rsidRPr="00165316">
        <w:rPr>
          <w:noProof/>
        </w:rPr>
        <w:t>. Olimpíada Brasileira de Matemática Das Escolas Públicas. http://www.obmep.org.br/docs/apostila5.pdf</w:t>
      </w:r>
    </w:p>
    <w:p w14:paraId="322285E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lein, H. K., &amp; Myers, M. D. (1999). A Set of Principles for Conducting and Evaluating Interpretive Field Studies in Information Systems. </w:t>
      </w:r>
      <w:r w:rsidRPr="00165316">
        <w:rPr>
          <w:i/>
          <w:iCs/>
          <w:noProof/>
        </w:rPr>
        <w:t>MIS Quarterly</w:t>
      </w:r>
      <w:r w:rsidRPr="00165316">
        <w:rPr>
          <w:noProof/>
        </w:rPr>
        <w:t xml:space="preserve">, </w:t>
      </w:r>
      <w:r w:rsidRPr="00165316">
        <w:rPr>
          <w:i/>
          <w:iCs/>
          <w:noProof/>
        </w:rPr>
        <w:t>23</w:t>
      </w:r>
      <w:r w:rsidRPr="00165316">
        <w:rPr>
          <w:noProof/>
        </w:rPr>
        <w:t>(1), 67. https://doi.org/10.2307/249410</w:t>
      </w:r>
    </w:p>
    <w:p w14:paraId="7178F69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uramoto, H. (2006). Informação científica: proposta de um novo modelo para o Brasil. </w:t>
      </w:r>
      <w:r w:rsidRPr="00165316">
        <w:rPr>
          <w:i/>
          <w:iCs/>
          <w:noProof/>
        </w:rPr>
        <w:t>Ciência Da Informação</w:t>
      </w:r>
      <w:r w:rsidRPr="00165316">
        <w:rPr>
          <w:noProof/>
        </w:rPr>
        <w:t xml:space="preserve">, </w:t>
      </w:r>
      <w:r w:rsidRPr="00165316">
        <w:rPr>
          <w:i/>
          <w:iCs/>
          <w:noProof/>
        </w:rPr>
        <w:t>35</w:t>
      </w:r>
      <w:r w:rsidRPr="00165316">
        <w:rPr>
          <w:noProof/>
        </w:rPr>
        <w:t>(2), 91–102. https://doi.org/10.1590/S0100-19652006000200010</w:t>
      </w:r>
    </w:p>
    <w:p w14:paraId="4898033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atour, B. (2005). </w:t>
      </w:r>
      <w:r w:rsidRPr="00165316">
        <w:rPr>
          <w:i/>
          <w:iCs/>
          <w:noProof/>
        </w:rPr>
        <w:t>Reassembling the Social: An Introduction to Actor-Network-Theory</w:t>
      </w:r>
      <w:r w:rsidRPr="00165316">
        <w:rPr>
          <w:noProof/>
        </w:rPr>
        <w:t>. Oxford University Press.</w:t>
      </w:r>
    </w:p>
    <w:p w14:paraId="0AC086F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eonard-Barton, D. (1995). </w:t>
      </w:r>
      <w:r w:rsidRPr="00165316">
        <w:rPr>
          <w:i/>
          <w:iCs/>
          <w:noProof/>
        </w:rPr>
        <w:t>Wellsprings of Knowledge: Building and Sustaining the Sources of Innovation</w:t>
      </w:r>
      <w:r w:rsidRPr="00165316">
        <w:rPr>
          <w:noProof/>
        </w:rPr>
        <w:t>. HBS Press.</w:t>
      </w:r>
    </w:p>
    <w:p w14:paraId="170567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ucchesi, C. L. (1979). </w:t>
      </w:r>
      <w:r w:rsidRPr="00165316">
        <w:rPr>
          <w:i/>
          <w:iCs/>
          <w:noProof/>
        </w:rPr>
        <w:t>Introdução à Teoria dos Grafos</w:t>
      </w:r>
      <w:r w:rsidRPr="00165316">
        <w:rPr>
          <w:noProof/>
        </w:rPr>
        <w:t>. Instituto de Matemática Pura e Aplicada.</w:t>
      </w:r>
    </w:p>
    <w:p w14:paraId="456EC9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acintyre, A. (1981). After Virtue: A Study of Moral Theory. In </w:t>
      </w:r>
      <w:r w:rsidRPr="00165316">
        <w:rPr>
          <w:i/>
          <w:iCs/>
          <w:noProof/>
        </w:rPr>
        <w:t>The Philosophical Quarterly</w:t>
      </w:r>
      <w:r w:rsidRPr="00165316">
        <w:rPr>
          <w:noProof/>
        </w:rPr>
        <w:t xml:space="preserve"> (Vol. 33, Issue 132). University of Notre Dame Press. https://doi.org/10.2307/2219228</w:t>
      </w:r>
    </w:p>
    <w:p w14:paraId="4628A42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enczer, F., Fortunato, S., &amp; Davis, C. A. (2020). </w:t>
      </w:r>
      <w:r w:rsidRPr="00165316">
        <w:rPr>
          <w:i/>
          <w:iCs/>
          <w:noProof/>
        </w:rPr>
        <w:t>A First Course in Network Science</w:t>
      </w:r>
      <w:r w:rsidRPr="00165316">
        <w:rPr>
          <w:noProof/>
        </w:rPr>
        <w:t>. Cambridge University Press.</w:t>
      </w:r>
    </w:p>
    <w:p w14:paraId="202E601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ichel, N., &amp; Zara, R. (2004). Percolação e Estratégias de Ataque em Redes de Escala Livre. </w:t>
      </w:r>
      <w:r w:rsidRPr="00165316">
        <w:rPr>
          <w:i/>
          <w:iCs/>
          <w:noProof/>
        </w:rPr>
        <w:t>IV Congresso Brasileiro de Computação</w:t>
      </w:r>
      <w:r w:rsidRPr="00165316">
        <w:rPr>
          <w:noProof/>
        </w:rPr>
        <w:t>, 313–317. http://www.niee.ufrgs.br/eventos/CBCOMP/2004/pdf/Redes_Computadores/t170100056_3.pdf</w:t>
      </w:r>
    </w:p>
    <w:p w14:paraId="2E28DF6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avin, N. (2012). </w:t>
      </w:r>
      <w:r w:rsidRPr="00165316">
        <w:rPr>
          <w:i/>
          <w:iCs/>
          <w:noProof/>
        </w:rPr>
        <w:t>Percolação em Sistemas Financeiros Simulados</w:t>
      </w:r>
      <w:r w:rsidRPr="00165316">
        <w:rPr>
          <w:noProof/>
        </w:rPr>
        <w:t>. Universidade Técnica de Lisboa.</w:t>
      </w:r>
    </w:p>
    <w:p w14:paraId="710EF0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a). A “New” View of Proof-of-Concept Practices Through the Lenses of Activity Theory and Hermeneutics. </w:t>
      </w:r>
      <w:r w:rsidRPr="00165316">
        <w:rPr>
          <w:i/>
          <w:iCs/>
          <w:noProof/>
        </w:rPr>
        <w:t>Journal of Information Technology Research (JITR)</w:t>
      </w:r>
      <w:r w:rsidRPr="00165316">
        <w:rPr>
          <w:noProof/>
        </w:rPr>
        <w:t xml:space="preserve">, </w:t>
      </w:r>
      <w:r w:rsidRPr="00165316">
        <w:rPr>
          <w:i/>
          <w:iCs/>
          <w:noProof/>
        </w:rPr>
        <w:t>13</w:t>
      </w:r>
      <w:r w:rsidRPr="00165316">
        <w:rPr>
          <w:noProof/>
        </w:rPr>
        <w:t>(4), 118–135. https://doi.org/10.4018/JITR.2020100108</w:t>
      </w:r>
    </w:p>
    <w:p w14:paraId="6529303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b). Developing a Proof-of-Concept Practices Context Model. </w:t>
      </w:r>
      <w:r w:rsidRPr="00165316">
        <w:rPr>
          <w:i/>
          <w:iCs/>
          <w:noProof/>
        </w:rPr>
        <w:t>In Proceedings of the 28th European Conference on Information Systems (ECIS), An Online AIS Conference, June 15-17, 2020</w:t>
      </w:r>
      <w:r w:rsidRPr="00165316">
        <w:rPr>
          <w:noProof/>
        </w:rPr>
        <w:t>. https://aisel.aisnet.org/ecis2020_rp/174</w:t>
      </w:r>
    </w:p>
    <w:p w14:paraId="782B08B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Neto, A. J. R., Borges, M. M., &amp; Roque, L. (2020c). Flow of knowledge in proof-of-concept activities: Examining the problem of interpretation using hermeneutics. </w:t>
      </w:r>
      <w:r w:rsidRPr="00165316">
        <w:rPr>
          <w:i/>
          <w:iCs/>
          <w:noProof/>
        </w:rPr>
        <w:t>LIBRES</w:t>
      </w:r>
      <w:r w:rsidRPr="00165316">
        <w:rPr>
          <w:noProof/>
        </w:rPr>
        <w:t xml:space="preserve">, </w:t>
      </w:r>
      <w:r w:rsidRPr="00165316">
        <w:rPr>
          <w:i/>
          <w:iCs/>
          <w:noProof/>
        </w:rPr>
        <w:t>30</w:t>
      </w:r>
      <w:r w:rsidRPr="00165316">
        <w:rPr>
          <w:noProof/>
        </w:rPr>
        <w:t>(2), 45–67.</w:t>
      </w:r>
    </w:p>
    <w:p w14:paraId="25FB304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1). Using Practice Context Models to Knowledge Management in Proof-of-Concept Activities: A Contribution of Knowledge Networks and Percolation Theory. </w:t>
      </w:r>
      <w:r w:rsidRPr="00165316">
        <w:rPr>
          <w:i/>
          <w:iCs/>
          <w:noProof/>
        </w:rPr>
        <w:t>Journal of Information Science Theory and Practice</w:t>
      </w:r>
      <w:r w:rsidRPr="00165316">
        <w:rPr>
          <w:noProof/>
        </w:rPr>
        <w:t xml:space="preserve">, </w:t>
      </w:r>
      <w:r w:rsidRPr="00165316">
        <w:rPr>
          <w:i/>
          <w:iCs/>
          <w:noProof/>
        </w:rPr>
        <w:t>9</w:t>
      </w:r>
      <w:r w:rsidRPr="00165316">
        <w:rPr>
          <w:noProof/>
        </w:rPr>
        <w:t>(1), 1–23. https://doi.org/10.1633/JISTAP.2021.9.1.1</w:t>
      </w:r>
    </w:p>
    <w:p w14:paraId="3078B45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8). A Preliminary Study of Proof of Concept Practices and their Connection with Information Systems and Information Science. </w:t>
      </w:r>
      <w:r w:rsidRPr="00165316">
        <w:rPr>
          <w:i/>
          <w:iCs/>
          <w:noProof/>
        </w:rPr>
        <w:t>Proceedings of the Sixth International Conference on Technological Ecosystems for Enhancing Multiculturality - TEEM’18</w:t>
      </w:r>
      <w:r w:rsidRPr="00165316">
        <w:rPr>
          <w:noProof/>
        </w:rPr>
        <w:t>, 270–275. https://doi.org/10.1145/3284179.3284226</w:t>
      </w:r>
    </w:p>
    <w:p w14:paraId="21AB5A8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9). Characterizing Proof-of-Concept Practices using the lens of Context Engineering. In A. Siarheyeva, C. Barry, M. Lang, H. Linger, &amp; C. Schneider (Eds.), </w:t>
      </w:r>
      <w:r w:rsidRPr="00165316">
        <w:rPr>
          <w:i/>
          <w:iCs/>
          <w:noProof/>
        </w:rPr>
        <w:t>Information Systems Development: Information Systems Beyond 2020 (ISD2019 Proceedings)</w:t>
      </w:r>
      <w:r w:rsidRPr="00165316">
        <w:rPr>
          <w:noProof/>
        </w:rPr>
        <w:t>.</w:t>
      </w:r>
    </w:p>
    <w:p w14:paraId="45BDB11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wman, M. E. J., &amp; Watts, D. J. (1999). </w:t>
      </w:r>
      <w:r w:rsidRPr="00165316">
        <w:rPr>
          <w:i/>
          <w:iCs/>
          <w:noProof/>
        </w:rPr>
        <w:t>Scaling and percolation in the small-world network model</w:t>
      </w:r>
      <w:r w:rsidRPr="00165316">
        <w:rPr>
          <w:noProof/>
        </w:rPr>
        <w:t>. 1–12.</w:t>
      </w:r>
    </w:p>
    <w:p w14:paraId="1940498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ixon, J. (2017). </w:t>
      </w:r>
      <w:r w:rsidRPr="00165316">
        <w:rPr>
          <w:i/>
          <w:iCs/>
          <w:noProof/>
        </w:rPr>
        <w:t>Hans-Georg Gadamer: The Hermeneutical Imagination</w:t>
      </w:r>
      <w:r w:rsidRPr="00165316">
        <w:rPr>
          <w:noProof/>
        </w:rPr>
        <w:t>. Springer International Publishing. https://doi.org/10.1007/978-3-319-52117-6</w:t>
      </w:r>
    </w:p>
    <w:p w14:paraId="525094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amp; Takeuchi, H. (1995). </w:t>
      </w:r>
      <w:r w:rsidRPr="00165316">
        <w:rPr>
          <w:i/>
          <w:iCs/>
          <w:noProof/>
        </w:rPr>
        <w:t>The knowledge-creating company: how Japanese companies create the dynamics of innovation</w:t>
      </w:r>
      <w:r w:rsidRPr="00165316">
        <w:rPr>
          <w:noProof/>
        </w:rPr>
        <w:t>. Oxford University Press.</w:t>
      </w:r>
    </w:p>
    <w:p w14:paraId="785F07D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Toyama, R., &amp; Konno, N. (2000). SECI, Ba and Leadership: A Unified Model of Dynamic Knowledge Creation. </w:t>
      </w:r>
      <w:r w:rsidRPr="00165316">
        <w:rPr>
          <w:i/>
          <w:iCs/>
          <w:noProof/>
        </w:rPr>
        <w:t>Long Range Planning</w:t>
      </w:r>
      <w:r w:rsidRPr="00165316">
        <w:rPr>
          <w:noProof/>
        </w:rPr>
        <w:t xml:space="preserve">, </w:t>
      </w:r>
      <w:r w:rsidRPr="00165316">
        <w:rPr>
          <w:i/>
          <w:iCs/>
          <w:noProof/>
        </w:rPr>
        <w:t>33</w:t>
      </w:r>
      <w:r w:rsidRPr="00165316">
        <w:rPr>
          <w:noProof/>
        </w:rPr>
        <w:t>(1), 5–34. https://doi.org/10.1016/S0024-6301(99)00115-6</w:t>
      </w:r>
    </w:p>
    <w:p w14:paraId="70BD76A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aula, S. M. C. de. (2015). </w:t>
      </w:r>
      <w:r w:rsidRPr="00165316">
        <w:rPr>
          <w:i/>
          <w:iCs/>
          <w:noProof/>
        </w:rPr>
        <w:t>Modelos Elementares de Percolação</w:t>
      </w:r>
      <w:r w:rsidRPr="00165316">
        <w:rPr>
          <w:noProof/>
        </w:rPr>
        <w:t>. Universidade Federal de Goias.</w:t>
      </w:r>
    </w:p>
    <w:p w14:paraId="2F7F09D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helps, C., Heidl, R., &amp; Wadhwa, A. (2012). Knowledge, Networks, and Knowledge Networks: A Review and Research Agenda. </w:t>
      </w:r>
      <w:r w:rsidRPr="00165316">
        <w:rPr>
          <w:i/>
          <w:iCs/>
          <w:noProof/>
        </w:rPr>
        <w:t>Journal of Management</w:t>
      </w:r>
      <w:r w:rsidRPr="00165316">
        <w:rPr>
          <w:noProof/>
        </w:rPr>
        <w:t xml:space="preserve">, </w:t>
      </w:r>
      <w:r w:rsidRPr="00165316">
        <w:rPr>
          <w:i/>
          <w:iCs/>
          <w:noProof/>
        </w:rPr>
        <w:t>38</w:t>
      </w:r>
      <w:r w:rsidRPr="00165316">
        <w:rPr>
          <w:noProof/>
        </w:rPr>
        <w:t>(4), 1115–1166. https://doi.org/10.1177/0149206311432640</w:t>
      </w:r>
    </w:p>
    <w:p w14:paraId="37A9571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iraveenan, M., Prokopenko, M., &amp; Hossain, L. (2013). Percolation Centrality: Quantifying Graph-Theoretic Impact of Nodes during Percolation in Networks. </w:t>
      </w:r>
      <w:r w:rsidRPr="00165316">
        <w:rPr>
          <w:i/>
          <w:iCs/>
          <w:noProof/>
        </w:rPr>
        <w:t>PLoS ONE</w:t>
      </w:r>
      <w:r w:rsidRPr="00165316">
        <w:rPr>
          <w:noProof/>
        </w:rPr>
        <w:t xml:space="preserve">, </w:t>
      </w:r>
      <w:r w:rsidRPr="00165316">
        <w:rPr>
          <w:i/>
          <w:iCs/>
          <w:noProof/>
        </w:rPr>
        <w:t>8</w:t>
      </w:r>
      <w:r w:rsidRPr="00165316">
        <w:rPr>
          <w:noProof/>
        </w:rPr>
        <w:t>(1), 53095. https://doi.org/10.1371/journal.pone.0053095</w:t>
      </w:r>
    </w:p>
    <w:p w14:paraId="767F13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opescul, D. (2012). Knowledge flows percolation model - a new model for the relation between knowledge and innovation. </w:t>
      </w:r>
      <w:r w:rsidRPr="00165316">
        <w:rPr>
          <w:i/>
          <w:iCs/>
          <w:noProof/>
        </w:rPr>
        <w:t>Proceedings of the 18th International Business Information Management Association Conference (Innovation and Sustainable Economic Competitive Advantage: From Regional Development to World Economies)</w:t>
      </w:r>
      <w:r w:rsidRPr="00165316">
        <w:rPr>
          <w:noProof/>
        </w:rPr>
        <w:t>, 445–453.</w:t>
      </w:r>
    </w:p>
    <w:p w14:paraId="04154EAB"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ahman, M. S. (2017). </w:t>
      </w:r>
      <w:r w:rsidRPr="00165316">
        <w:rPr>
          <w:i/>
          <w:iCs/>
          <w:noProof/>
        </w:rPr>
        <w:t>Basic Graph Theory</w:t>
      </w:r>
      <w:r w:rsidRPr="00165316">
        <w:rPr>
          <w:noProof/>
        </w:rPr>
        <w:t>. Springer International Publishing. https://doi.org/10.1007/978-3-319-49475-3_1</w:t>
      </w:r>
    </w:p>
    <w:p w14:paraId="40779EC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icoeur, P. (2016). </w:t>
      </w:r>
      <w:r w:rsidRPr="00165316">
        <w:rPr>
          <w:i/>
          <w:iCs/>
          <w:noProof/>
        </w:rPr>
        <w:t>Hermeneutics and the Human Sciences: Essays on Language, Action and Interpretation</w:t>
      </w:r>
      <w:r w:rsidRPr="00165316">
        <w:rPr>
          <w:noProof/>
        </w:rPr>
        <w:t>. Cambridge University Press.</w:t>
      </w:r>
    </w:p>
    <w:p w14:paraId="481436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oque, L. (2004). </w:t>
      </w:r>
      <w:r w:rsidRPr="00165316">
        <w:rPr>
          <w:i/>
          <w:iCs/>
          <w:noProof/>
        </w:rPr>
        <w:t>Contribuição para uma Engenharia do Contexto</w:t>
      </w:r>
      <w:r w:rsidRPr="00165316">
        <w:rPr>
          <w:noProof/>
        </w:rPr>
        <w:t>. Universidade de Coimbra.</w:t>
      </w:r>
    </w:p>
    <w:p w14:paraId="4A8A1AB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Sahimi, M. (1994). Applications of Percolation Theory. In </w:t>
      </w:r>
      <w:r w:rsidRPr="00165316">
        <w:rPr>
          <w:i/>
          <w:iCs/>
          <w:noProof/>
        </w:rPr>
        <w:t>Applications of Percolation Theory</w:t>
      </w:r>
      <w:r w:rsidRPr="00165316">
        <w:rPr>
          <w:noProof/>
        </w:rPr>
        <w:t>. Taylor and Francis. https://doi.org/10.4324/9780203221532</w:t>
      </w:r>
    </w:p>
    <w:p w14:paraId="2F30F6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B. (2006). Proof of principle studies. </w:t>
      </w:r>
      <w:r w:rsidRPr="00165316">
        <w:rPr>
          <w:i/>
          <w:iCs/>
          <w:noProof/>
        </w:rPr>
        <w:t>Epilepsy Research</w:t>
      </w:r>
      <w:r w:rsidRPr="00165316">
        <w:rPr>
          <w:noProof/>
        </w:rPr>
        <w:t xml:space="preserve">, </w:t>
      </w:r>
      <w:r w:rsidRPr="00165316">
        <w:rPr>
          <w:i/>
          <w:iCs/>
          <w:noProof/>
        </w:rPr>
        <w:t>68</w:t>
      </w:r>
      <w:r w:rsidRPr="00165316">
        <w:rPr>
          <w:noProof/>
        </w:rPr>
        <w:t>, 49–52.</w:t>
      </w:r>
    </w:p>
    <w:p w14:paraId="04692E7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L. K. (2012). </w:t>
      </w:r>
      <w:r w:rsidRPr="00165316">
        <w:rPr>
          <w:i/>
          <w:iCs/>
          <w:noProof/>
        </w:rPr>
        <w:t>Hermenêutica</w:t>
      </w:r>
      <w:r w:rsidRPr="00165316">
        <w:rPr>
          <w:noProof/>
        </w:rPr>
        <w:t>. Editora Vozes.</w:t>
      </w:r>
    </w:p>
    <w:p w14:paraId="5228B11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ilva, A. D. A. da. (2017). </w:t>
      </w:r>
      <w:r w:rsidRPr="00165316">
        <w:rPr>
          <w:i/>
          <w:iCs/>
          <w:noProof/>
        </w:rPr>
        <w:t>Nova prova de resultados clássicos de percolação</w:t>
      </w:r>
      <w:r w:rsidRPr="00165316">
        <w:rPr>
          <w:noProof/>
        </w:rPr>
        <w:t>. Universidade Federal do Rio Grande do Norte.</w:t>
      </w:r>
    </w:p>
    <w:p w14:paraId="7E1FD1F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auffer, D., &amp; Aharony, A. (1992). </w:t>
      </w:r>
      <w:r w:rsidRPr="00165316">
        <w:rPr>
          <w:i/>
          <w:iCs/>
          <w:noProof/>
        </w:rPr>
        <w:t>Introduction to Percolation Theory</w:t>
      </w:r>
      <w:r w:rsidRPr="00165316">
        <w:rPr>
          <w:noProof/>
        </w:rPr>
        <w:t>. Taylor &amp; Francis. https://doi.org/https://doi.org/10.1201/9781315274386</w:t>
      </w:r>
    </w:p>
    <w:p w14:paraId="25C6090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eif, J. E. (2009). A mini course on percolation theory. </w:t>
      </w:r>
      <w:r w:rsidRPr="00165316">
        <w:rPr>
          <w:i/>
          <w:iCs/>
          <w:noProof/>
        </w:rPr>
        <w:t>Göteborg University</w:t>
      </w:r>
      <w:r w:rsidRPr="00165316">
        <w:rPr>
          <w:noProof/>
        </w:rPr>
        <w:t>, 1–38.</w:t>
      </w:r>
    </w:p>
    <w:p w14:paraId="395542C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aleb, N. N. (2010). </w:t>
      </w:r>
      <w:r w:rsidRPr="00165316">
        <w:rPr>
          <w:i/>
          <w:iCs/>
          <w:noProof/>
        </w:rPr>
        <w:t>The Black Swan: the impact of the highly improbable</w:t>
      </w:r>
      <w:r w:rsidRPr="00165316">
        <w:rPr>
          <w:noProof/>
        </w:rPr>
        <w:t>. Random House, Inc.</w:t>
      </w:r>
    </w:p>
    <w:p w14:paraId="16EEF7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eixeira, M. do R. F. (2011). </w:t>
      </w:r>
      <w:r w:rsidRPr="00165316">
        <w:rPr>
          <w:i/>
          <w:iCs/>
          <w:noProof/>
        </w:rPr>
        <w:t>Redes de Conhecimento em Ciências e o Compartilhamento do Conhecimento</w:t>
      </w:r>
      <w:r w:rsidRPr="00165316">
        <w:rPr>
          <w:noProof/>
        </w:rPr>
        <w:t>. Universidade Federal do Rio Grande do Sul.</w:t>
      </w:r>
    </w:p>
    <w:p w14:paraId="68AA04B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omaél, M. I. (2008). Redes de Conhecimento. </w:t>
      </w:r>
      <w:r w:rsidRPr="00165316">
        <w:rPr>
          <w:i/>
          <w:iCs/>
          <w:noProof/>
        </w:rPr>
        <w:t>DataGramaZero - Revista de Ciência Da Informação</w:t>
      </w:r>
      <w:r w:rsidRPr="00165316">
        <w:rPr>
          <w:noProof/>
        </w:rPr>
        <w:t xml:space="preserve">, </w:t>
      </w:r>
      <w:r w:rsidRPr="00165316">
        <w:rPr>
          <w:i/>
          <w:iCs/>
          <w:noProof/>
        </w:rPr>
        <w:t>9</w:t>
      </w:r>
      <w:r w:rsidRPr="00165316">
        <w:rPr>
          <w:noProof/>
        </w:rPr>
        <w:t>(2), 1–8. https://doi.org/10.1590/S0034-75902010000300012</w:t>
      </w:r>
    </w:p>
    <w:p w14:paraId="5D8363C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Zimmermann, J. (2015). </w:t>
      </w:r>
      <w:r w:rsidRPr="00165316">
        <w:rPr>
          <w:i/>
          <w:iCs/>
          <w:noProof/>
        </w:rPr>
        <w:t>Hermeneutics: A very Short Introduction</w:t>
      </w:r>
      <w:r w:rsidRPr="00165316">
        <w:rPr>
          <w:noProof/>
        </w:rPr>
        <w:t>. Oxford University Press.</w:t>
      </w:r>
    </w:p>
    <w:p w14:paraId="46524C8E" w14:textId="1497A2D6" w:rsidR="00AC426F" w:rsidRPr="0050469B" w:rsidRDefault="001257EA" w:rsidP="00165316">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90" w:name="_Toc41897443"/>
      <w:bookmarkStart w:id="1891" w:name="_Toc68458114"/>
      <w:r w:rsidRPr="0050469B">
        <w:rPr>
          <w:rFonts w:ascii="Gill Sans" w:hAnsi="Gill Sans" w:cs="Gill Sans"/>
          <w:color w:val="000000" w:themeColor="text1"/>
          <w:sz w:val="40"/>
          <w:szCs w:val="40"/>
          <w:lang w:val="pt-BR"/>
        </w:rPr>
        <w:lastRenderedPageBreak/>
        <w:t>Anexos</w:t>
      </w:r>
      <w:bookmarkEnd w:id="1890"/>
      <w:bookmarkEnd w:id="1891"/>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92" w:name="_Toc41897444"/>
      <w:bookmarkStart w:id="1893" w:name="_Toc68458115"/>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92"/>
      <w:bookmarkEnd w:id="1893"/>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94" w:name="_Toc41897445"/>
      <w:bookmarkStart w:id="1895" w:name="_Toc68458116"/>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94"/>
      <w:bookmarkEnd w:id="1895"/>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78"/>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79"/>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80"/>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81"/>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82"/>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96" w:name="_Toc68458117"/>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96"/>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83">
                      <a:extLst>
                        <a:ext uri="{BEBA8EAE-BF5A-486C-A8C5-ECC9F3942E4B}">
                          <a14:imgProps xmlns:a14="http://schemas.microsoft.com/office/drawing/2010/main">
                            <a14:imgLayer r:embed="rId84">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97"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97"/>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98" w:name="_Toc68458118"/>
      <w:r w:rsidRPr="0050469B">
        <w:rPr>
          <w:rFonts w:ascii="Gill Sans" w:hAnsi="Gill Sans" w:cs="Gill Sans"/>
          <w:b w:val="0"/>
          <w:color w:val="000000" w:themeColor="text1"/>
          <w:sz w:val="36"/>
          <w:szCs w:val="36"/>
          <w:lang w:val="pt-BR"/>
        </w:rPr>
        <w:lastRenderedPageBreak/>
        <w:t>A rede completa de conhecimento no contexto da PoC</w:t>
      </w:r>
      <w:bookmarkEnd w:id="1898"/>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93994" w14:textId="77777777" w:rsidR="00AD443F" w:rsidRDefault="00AD443F" w:rsidP="00DB0344">
      <w:r>
        <w:separator/>
      </w:r>
    </w:p>
    <w:p w14:paraId="7242BA94" w14:textId="77777777" w:rsidR="00AD443F" w:rsidRDefault="00AD443F"/>
  </w:endnote>
  <w:endnote w:type="continuationSeparator" w:id="0">
    <w:p w14:paraId="6EB0E699" w14:textId="77777777" w:rsidR="00AD443F" w:rsidRDefault="00AD443F" w:rsidP="00DB0344">
      <w:r>
        <w:continuationSeparator/>
      </w:r>
    </w:p>
    <w:p w14:paraId="138B6D07" w14:textId="77777777" w:rsidR="00AD443F" w:rsidRDefault="00AD44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EndPr>
      <w:rPr>
        <w:rStyle w:val="PageNumber"/>
      </w:rPr>
    </w:sdtEndPr>
    <w:sdtContent>
      <w:p w14:paraId="581821BF" w14:textId="2E008B83" w:rsidR="006803EB" w:rsidRDefault="006803EB"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6803EB" w:rsidRDefault="006803EB"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CB78F" w14:textId="77777777" w:rsidR="003A3956" w:rsidRDefault="003A39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D150" w14:textId="77777777" w:rsidR="003A3956" w:rsidRDefault="003A39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6803EB" w:rsidRDefault="006803EB"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6803EB" w:rsidRDefault="006803EB"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EndPr>
      <w:rPr>
        <w:rStyle w:val="PageNumber"/>
      </w:rPr>
    </w:sdtEndPr>
    <w:sdtContent>
      <w:p w14:paraId="26C465B9" w14:textId="01B63C64" w:rsidR="006803EB" w:rsidRDefault="006803EB"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6803EB" w:rsidRDefault="006803EB"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EndPr>
      <w:rPr>
        <w:rStyle w:val="PageNumber"/>
      </w:rPr>
    </w:sdtEndPr>
    <w:sdtContent>
      <w:p w14:paraId="5BF36A71" w14:textId="0C173CD1" w:rsidR="006803EB" w:rsidRDefault="006803EB"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6803EB" w:rsidRDefault="006803EB"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D584F" w14:textId="77777777" w:rsidR="00AD443F" w:rsidRDefault="00AD443F" w:rsidP="00DB0344">
      <w:r>
        <w:separator/>
      </w:r>
    </w:p>
  </w:footnote>
  <w:footnote w:type="continuationSeparator" w:id="0">
    <w:p w14:paraId="764B3B2F" w14:textId="77777777" w:rsidR="00AD443F" w:rsidRDefault="00AD443F" w:rsidP="00DB0344">
      <w:r>
        <w:continuationSeparator/>
      </w:r>
    </w:p>
  </w:footnote>
  <w:footnote w:type="continuationNotice" w:id="1">
    <w:p w14:paraId="5B3A4C32" w14:textId="77777777" w:rsidR="00AD443F" w:rsidRPr="00E4363C" w:rsidRDefault="00AD443F"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6803EB" w:rsidRDefault="006803EB"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6803EB" w:rsidRDefault="006803EB">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6803EB" w:rsidRDefault="006803EB"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6803EB" w:rsidRDefault="006803EB"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6803EB" w:rsidRPr="002A7F45" w:rsidRDefault="006803EB"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6803EB" w:rsidRPr="00517533" w:rsidRDefault="006803EB"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D42F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C2068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E0B0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D274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9085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0384C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8B836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0451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D69F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FCE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0D8A"/>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6"/>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7EE"/>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39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28D"/>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A5"/>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3EB"/>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3C99"/>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7B0"/>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B35"/>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25"/>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2C1"/>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43F"/>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52C"/>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4B7"/>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2AA"/>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B0A"/>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B6D"/>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484C"/>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 w:type="paragraph" w:styleId="BodyTextIndent">
    <w:name w:val="Body Text Indent"/>
    <w:basedOn w:val="Normal"/>
    <w:link w:val="BodyTextIndentChar"/>
    <w:uiPriority w:val="99"/>
    <w:semiHidden/>
    <w:unhideWhenUsed/>
    <w:rsid w:val="00F3484C"/>
    <w:pPr>
      <w:spacing w:after="120"/>
      <w:ind w:left="283"/>
    </w:pPr>
  </w:style>
  <w:style w:type="character" w:customStyle="1" w:styleId="BodyTextIndentChar">
    <w:name w:val="Body Text Indent Char"/>
    <w:basedOn w:val="DefaultParagraphFont"/>
    <w:link w:val="BodyTextIndent"/>
    <w:uiPriority w:val="99"/>
    <w:semiHidden/>
    <w:rsid w:val="00F3484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microsoft.com/office/2007/relationships/hdphoto" Target="media/hdphoto7.wdp"/><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image" Target="media/image41.emf"/><Relationship Id="rId84" Type="http://schemas.microsoft.com/office/2007/relationships/hdphoto" Target="media/hdphoto11.wdp"/><Relationship Id="rId16" Type="http://schemas.openxmlformats.org/officeDocument/2006/relationships/image" Target="media/image3.emf"/><Relationship Id="rId11" Type="http://schemas.openxmlformats.org/officeDocument/2006/relationships/footer" Target="footer1.xml"/><Relationship Id="rId32" Type="http://schemas.microsoft.com/office/2007/relationships/hdphoto" Target="media/hdphoto2.wdp"/><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emf"/><Relationship Id="rId79" Type="http://schemas.openxmlformats.org/officeDocument/2006/relationships/image" Target="media/image49.jpeg"/><Relationship Id="rId5" Type="http://schemas.openxmlformats.org/officeDocument/2006/relationships/webSettings" Target="webSettings.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5.png"/><Relationship Id="rId43" Type="http://schemas.openxmlformats.org/officeDocument/2006/relationships/image" Target="media/image19.png"/><Relationship Id="rId48" Type="http://schemas.microsoft.com/office/2007/relationships/hdphoto" Target="media/hdphoto10.wdp"/><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emf"/><Relationship Id="rId77" Type="http://schemas.openxmlformats.org/officeDocument/2006/relationships/footer" Target="footer7.xml"/><Relationship Id="rId8" Type="http://schemas.openxmlformats.org/officeDocument/2006/relationships/image" Target="media/image1.tiff"/><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image" Target="media/image50.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png"/><Relationship Id="rId33" Type="http://schemas.openxmlformats.org/officeDocument/2006/relationships/image" Target="media/image14.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32.png"/><Relationship Id="rId67" Type="http://schemas.openxmlformats.org/officeDocument/2006/relationships/image" Target="media/image40.emf"/><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emf"/><Relationship Id="rId75" Type="http://schemas.openxmlformats.org/officeDocument/2006/relationships/header" Target="header6.xml"/><Relationship Id="rId83"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png"/><Relationship Id="rId36" Type="http://schemas.microsoft.com/office/2007/relationships/hdphoto" Target="media/hdphoto4.wdp"/><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eader" Target="header2.xml"/><Relationship Id="rId31" Type="http://schemas.openxmlformats.org/officeDocument/2006/relationships/image" Target="media/image13.png"/><Relationship Id="rId44" Type="http://schemas.microsoft.com/office/2007/relationships/hdphoto" Target="media/hdphoto8.wdp"/><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emf"/><Relationship Id="rId73" Type="http://schemas.openxmlformats.org/officeDocument/2006/relationships/image" Target="media/image46.emf"/><Relationship Id="rId78" Type="http://schemas.openxmlformats.org/officeDocument/2006/relationships/image" Target="media/image48.jpeg"/><Relationship Id="rId81" Type="http://schemas.openxmlformats.org/officeDocument/2006/relationships/image" Target="media/image51.emf"/><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7.png"/><Relationship Id="rId34" Type="http://schemas.microsoft.com/office/2007/relationships/hdphoto" Target="media/hdphoto3.wdp"/><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emf"/><Relationship Id="rId40" Type="http://schemas.microsoft.com/office/2007/relationships/hdphoto" Target="media/hdphoto6.wdp"/><Relationship Id="rId45" Type="http://schemas.openxmlformats.org/officeDocument/2006/relationships/image" Target="media/image20.png"/><Relationship Id="rId66" Type="http://schemas.openxmlformats.org/officeDocument/2006/relationships/image" Target="media/image39.emf"/><Relationship Id="rId61" Type="http://schemas.openxmlformats.org/officeDocument/2006/relationships/image" Target="media/image34.png"/><Relationship Id="rId82" Type="http://schemas.openxmlformats.org/officeDocument/2006/relationships/image" Target="media/image5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5505</Words>
  <Characters>487385</Characters>
  <Application>Microsoft Office Word</Application>
  <DocSecurity>0</DocSecurity>
  <Lines>4061</Lines>
  <Paragraphs>11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5717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5T01:52: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